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AA2E8" w14:textId="77777777" w:rsidR="00171718" w:rsidRPr="00923335" w:rsidRDefault="003E3248" w:rsidP="00F626A5">
      <w:bookmarkStart w:id="0" w:name="_GoBack"/>
      <w:bookmarkEnd w:id="0"/>
      <w:r>
        <w:t xml:space="preserve"> </w:t>
      </w:r>
      <w:r w:rsidR="00171718" w:rsidRPr="00923335">
        <w:t>Hypoxia and Labour</w:t>
      </w:r>
    </w:p>
    <w:p w14:paraId="65785427" w14:textId="77777777" w:rsidR="00171718" w:rsidRPr="00923335" w:rsidRDefault="00171718" w:rsidP="00F64938">
      <w:pPr>
        <w:spacing w:line="276" w:lineRule="auto"/>
      </w:pPr>
    </w:p>
    <w:p w14:paraId="54414D02" w14:textId="77777777" w:rsidR="000C3095" w:rsidRPr="00923335" w:rsidRDefault="00171718" w:rsidP="00F64938">
      <w:pPr>
        <w:spacing w:line="276" w:lineRule="auto"/>
      </w:pPr>
      <w:r w:rsidRPr="00923335">
        <w:t>Susan Wray</w:t>
      </w:r>
      <w:r w:rsidR="007411A7" w:rsidRPr="00923335">
        <w:t>*</w:t>
      </w:r>
      <w:r w:rsidRPr="00923335">
        <w:t>, Mona A</w:t>
      </w:r>
      <w:r w:rsidR="008241AD" w:rsidRPr="00923335">
        <w:t>lruwaili</w:t>
      </w:r>
      <w:r w:rsidR="00D84EB0" w:rsidRPr="00923335">
        <w:t xml:space="preserve"> &amp; </w:t>
      </w:r>
      <w:r w:rsidRPr="00923335">
        <w:t xml:space="preserve">  Clodagh Prendergast</w:t>
      </w:r>
    </w:p>
    <w:p w14:paraId="683434B1" w14:textId="3B5701FF" w:rsidR="007411A7" w:rsidRPr="00923335" w:rsidRDefault="007411A7" w:rsidP="00F64938">
      <w:pPr>
        <w:spacing w:line="276" w:lineRule="auto"/>
      </w:pPr>
      <w:r w:rsidRPr="00923335">
        <w:t xml:space="preserve">Department of Women’s and </w:t>
      </w:r>
      <w:r w:rsidR="003E3248">
        <w:t>C</w:t>
      </w:r>
      <w:r w:rsidRPr="00923335">
        <w:t xml:space="preserve">hildren’s </w:t>
      </w:r>
      <w:r w:rsidR="003E3248">
        <w:t>H</w:t>
      </w:r>
      <w:r w:rsidRPr="00923335">
        <w:t xml:space="preserve">ealth, </w:t>
      </w:r>
      <w:r w:rsidR="003E3248">
        <w:t>U</w:t>
      </w:r>
      <w:r w:rsidRPr="00923335">
        <w:t>niversity of Liverpool, Liverpool, LV7 8SS, UK.</w:t>
      </w:r>
    </w:p>
    <w:p w14:paraId="35D66AE1" w14:textId="77777777" w:rsidR="007411A7" w:rsidRPr="00923335" w:rsidRDefault="007411A7" w:rsidP="00F64938">
      <w:pPr>
        <w:spacing w:line="276" w:lineRule="auto"/>
      </w:pPr>
      <w:r w:rsidRPr="00923335">
        <w:t>Correspondence to:</w:t>
      </w:r>
    </w:p>
    <w:p w14:paraId="7DCF07E3" w14:textId="77777777" w:rsidR="007411A7" w:rsidRPr="00923335" w:rsidRDefault="006A31AB" w:rsidP="00F64938">
      <w:pPr>
        <w:spacing w:line="276" w:lineRule="auto"/>
      </w:pPr>
      <w:r w:rsidRPr="00923335">
        <w:t>*</w:t>
      </w:r>
      <w:r w:rsidR="007411A7" w:rsidRPr="00923335">
        <w:t>Professor Susan Wray: s.wray@liv.ac.uk</w:t>
      </w:r>
    </w:p>
    <w:p w14:paraId="0A6E7A9E" w14:textId="77777777" w:rsidR="00982B19" w:rsidRPr="00923335" w:rsidRDefault="00982B19" w:rsidP="00F64938">
      <w:pPr>
        <w:spacing w:line="276" w:lineRule="auto"/>
      </w:pPr>
    </w:p>
    <w:p w14:paraId="4B62A948" w14:textId="6BAB3721" w:rsidR="00982B19" w:rsidRPr="00923335" w:rsidRDefault="00982B19" w:rsidP="00F64938">
      <w:pPr>
        <w:spacing w:line="276" w:lineRule="auto"/>
      </w:pPr>
    </w:p>
    <w:sdt>
      <w:sdtPr>
        <w:id w:val="1989666688"/>
        <w:docPartObj>
          <w:docPartGallery w:val="Table of Contents"/>
          <w:docPartUnique/>
        </w:docPartObj>
      </w:sdtPr>
      <w:sdtEndPr>
        <w:rPr>
          <w:noProof/>
        </w:rPr>
      </w:sdtEndPr>
      <w:sdtContent>
        <w:p w14:paraId="23051D9A" w14:textId="3630DFF1" w:rsidR="00630F56" w:rsidRDefault="00630F56" w:rsidP="00630F56">
          <w:pPr>
            <w:spacing w:line="276" w:lineRule="auto"/>
          </w:pPr>
        </w:p>
        <w:p w14:paraId="39F1224D" w14:textId="29F11818" w:rsidR="00982B19" w:rsidRPr="00923335" w:rsidRDefault="00350DAD" w:rsidP="00F64938">
          <w:pPr>
            <w:spacing w:line="276" w:lineRule="auto"/>
            <w:rPr>
              <w:noProof/>
            </w:rPr>
          </w:pPr>
        </w:p>
      </w:sdtContent>
    </w:sdt>
    <w:p w14:paraId="3F4D9E34" w14:textId="77777777" w:rsidR="00742F63" w:rsidRPr="00EA235D" w:rsidRDefault="00982B19" w:rsidP="00EA235D">
      <w:pPr>
        <w:pStyle w:val="Heading1"/>
        <w:spacing w:line="360" w:lineRule="auto"/>
        <w:rPr>
          <w:sz w:val="24"/>
          <w:szCs w:val="24"/>
        </w:rPr>
      </w:pPr>
      <w:r w:rsidRPr="00EA235D">
        <w:rPr>
          <w:sz w:val="24"/>
          <w:szCs w:val="24"/>
        </w:rPr>
        <w:br w:type="page"/>
      </w:r>
      <w:bookmarkStart w:id="1" w:name="_Toc42767516"/>
      <w:r w:rsidR="00742F63" w:rsidRPr="00EA235D">
        <w:rPr>
          <w:sz w:val="24"/>
          <w:szCs w:val="24"/>
        </w:rPr>
        <w:lastRenderedPageBreak/>
        <w:t>Abstract.</w:t>
      </w:r>
      <w:bookmarkEnd w:id="1"/>
    </w:p>
    <w:p w14:paraId="1FBB027D" w14:textId="53049875" w:rsidR="00742F63" w:rsidRPr="00EA235D" w:rsidRDefault="00742F63" w:rsidP="00EA235D">
      <w:pPr>
        <w:rPr>
          <w:lang w:val="en-US"/>
        </w:rPr>
      </w:pPr>
      <w:r w:rsidRPr="00EA235D">
        <w:rPr>
          <w:lang w:val="en-US"/>
        </w:rPr>
        <w:t xml:space="preserve">Intermittent myometrial hypoxia is a normal feature of </w:t>
      </w:r>
      <w:proofErr w:type="spellStart"/>
      <w:r w:rsidRPr="00EA235D">
        <w:rPr>
          <w:lang w:val="en-US"/>
        </w:rPr>
        <w:t>labour</w:t>
      </w:r>
      <w:proofErr w:type="spellEnd"/>
      <w:r w:rsidRPr="00EA235D">
        <w:rPr>
          <w:lang w:val="en-US"/>
        </w:rPr>
        <w:t xml:space="preserve">, as the powerful contractions </w:t>
      </w:r>
      <w:r w:rsidR="00B872B4" w:rsidRPr="00EA235D">
        <w:rPr>
          <w:lang w:val="en-US"/>
        </w:rPr>
        <w:t>compress blood</w:t>
      </w:r>
      <w:r w:rsidRPr="00EA235D">
        <w:rPr>
          <w:lang w:val="en-US"/>
        </w:rPr>
        <w:t xml:space="preserve"> vessels. In this review we focus on the relation between hypoxia, myometrial metabolism, and contractility. We dissect how hypoxia can feedback and limit an ongoing contraction and help prevent fetal distress. The mechanisms involve acidification from lactate, decreased excitability, and a fall of intracellular calcium concentration. As this cycle of contraction and relaxation repeats in </w:t>
      </w:r>
      <w:proofErr w:type="spellStart"/>
      <w:r w:rsidRPr="00EA235D">
        <w:rPr>
          <w:lang w:val="en-US"/>
        </w:rPr>
        <w:t>labour</w:t>
      </w:r>
      <w:proofErr w:type="spellEnd"/>
      <w:r w:rsidRPr="00EA235D">
        <w:rPr>
          <w:lang w:val="en-US"/>
        </w:rPr>
        <w:t xml:space="preserve">, the hypoxia also engenders mechanisms that increase force; hypoxia-induced force increase, HIFI. We also discuss the role of the myometrial blood vessels in dysfunctional </w:t>
      </w:r>
      <w:proofErr w:type="spellStart"/>
      <w:r w:rsidRPr="00EA235D">
        <w:rPr>
          <w:lang w:val="en-US"/>
        </w:rPr>
        <w:t>labour</w:t>
      </w:r>
      <w:proofErr w:type="spellEnd"/>
      <w:r w:rsidRPr="00EA235D">
        <w:rPr>
          <w:lang w:val="en-US"/>
        </w:rPr>
        <w:t xml:space="preserve">, which is associated with lactic acidosis. In synthesizing these studies, we have attempted to unify findings by considering the importance of experimental protocols and finding direct mechanistic evidence from human myometrium or </w:t>
      </w:r>
      <w:r w:rsidRPr="00EA235D">
        <w:rPr>
          <w:i/>
          <w:iCs/>
          <w:lang w:val="en-US"/>
        </w:rPr>
        <w:t>in vivo</w:t>
      </w:r>
      <w:r w:rsidRPr="00EA235D">
        <w:rPr>
          <w:lang w:val="en-US"/>
        </w:rPr>
        <w:t xml:space="preserve"> studies. </w:t>
      </w:r>
      <w:r w:rsidR="00D94769" w:rsidRPr="00EA235D">
        <w:rPr>
          <w:lang w:val="en-US"/>
        </w:rPr>
        <w:t xml:space="preserve"> </w:t>
      </w:r>
      <w:r w:rsidR="00E75733" w:rsidRPr="00EA235D">
        <w:rPr>
          <w:lang w:val="en-US"/>
        </w:rPr>
        <w:t>We have made suggestions for future studies to fill the holes in our understanding and speed up the translation of our knowledge</w:t>
      </w:r>
      <w:r w:rsidR="00C422CC" w:rsidRPr="00EA235D">
        <w:rPr>
          <w:lang w:val="en-US"/>
        </w:rPr>
        <w:t xml:space="preserve"> </w:t>
      </w:r>
      <w:r w:rsidR="00B872B4" w:rsidRPr="00EA235D">
        <w:rPr>
          <w:lang w:val="en-US"/>
        </w:rPr>
        <w:t>to improve</w:t>
      </w:r>
      <w:r w:rsidR="00C422CC" w:rsidRPr="00EA235D">
        <w:rPr>
          <w:lang w:val="en-US"/>
        </w:rPr>
        <w:t xml:space="preserve"> births for mothers and babies everywhere</w:t>
      </w:r>
      <w:r w:rsidR="00B872B4" w:rsidRPr="00EA235D">
        <w:rPr>
          <w:lang w:val="en-US"/>
        </w:rPr>
        <w:t>.</w:t>
      </w:r>
    </w:p>
    <w:p w14:paraId="5A39FE69" w14:textId="77777777" w:rsidR="00630F56" w:rsidRPr="00EA235D" w:rsidRDefault="00630F56" w:rsidP="00EA235D"/>
    <w:p w14:paraId="35134512" w14:textId="77777777" w:rsidR="00982B19" w:rsidRPr="00EA235D" w:rsidRDefault="00982B19" w:rsidP="00EA235D"/>
    <w:p w14:paraId="738C6D37" w14:textId="77777777" w:rsidR="00171718" w:rsidRPr="00EA235D" w:rsidRDefault="00171718" w:rsidP="00EA235D">
      <w:pPr>
        <w:pStyle w:val="Heading1"/>
        <w:spacing w:line="360" w:lineRule="auto"/>
        <w:rPr>
          <w:sz w:val="24"/>
          <w:szCs w:val="24"/>
        </w:rPr>
      </w:pPr>
      <w:bookmarkStart w:id="2" w:name="_Toc42767517"/>
      <w:r w:rsidRPr="00EA235D">
        <w:rPr>
          <w:sz w:val="24"/>
          <w:szCs w:val="24"/>
        </w:rPr>
        <w:t>Introduction</w:t>
      </w:r>
      <w:bookmarkEnd w:id="2"/>
      <w:r w:rsidR="00FC76C9" w:rsidRPr="00EA235D">
        <w:rPr>
          <w:sz w:val="24"/>
          <w:szCs w:val="24"/>
        </w:rPr>
        <w:t xml:space="preserve">  </w:t>
      </w:r>
    </w:p>
    <w:p w14:paraId="6D46CF17" w14:textId="478AD24F" w:rsidR="00B64D1F" w:rsidRPr="00EA235D" w:rsidRDefault="00031070" w:rsidP="00EA235D">
      <w:pPr>
        <w:pStyle w:val="Heading2"/>
        <w:rPr>
          <w:sz w:val="24"/>
          <w:szCs w:val="24"/>
        </w:rPr>
      </w:pPr>
      <w:r w:rsidRPr="00EA235D">
        <w:rPr>
          <w:sz w:val="24"/>
          <w:szCs w:val="24"/>
        </w:rPr>
        <w:t>Background</w:t>
      </w:r>
    </w:p>
    <w:p w14:paraId="2999B44F" w14:textId="77D8AE10" w:rsidR="00BF6A89" w:rsidRPr="00EA235D" w:rsidRDefault="00031070" w:rsidP="00EA235D">
      <w:r w:rsidRPr="00EA235D">
        <w:t>For millennia birth attendants would be aware of what were normal or abnormal patterns of maternal activity during labour.  These might include tightening of the stretched abdomen due to contractions, changes in respiratory patterns, experience of pain, and dilation of the birth canal. Without forceps until the 17</w:t>
      </w:r>
      <w:r w:rsidRPr="00EA235D">
        <w:rPr>
          <w:vertAlign w:val="superscript"/>
        </w:rPr>
        <w:t>th</w:t>
      </w:r>
      <w:r w:rsidRPr="00EA235D">
        <w:t xml:space="preserve"> century, pain relief in the nineteenth or access to safe </w:t>
      </w:r>
      <w:r w:rsidR="00BF6A89" w:rsidRPr="00EA235D">
        <w:t>Caesarean</w:t>
      </w:r>
      <w:r w:rsidRPr="00EA235D">
        <w:t xml:space="preserve"> sections in the 20</w:t>
      </w:r>
      <w:r w:rsidRPr="00EA235D">
        <w:rPr>
          <w:vertAlign w:val="superscript"/>
        </w:rPr>
        <w:t>th</w:t>
      </w:r>
      <w:r w:rsidRPr="00EA235D">
        <w:t xml:space="preserve"> century, it is not surprising that childbirth was feared and a</w:t>
      </w:r>
      <w:r w:rsidR="00BF6A89" w:rsidRPr="00EA235D">
        <w:t xml:space="preserve"> significant cause of female and neonatal deaths.  As these advances were made improving outcomes, attention shifted to the black box that was the uterus and its activity.  Further technical advances enabled the monitoring of uterine </w:t>
      </w:r>
      <w:r w:rsidR="005E2EEC" w:rsidRPr="00EA235D">
        <w:t>contractions</w:t>
      </w:r>
      <w:r w:rsidR="00BF6A89" w:rsidRPr="00EA235D">
        <w:t xml:space="preserve"> and fetal heart rate, and much greater survival of neonates born prematurely.  Hypoxia, before or during labour, however, remains a significant challenge to clinical teams, from its origin, detection, prevention, and treatment.  This review is addressing the first of these, its origin, and specifically the role of the myometrium in hypoxia.  For over sixty years </w:t>
      </w:r>
      <w:r w:rsidR="00BF6A89" w:rsidRPr="00EA235D">
        <w:lastRenderedPageBreak/>
        <w:t xml:space="preserve">researchers have been studying the relation between uterine activity, perfusion, the course of labour and neonatal outcomes (references throughout).  Here we introduce the key concepts, review, and synthesize data and suggest underlying, testable </w:t>
      </w:r>
      <w:r w:rsidR="001D35A0" w:rsidRPr="00EA235D">
        <w:t>mechanisms</w:t>
      </w:r>
      <w:r w:rsidR="00BF6A89" w:rsidRPr="00EA235D">
        <w:t xml:space="preserve"> for taking this crucial work further</w:t>
      </w:r>
      <w:r w:rsidR="005E2EEC" w:rsidRPr="00EA235D">
        <w:t>.</w:t>
      </w:r>
    </w:p>
    <w:p w14:paraId="1A903AAA" w14:textId="6B3B1738" w:rsidR="005E2EEC" w:rsidRPr="00EA235D" w:rsidRDefault="005E2EEC" w:rsidP="00EA235D">
      <w:pPr>
        <w:pStyle w:val="Heading2"/>
        <w:rPr>
          <w:sz w:val="24"/>
          <w:szCs w:val="24"/>
        </w:rPr>
      </w:pPr>
      <w:r w:rsidRPr="00EA235D">
        <w:rPr>
          <w:sz w:val="24"/>
          <w:szCs w:val="24"/>
        </w:rPr>
        <w:t>Focus</w:t>
      </w:r>
    </w:p>
    <w:p w14:paraId="508385CA" w14:textId="62D92676" w:rsidR="0032344A" w:rsidRPr="00EA235D" w:rsidRDefault="00171718" w:rsidP="00EA235D">
      <w:r w:rsidRPr="00EA235D">
        <w:t xml:space="preserve">Labour presents </w:t>
      </w:r>
      <w:r w:rsidR="001041B7" w:rsidRPr="00EA235D">
        <w:t>several</w:t>
      </w:r>
      <w:r w:rsidRPr="00EA235D">
        <w:t xml:space="preserve"> challenges to mother and fetus. The </w:t>
      </w:r>
      <w:r w:rsidR="00135467" w:rsidRPr="00EA235D">
        <w:t>long-</w:t>
      </w:r>
      <w:r w:rsidRPr="00EA235D">
        <w:t>lasting physical and mental challenge has often been compared to a marathon</w:t>
      </w:r>
      <w:r w:rsidR="006E3041" w:rsidRPr="00EA235D">
        <w:t xml:space="preserve"> and the effort required </w:t>
      </w:r>
      <w:r w:rsidR="008A1CCA" w:rsidRPr="00EA235D">
        <w:t>giving rise to its name, “</w:t>
      </w:r>
      <w:r w:rsidR="006E3041" w:rsidRPr="00EA235D">
        <w:t>labour”</w:t>
      </w:r>
      <w:r w:rsidR="008A1CCA" w:rsidRPr="00EA235D">
        <w:t xml:space="preserve">. Physiologically and biochemically we understand that changes have occurred within the </w:t>
      </w:r>
      <w:r w:rsidR="00EA235D" w:rsidRPr="00EA235D">
        <w:t>woman’s</w:t>
      </w:r>
      <w:r w:rsidR="008A1CCA" w:rsidRPr="00EA235D">
        <w:t xml:space="preserve"> reproductive tract ahead of labour starting. Most notably</w:t>
      </w:r>
      <w:r w:rsidR="00933436" w:rsidRPr="00EA235D">
        <w:t>,</w:t>
      </w:r>
      <w:r w:rsidR="008A1CCA" w:rsidRPr="00EA235D">
        <w:t xml:space="preserve"> these nearly always include softening and shortening of the cervix, Braxton Hicks contractions, the fetal head engaging with the cervix</w:t>
      </w:r>
      <w:r w:rsidR="0032344A" w:rsidRPr="00EA235D">
        <w:t>, and a biochemical preparedness for hypoxic conditions</w:t>
      </w:r>
      <w:r w:rsidR="008A1CCA" w:rsidRPr="00EA235D">
        <w:t>.</w:t>
      </w:r>
      <w:r w:rsidR="00FB0349" w:rsidRPr="00EA235D">
        <w:t xml:space="preserve"> At a molecular and hormonal level, the myometrium is being primed </w:t>
      </w:r>
      <w:r w:rsidR="001041B7" w:rsidRPr="00EA235D">
        <w:t>to produce</w:t>
      </w:r>
      <w:r w:rsidR="00FB0349" w:rsidRPr="00EA235D">
        <w:t xml:space="preserve"> strong, </w:t>
      </w:r>
      <w:r w:rsidR="00EA235D" w:rsidRPr="00EA235D">
        <w:t>frequent,</w:t>
      </w:r>
      <w:r w:rsidR="00FB0349" w:rsidRPr="00EA235D">
        <w:t xml:space="preserve"> and coordinated contractions</w:t>
      </w:r>
      <w:r w:rsidR="00E32A4D" w:rsidRPr="00EA235D">
        <w:t>.</w:t>
      </w:r>
      <w:r w:rsidR="000812F7" w:rsidRPr="00EA235D">
        <w:t xml:space="preserve">  </w:t>
      </w:r>
    </w:p>
    <w:p w14:paraId="60B06787" w14:textId="2C0A4C56" w:rsidR="000812F7" w:rsidRPr="00EA235D" w:rsidRDefault="000812F7" w:rsidP="00EA235D">
      <w:r w:rsidRPr="00EA235D">
        <w:t xml:space="preserve">The focus of this review is hypoxia in labour. </w:t>
      </w:r>
      <w:r w:rsidR="00E074A1" w:rsidRPr="00EA235D">
        <w:t xml:space="preserve">By this we mean the </w:t>
      </w:r>
      <w:r w:rsidR="00933436" w:rsidRPr="00EA235D">
        <w:t xml:space="preserve">effects of the </w:t>
      </w:r>
      <w:r w:rsidR="00E074A1" w:rsidRPr="00EA235D">
        <w:t xml:space="preserve">normal </w:t>
      </w:r>
      <w:r w:rsidR="00874E0C" w:rsidRPr="00EA235D">
        <w:t xml:space="preserve">and abnormal </w:t>
      </w:r>
      <w:r w:rsidR="00933436" w:rsidRPr="00EA235D">
        <w:t xml:space="preserve">reductions </w:t>
      </w:r>
      <w:r w:rsidR="00E074A1" w:rsidRPr="00EA235D">
        <w:t>of uterine blood flow that accompany contractions, and not</w:t>
      </w:r>
      <w:r w:rsidR="00B62357" w:rsidRPr="00EA235D">
        <w:t xml:space="preserve"> any </w:t>
      </w:r>
      <w:r w:rsidR="00874E0C" w:rsidRPr="00EA235D">
        <w:t xml:space="preserve">chronic </w:t>
      </w:r>
      <w:r w:rsidR="00B62357" w:rsidRPr="00EA235D">
        <w:t>pathology of the myometrium or its blood supply</w:t>
      </w:r>
      <w:r w:rsidR="00E32A4D" w:rsidRPr="00EA235D">
        <w:t xml:space="preserve">, nor the effects of living at high altitude. </w:t>
      </w:r>
      <w:r w:rsidR="00B62357" w:rsidRPr="00EA235D">
        <w:t xml:space="preserve"> </w:t>
      </w:r>
      <w:r w:rsidR="005E2EEC" w:rsidRPr="00EA235D">
        <w:t xml:space="preserve">Myometrial hypoxia is a normal accompaniment to labour and indeed may play a role in strengthening uterine contractions. Hypoxia, if prolonged however, will contribute to dysfunctional (slow to progress) labours. </w:t>
      </w:r>
      <w:r w:rsidR="000C3095" w:rsidRPr="00EA235D">
        <w:t xml:space="preserve">We are concerned with </w:t>
      </w:r>
      <w:r w:rsidR="005E2EEC" w:rsidRPr="00EA235D">
        <w:t>four</w:t>
      </w:r>
      <w:r w:rsidR="000C3095" w:rsidRPr="00EA235D">
        <w:t xml:space="preserve"> major </w:t>
      </w:r>
      <w:r w:rsidR="00933436" w:rsidRPr="00EA235D">
        <w:t>questions:</w:t>
      </w:r>
      <w:r w:rsidR="000C3095" w:rsidRPr="00EA235D">
        <w:t xml:space="preserve"> </w:t>
      </w:r>
      <w:r w:rsidR="00B64D1F" w:rsidRPr="00EA235D">
        <w:t>(</w:t>
      </w:r>
      <w:proofErr w:type="spellStart"/>
      <w:r w:rsidR="00B64D1F" w:rsidRPr="00EA235D">
        <w:t>i</w:t>
      </w:r>
      <w:proofErr w:type="spellEnd"/>
      <w:r w:rsidR="00B64D1F" w:rsidRPr="00EA235D">
        <w:t>)</w:t>
      </w:r>
      <w:r w:rsidR="00FD0AD8" w:rsidRPr="00EA235D">
        <w:t xml:space="preserve"> </w:t>
      </w:r>
      <w:r w:rsidR="000C3095" w:rsidRPr="00EA235D">
        <w:t xml:space="preserve">what is the </w:t>
      </w:r>
      <w:r w:rsidR="005E2EEC" w:rsidRPr="00EA235D">
        <w:t xml:space="preserve">evidence for hypoxia in the myometrium, (ii) what is the </w:t>
      </w:r>
      <w:r w:rsidR="000C3095" w:rsidRPr="00EA235D">
        <w:t xml:space="preserve">functional effect of hypoxia on uterine contractility and labour, </w:t>
      </w:r>
      <w:r w:rsidR="00B64D1F" w:rsidRPr="00EA235D">
        <w:t>(i</w:t>
      </w:r>
      <w:r w:rsidR="005E2EEC" w:rsidRPr="00EA235D">
        <w:t>i</w:t>
      </w:r>
      <w:r w:rsidR="00B64D1F" w:rsidRPr="00EA235D">
        <w:t>i)</w:t>
      </w:r>
      <w:r w:rsidR="000C3095" w:rsidRPr="00EA235D">
        <w:t xml:space="preserve"> what mechanisms underly these effects</w:t>
      </w:r>
      <w:r w:rsidR="00182B66" w:rsidRPr="00EA235D">
        <w:t xml:space="preserve"> in</w:t>
      </w:r>
      <w:r w:rsidR="00FD0AD8" w:rsidRPr="00EA235D">
        <w:t xml:space="preserve"> </w:t>
      </w:r>
      <w:r w:rsidR="000C3095" w:rsidRPr="00EA235D">
        <w:t xml:space="preserve">the myometrium, and </w:t>
      </w:r>
      <w:r w:rsidR="00B64D1F" w:rsidRPr="00EA235D">
        <w:t>(i</w:t>
      </w:r>
      <w:r w:rsidR="005E2EEC" w:rsidRPr="00EA235D">
        <w:t>v</w:t>
      </w:r>
      <w:r w:rsidR="00B64D1F" w:rsidRPr="00EA235D">
        <w:t xml:space="preserve">) </w:t>
      </w:r>
      <w:r w:rsidR="000C3095" w:rsidRPr="00EA235D">
        <w:t xml:space="preserve">what is </w:t>
      </w:r>
      <w:r w:rsidR="00B64D1F" w:rsidRPr="00EA235D">
        <w:t xml:space="preserve">the contribution of the myometrial </w:t>
      </w:r>
      <w:r w:rsidR="00086B2D" w:rsidRPr="00EA235D">
        <w:t>vasculature</w:t>
      </w:r>
      <w:r w:rsidR="000C3095" w:rsidRPr="00EA235D">
        <w:t xml:space="preserve">. </w:t>
      </w:r>
      <w:r w:rsidRPr="00EA235D">
        <w:t xml:space="preserve">When </w:t>
      </w:r>
      <w:r w:rsidR="00182B66" w:rsidRPr="00EA235D">
        <w:t>possible,</w:t>
      </w:r>
      <w:r w:rsidRPr="00EA235D">
        <w:t xml:space="preserve"> we have prioritised data obtained in wome</w:t>
      </w:r>
      <w:r w:rsidR="00E32A4D" w:rsidRPr="00EA235D">
        <w:t>n or human tissue</w:t>
      </w:r>
      <w:r w:rsidRPr="00EA235D">
        <w:t>, but much relevant information comes</w:t>
      </w:r>
      <w:r w:rsidR="0032344A" w:rsidRPr="00EA235D">
        <w:t xml:space="preserve">, </w:t>
      </w:r>
      <w:r w:rsidRPr="00EA235D">
        <w:t>of necessity</w:t>
      </w:r>
      <w:r w:rsidR="0032344A" w:rsidRPr="00EA235D">
        <w:t>,</w:t>
      </w:r>
      <w:r w:rsidRPr="00EA235D">
        <w:t xml:space="preserve"> from studies in animal models</w:t>
      </w:r>
      <w:r w:rsidR="005E2EEC" w:rsidRPr="00EA235D">
        <w:t>, (species indicated if not rat or mouse).</w:t>
      </w:r>
      <w:r w:rsidRPr="00EA235D">
        <w:t xml:space="preserve"> </w:t>
      </w:r>
    </w:p>
    <w:p w14:paraId="6FC83FE3" w14:textId="21D8EC98" w:rsidR="005E2EEC" w:rsidRPr="00EA235D" w:rsidRDefault="005E2EEC" w:rsidP="00EA235D">
      <w:pPr>
        <w:pStyle w:val="Heading2"/>
        <w:rPr>
          <w:sz w:val="24"/>
          <w:szCs w:val="24"/>
        </w:rPr>
      </w:pPr>
      <w:r w:rsidRPr="00EA235D">
        <w:rPr>
          <w:sz w:val="24"/>
          <w:szCs w:val="24"/>
        </w:rPr>
        <w:t>Structure</w:t>
      </w:r>
    </w:p>
    <w:p w14:paraId="6A809B61" w14:textId="1CB09395" w:rsidR="00874E0C" w:rsidRPr="00EA235D" w:rsidRDefault="00874E0C" w:rsidP="00EA235D">
      <w:r w:rsidRPr="00EA235D">
        <w:t xml:space="preserve">To understand </w:t>
      </w:r>
      <w:r w:rsidR="005E2EEC" w:rsidRPr="00EA235D">
        <w:t>how uterine contractions, cause hypoxia,</w:t>
      </w:r>
      <w:r w:rsidRPr="00EA235D">
        <w:t xml:space="preserve"> it is </w:t>
      </w:r>
      <w:r w:rsidR="005E2EEC" w:rsidRPr="00EA235D">
        <w:t xml:space="preserve">first </w:t>
      </w:r>
      <w:r w:rsidR="00202C89" w:rsidRPr="00EA235D">
        <w:t>necessary</w:t>
      </w:r>
      <w:r w:rsidRPr="00EA235D">
        <w:t xml:space="preserve"> to </w:t>
      </w:r>
      <w:r w:rsidR="00087ECB" w:rsidRPr="00EA235D">
        <w:t>consider</w:t>
      </w:r>
      <w:r w:rsidRPr="00EA235D">
        <w:t xml:space="preserve"> the relative anatomy of the myometrium and its blood supply</w:t>
      </w:r>
      <w:r w:rsidR="00087ECB" w:rsidRPr="00EA235D">
        <w:t>, and</w:t>
      </w:r>
      <w:r w:rsidR="005E2EEC" w:rsidRPr="00EA235D">
        <w:t xml:space="preserve"> then myometrial physiology, specifically how uterine contractions in labour arise. </w:t>
      </w:r>
      <w:r w:rsidR="00087ECB" w:rsidRPr="00EA235D">
        <w:t xml:space="preserve"> </w:t>
      </w:r>
      <w:r w:rsidR="005E2EEC" w:rsidRPr="00EA235D">
        <w:t xml:space="preserve">Metabolism and function are closely linked in  muscles and </w:t>
      </w:r>
      <w:r w:rsidR="00087ECB" w:rsidRPr="00EA235D">
        <w:t>the</w:t>
      </w:r>
      <w:r w:rsidR="005E2EEC" w:rsidRPr="00EA235D">
        <w:t xml:space="preserve"> myometrium</w:t>
      </w:r>
      <w:r w:rsidR="00086B2D" w:rsidRPr="00EA235D">
        <w:t xml:space="preserve"> is no exception.  We therefore discuss the </w:t>
      </w:r>
      <w:proofErr w:type="gramStart"/>
      <w:r w:rsidR="00086B2D" w:rsidRPr="00EA235D">
        <w:t>particular features</w:t>
      </w:r>
      <w:proofErr w:type="gramEnd"/>
      <w:r w:rsidR="00086B2D" w:rsidRPr="00EA235D">
        <w:t xml:space="preserve"> of myometrial</w:t>
      </w:r>
      <w:r w:rsidR="00202C89" w:rsidRPr="00EA235D">
        <w:t xml:space="preserve"> biochemistry and metabolism</w:t>
      </w:r>
      <w:r w:rsidR="00086B2D" w:rsidRPr="00EA235D">
        <w:t xml:space="preserve">, including their shift to prepare for the </w:t>
      </w:r>
      <w:r w:rsidR="00086B2D" w:rsidRPr="00EA235D">
        <w:lastRenderedPageBreak/>
        <w:t xml:space="preserve">hypoxic conditions which will occur in labour. this section of the review also brings in pH and its changes with contraction and hypoxia.  We then discuss the critical evidence from </w:t>
      </w:r>
      <w:r w:rsidR="00086B2D" w:rsidRPr="00EA235D">
        <w:rPr>
          <w:i/>
          <w:iCs/>
        </w:rPr>
        <w:t xml:space="preserve">in vivo </w:t>
      </w:r>
      <w:r w:rsidR="00086B2D" w:rsidRPr="00EA235D">
        <w:t>an</w:t>
      </w:r>
      <w:r w:rsidR="00AC2F52" w:rsidRPr="00EA235D">
        <w:t>d</w:t>
      </w:r>
      <w:r w:rsidR="00086B2D" w:rsidRPr="00EA235D">
        <w:t xml:space="preserve"> </w:t>
      </w:r>
      <w:r w:rsidR="00086B2D" w:rsidRPr="00EA235D">
        <w:rPr>
          <w:i/>
          <w:iCs/>
        </w:rPr>
        <w:t xml:space="preserve">in vitro </w:t>
      </w:r>
      <w:r w:rsidR="00AC2F52" w:rsidRPr="00EA235D">
        <w:t>studies., made in animal models but also women, leading to the conclusion that uterine contractions occlude blood vessels.  This causes hypoxia within the myometrium, reduces placental perfusion and can affect fetal oxygenation.  The feedback of this hypoxia and acidification on the force</w:t>
      </w:r>
      <w:r w:rsidR="006B24C6" w:rsidRPr="00EA235D">
        <w:t xml:space="preserve"> of contractions is explained.  The circumstances and mechanisms by which hypoxia may reduce or increase </w:t>
      </w:r>
      <w:r w:rsidR="001D35A0" w:rsidRPr="00EA235D">
        <w:t>uterine</w:t>
      </w:r>
      <w:r w:rsidR="006B24C6" w:rsidRPr="00EA235D">
        <w:t xml:space="preserve"> contractions is explained.  These findings  have been translated to explain the physiological cause of dysfunctional labour, (slow to progress), labours, as lactate produced in hypoxic conditions, accumulates. Furthermore, we describe how lactate concentrations in amniotic fluid can be used to help predict the outcome of labour, and the trialling of oral bicarbonate to improve labour outcome in women labouring dysfunctionally.  An area of much less </w:t>
      </w:r>
      <w:r w:rsidR="001D35A0" w:rsidRPr="00EA235D">
        <w:t>certainty</w:t>
      </w:r>
      <w:r w:rsidR="006B24C6" w:rsidRPr="00EA235D">
        <w:t xml:space="preserve"> is the role of the uterine blood vessels in all these processes; how do they respond to repeated compressions and the need to fully relax between contractions.  Is there a role for reactive hyperaemia for </w:t>
      </w:r>
      <w:r w:rsidR="001D35A0" w:rsidRPr="00EA235D">
        <w:t>example?</w:t>
      </w:r>
      <w:r w:rsidR="006B24C6" w:rsidRPr="00EA235D">
        <w:t xml:space="preserve">  We finish by asking, is there a maternal phenotype that adds to the risk of the myometrium or its blood vessels, functioning poorly in labour.  In the 21</w:t>
      </w:r>
      <w:r w:rsidR="006B24C6" w:rsidRPr="00EA235D">
        <w:rPr>
          <w:vertAlign w:val="superscript"/>
        </w:rPr>
        <w:t>st</w:t>
      </w:r>
      <w:r w:rsidR="006B24C6" w:rsidRPr="00EA235D">
        <w:t xml:space="preserve"> century there are still mothers dying in labour or having to have unplanned surgical interventions</w:t>
      </w:r>
      <w:r w:rsidR="00DB50A0" w:rsidRPr="00EA235D">
        <w:t xml:space="preserve"> to safely deliver their child, because we still do not understand hypoxia in labour – a call to arms is made for future work. </w:t>
      </w:r>
      <w:r w:rsidR="00AC2F52" w:rsidRPr="00EA235D">
        <w:t xml:space="preserve"> </w:t>
      </w:r>
    </w:p>
    <w:p w14:paraId="62D5C34F" w14:textId="3D162C30" w:rsidR="00B62357" w:rsidRPr="00EA235D" w:rsidRDefault="00B62357" w:rsidP="00EA235D">
      <w:pPr>
        <w:pStyle w:val="Heading1"/>
        <w:spacing w:line="360" w:lineRule="auto"/>
        <w:rPr>
          <w:sz w:val="24"/>
          <w:szCs w:val="24"/>
        </w:rPr>
      </w:pPr>
      <w:bookmarkStart w:id="3" w:name="_Toc42767519"/>
      <w:r w:rsidRPr="00EA235D">
        <w:rPr>
          <w:sz w:val="24"/>
          <w:szCs w:val="24"/>
        </w:rPr>
        <w:t>Vasculature of the uterus</w:t>
      </w:r>
      <w:bookmarkEnd w:id="3"/>
    </w:p>
    <w:p w14:paraId="16AA14EB" w14:textId="281266B6" w:rsidR="00DB50A0" w:rsidRPr="00EA235D" w:rsidRDefault="00DB50A0" w:rsidP="00EA235D">
      <w:pPr>
        <w:pStyle w:val="Heading2"/>
        <w:rPr>
          <w:sz w:val="24"/>
          <w:szCs w:val="24"/>
        </w:rPr>
      </w:pPr>
      <w:r w:rsidRPr="00EA235D">
        <w:rPr>
          <w:sz w:val="24"/>
          <w:szCs w:val="24"/>
        </w:rPr>
        <w:t>Anatomy</w:t>
      </w:r>
    </w:p>
    <w:p w14:paraId="3DB29D31" w14:textId="005A371A" w:rsidR="001723EA" w:rsidRPr="00EA235D" w:rsidRDefault="00451A4A" w:rsidP="00EA235D">
      <w:r w:rsidRPr="00EA235D">
        <w:t xml:space="preserve">The blood supply to the </w:t>
      </w:r>
      <w:r w:rsidR="00DB50A0" w:rsidRPr="00EA235D">
        <w:t xml:space="preserve">pregnant and non-pregnant </w:t>
      </w:r>
      <w:r w:rsidRPr="00EA235D">
        <w:t xml:space="preserve">human uterus </w:t>
      </w:r>
      <w:r w:rsidR="003D2A25" w:rsidRPr="00EA235D">
        <w:t xml:space="preserve">is well described </w:t>
      </w:r>
      <w:r w:rsidR="001041B7" w:rsidRPr="00EA235D">
        <w:t>and</w:t>
      </w:r>
      <w:r w:rsidR="003D2A25" w:rsidRPr="00EA235D">
        <w:t xml:space="preserve"> </w:t>
      </w:r>
      <w:r w:rsidR="00DB50A0" w:rsidRPr="00EA235D">
        <w:t xml:space="preserve">the latter </w:t>
      </w:r>
      <w:r w:rsidR="003D2A25" w:rsidRPr="00EA235D">
        <w:t>shown in Figure 1.</w:t>
      </w:r>
      <w:r w:rsidR="00923335" w:rsidRPr="00EA235D">
        <w:t xml:space="preserve">  </w:t>
      </w:r>
      <w:r w:rsidR="003D2A25" w:rsidRPr="00EA235D">
        <w:t>Briefly, the supply comes m</w:t>
      </w:r>
      <w:r w:rsidRPr="00EA235D">
        <w:t xml:space="preserve">ainly from the uterine artery, but also the ovarian arteries. The vessels </w:t>
      </w:r>
      <w:r w:rsidR="003D2A25" w:rsidRPr="00EA235D">
        <w:t>form</w:t>
      </w:r>
      <w:r w:rsidRPr="00EA235D">
        <w:rPr>
          <w:lang w:eastAsia="en-GB"/>
        </w:rPr>
        <w:t xml:space="preserve"> an anastomosing network</w:t>
      </w:r>
      <w:r w:rsidR="003D2A25" w:rsidRPr="00EA235D">
        <w:rPr>
          <w:lang w:eastAsia="en-GB"/>
        </w:rPr>
        <w:t xml:space="preserve">, </w:t>
      </w:r>
      <w:r w:rsidRPr="00EA235D">
        <w:rPr>
          <w:lang w:eastAsia="en-GB"/>
        </w:rPr>
        <w:t>interconnect</w:t>
      </w:r>
      <w:r w:rsidR="003D2A25" w:rsidRPr="00EA235D">
        <w:rPr>
          <w:lang w:eastAsia="en-GB"/>
        </w:rPr>
        <w:t>ing</w:t>
      </w:r>
      <w:r w:rsidRPr="00EA235D">
        <w:rPr>
          <w:lang w:eastAsia="en-GB"/>
        </w:rPr>
        <w:t xml:space="preserve"> across the circumference of the uterus </w:t>
      </w:r>
      <w:r w:rsidR="00A76F0F" w:rsidRPr="00EA235D">
        <w:rPr>
          <w:lang w:eastAsia="en-GB"/>
        </w:rPr>
        <w:fldChar w:fldCharType="begin"/>
      </w:r>
      <w:r w:rsidR="00D555AA">
        <w:rPr>
          <w:lang w:eastAsia="en-GB"/>
        </w:rPr>
        <w:instrText xml:space="preserve"> ADDIN EN.CITE &lt;EndNote&gt;&lt;Cite&gt;&lt;Author&gt;Farrer-Brown&lt;/Author&gt;&lt;Year&gt;1970&lt;/Year&gt;&lt;RecNum&gt;707&lt;/RecNum&gt;&lt;DisplayText&gt;(Farrer-Brown, et al. 1970)&lt;/DisplayText&gt;&lt;record&gt;&lt;rec-number&gt;707&lt;/rec-number&gt;&lt;foreign-keys&gt;&lt;key app="EN" db-id="2x0dt0w9p9sz5vet95bx5fd7szz00edtazwt" timestamp="1591655359" guid="90f9886e-30ee-4fb8-9a98-c2841382e01b"&gt;707&lt;/key&gt;&lt;/foreign-keys&gt;&lt;ref-type name="Journal Article"&gt;17&lt;/ref-type&gt;&lt;contributors&gt;&lt;authors&gt;&lt;author&gt;Farrer-Brown, G.&lt;/author&gt;&lt;author&gt;Beilby, J. O.&lt;/author&gt;&lt;author&gt;Tarbit, M. H.&lt;/author&gt;&lt;/authors&gt;&lt;/contributors&gt;&lt;titles&gt;&lt;title&gt;The blood supply of the uterus. 1. Arterial vasculature&lt;/title&gt;&lt;secondary-title&gt;J Obstet Gynaecol Br Commonw&lt;/secondary-title&gt;&lt;/titles&gt;&lt;periodical&gt;&lt;full-title&gt;Journal of Obstetrics and Gynaecology of the British Commonwealth&lt;/full-title&gt;&lt;abbr-1&gt;J. Obstet. Gynaecol. Br. Commonw.&lt;/abbr-1&gt;&lt;abbr-2&gt;J Obstet Gynaecol Br Commonw&lt;/abbr-2&gt;&lt;abbr-3&gt;Journal of Obstetrics &amp;amp; Gynaecology of the British Commonwealth&lt;/abbr-3&gt;&lt;/periodical&gt;&lt;pages&gt;673-81&lt;/pages&gt;&lt;volume&gt;77&lt;/volume&gt;&lt;number&gt;8&lt;/number&gt;&lt;edition&gt;1970/08/01&lt;/edition&gt;&lt;keywords&gt;&lt;keyword&gt;Arteries/*anatomy &amp;amp; histology&lt;/keyword&gt;&lt;keyword&gt;Endometrium/blood supply&lt;/keyword&gt;&lt;keyword&gt;Female&lt;/keyword&gt;&lt;keyword&gt;Humans&lt;/keyword&gt;&lt;keyword&gt;Hysterosalpingography&lt;/keyword&gt;&lt;keyword&gt;Menstruation&lt;/keyword&gt;&lt;keyword&gt;Microradiography&lt;/keyword&gt;&lt;keyword&gt;Uterus/anatomy &amp;amp; histology/*blood supply&lt;/keyword&gt;&lt;/keywords&gt;&lt;dates&gt;&lt;year&gt;1970&lt;/year&gt;&lt;pub-dates&gt;&lt;date&gt;Aug&lt;/date&gt;&lt;/pub-dates&gt;&lt;/dates&gt;&lt;isbn&gt;0022-3204 (Print)&amp;#xD;0022-3204 (Linking)&lt;/isbn&gt;&lt;accession-num&gt;5452128&lt;/accession-num&gt;&lt;urls&gt;&lt;related-urls&gt;&lt;url&gt;https://www.ncbi.nlm.nih.gov/pubmed/5452128&lt;/url&gt;&lt;/related-urls&gt;&lt;/urls&gt;&lt;electronic-resource-num&gt;10.1111/j.1471-0528.1970.tb03592.x&lt;/electronic-resource-num&gt;&lt;/record&gt;&lt;/Cite&gt;&lt;/EndNote&gt;</w:instrText>
      </w:r>
      <w:r w:rsidR="00A76F0F" w:rsidRPr="00EA235D">
        <w:rPr>
          <w:lang w:eastAsia="en-GB"/>
        </w:rPr>
        <w:fldChar w:fldCharType="separate"/>
      </w:r>
      <w:r w:rsidR="00D555AA">
        <w:rPr>
          <w:noProof/>
          <w:lang w:eastAsia="en-GB"/>
        </w:rPr>
        <w:t>(Farrer-Brown, et al. 1970)</w:t>
      </w:r>
      <w:r w:rsidR="00A76F0F" w:rsidRPr="00EA235D">
        <w:rPr>
          <w:lang w:eastAsia="en-GB"/>
        </w:rPr>
        <w:fldChar w:fldCharType="end"/>
      </w:r>
      <w:r w:rsidRPr="00EA235D">
        <w:rPr>
          <w:lang w:eastAsia="en-GB"/>
        </w:rPr>
        <w:t>. This potentially bi-directional supply ensures considerable redundancy and helps maintain uterine perfusion. Arcuate arteries branch off the uterine artery and run circumferentially in the outer third of the myometrium</w:t>
      </w:r>
      <w:r w:rsidR="003D2A25" w:rsidRPr="00EA235D">
        <w:rPr>
          <w:lang w:eastAsia="en-GB"/>
        </w:rPr>
        <w:t xml:space="preserve">. </w:t>
      </w:r>
      <w:r w:rsidRPr="00EA235D">
        <w:rPr>
          <w:lang w:eastAsia="en-GB"/>
        </w:rPr>
        <w:t xml:space="preserve">Radial arteries branch out and traverse the myometrium </w:t>
      </w:r>
      <w:r w:rsidR="00B62357" w:rsidRPr="00EA235D">
        <w:rPr>
          <w:lang w:eastAsia="en-GB"/>
        </w:rPr>
        <w:t>inwardly</w:t>
      </w:r>
      <w:r w:rsidRPr="00EA235D">
        <w:rPr>
          <w:lang w:eastAsia="en-GB"/>
        </w:rPr>
        <w:t xml:space="preserve"> towards the endometrium. At the myometri</w:t>
      </w:r>
      <w:r w:rsidR="00933436" w:rsidRPr="00EA235D">
        <w:rPr>
          <w:lang w:eastAsia="en-GB"/>
        </w:rPr>
        <w:t>al</w:t>
      </w:r>
      <w:r w:rsidRPr="00EA235D">
        <w:rPr>
          <w:lang w:eastAsia="en-GB"/>
        </w:rPr>
        <w:t>/endometri</w:t>
      </w:r>
      <w:r w:rsidR="00933436" w:rsidRPr="00EA235D">
        <w:rPr>
          <w:lang w:eastAsia="en-GB"/>
        </w:rPr>
        <w:t>al</w:t>
      </w:r>
      <w:r w:rsidRPr="00EA235D">
        <w:rPr>
          <w:lang w:eastAsia="en-GB"/>
        </w:rPr>
        <w:t xml:space="preserve"> boundary, the radial arteries branch to form </w:t>
      </w:r>
      <w:r w:rsidR="00FD40D0" w:rsidRPr="00EA235D">
        <w:rPr>
          <w:lang w:eastAsia="en-GB"/>
        </w:rPr>
        <w:t xml:space="preserve">the </w:t>
      </w:r>
      <w:r w:rsidRPr="00EA235D">
        <w:rPr>
          <w:lang w:eastAsia="en-GB"/>
        </w:rPr>
        <w:t xml:space="preserve">basal and spiral arteries. </w:t>
      </w:r>
      <w:r w:rsidR="00FC094E" w:rsidRPr="00EA235D">
        <w:rPr>
          <w:lang w:eastAsia="en-GB"/>
        </w:rPr>
        <w:t xml:space="preserve">The </w:t>
      </w:r>
      <w:r w:rsidRPr="00EA235D">
        <w:rPr>
          <w:lang w:eastAsia="en-GB"/>
        </w:rPr>
        <w:t xml:space="preserve">tortuous course </w:t>
      </w:r>
      <w:r w:rsidR="00FC094E" w:rsidRPr="00EA235D">
        <w:rPr>
          <w:lang w:eastAsia="en-GB"/>
        </w:rPr>
        <w:t xml:space="preserve">of the vessels </w:t>
      </w:r>
      <w:r w:rsidRPr="00EA235D">
        <w:rPr>
          <w:lang w:eastAsia="en-GB"/>
        </w:rPr>
        <w:t>through the myometrium allow</w:t>
      </w:r>
      <w:r w:rsidR="00FC094E" w:rsidRPr="00EA235D">
        <w:rPr>
          <w:lang w:eastAsia="en-GB"/>
        </w:rPr>
        <w:t>s</w:t>
      </w:r>
      <w:r w:rsidRPr="00EA235D">
        <w:rPr>
          <w:lang w:eastAsia="en-GB"/>
        </w:rPr>
        <w:t xml:space="preserve"> </w:t>
      </w:r>
      <w:r w:rsidR="00933436" w:rsidRPr="00EA235D">
        <w:rPr>
          <w:lang w:eastAsia="en-GB"/>
        </w:rPr>
        <w:t xml:space="preserve">for </w:t>
      </w:r>
      <w:r w:rsidRPr="00EA235D">
        <w:rPr>
          <w:lang w:eastAsia="en-GB"/>
        </w:rPr>
        <w:t xml:space="preserve">the </w:t>
      </w:r>
      <w:r w:rsidR="00386C55" w:rsidRPr="00EA235D">
        <w:rPr>
          <w:lang w:eastAsia="en-GB"/>
        </w:rPr>
        <w:t xml:space="preserve">enlargement of the uterine cavity and the </w:t>
      </w:r>
      <w:r w:rsidRPr="00EA235D">
        <w:rPr>
          <w:lang w:eastAsia="en-GB"/>
        </w:rPr>
        <w:t>inevitable stretch</w:t>
      </w:r>
      <w:r w:rsidR="00386C55" w:rsidRPr="00EA235D">
        <w:rPr>
          <w:lang w:eastAsia="en-GB"/>
        </w:rPr>
        <w:t xml:space="preserve">ing </w:t>
      </w:r>
      <w:r w:rsidR="00386C55" w:rsidRPr="00EA235D">
        <w:rPr>
          <w:lang w:eastAsia="en-GB"/>
        </w:rPr>
        <w:lastRenderedPageBreak/>
        <w:t>of the vessels as pregnancy progresses.</w:t>
      </w:r>
      <w:r w:rsidR="00FC094E" w:rsidRPr="00EA235D">
        <w:rPr>
          <w:lang w:eastAsia="en-GB"/>
        </w:rPr>
        <w:t xml:space="preserve"> Endometrial c</w:t>
      </w:r>
      <w:r w:rsidR="001723EA" w:rsidRPr="00EA235D">
        <w:rPr>
          <w:lang w:eastAsia="en-GB"/>
        </w:rPr>
        <w:t>apillaries drain into venules that converge to form larger collecting veins that radially traverse the inner myometrium, growing in size until they join the circumferentially running arcuate veins in the outer myometri</w:t>
      </w:r>
      <w:r w:rsidR="00923335" w:rsidRPr="00EA235D">
        <w:rPr>
          <w:lang w:eastAsia="en-GB"/>
        </w:rPr>
        <w:t>um</w:t>
      </w:r>
      <w:r w:rsidR="001723EA" w:rsidRPr="00EA235D">
        <w:rPr>
          <w:lang w:eastAsia="en-GB"/>
        </w:rPr>
        <w:t xml:space="preserve"> and finally drain into the uterine vein </w:t>
      </w:r>
      <w:r w:rsidR="00A76F0F" w:rsidRPr="00EA235D">
        <w:rPr>
          <w:lang w:eastAsia="en-GB"/>
        </w:rPr>
        <w:fldChar w:fldCharType="begin"/>
      </w:r>
      <w:r w:rsidR="00D555AA">
        <w:rPr>
          <w:lang w:eastAsia="en-GB"/>
        </w:rPr>
        <w:instrText xml:space="preserve"> ADDIN EN.CITE &lt;EndNote&gt;&lt;Cite&gt;&lt;Author&gt;Farrer-Brown&lt;/Author&gt;&lt;Year&gt;1970&lt;/Year&gt;&lt;RecNum&gt;707&lt;/RecNum&gt;&lt;DisplayText&gt;(Farrer-Brown, et al. 1970)&lt;/DisplayText&gt;&lt;record&gt;&lt;rec-number&gt;707&lt;/rec-number&gt;&lt;foreign-keys&gt;&lt;key app="EN" db-id="2x0dt0w9p9sz5vet95bx5fd7szz00edtazwt" timestamp="1591655359" guid="90f9886e-30ee-4fb8-9a98-c2841382e01b"&gt;707&lt;/key&gt;&lt;/foreign-keys&gt;&lt;ref-type name="Journal Article"&gt;17&lt;/ref-type&gt;&lt;contributors&gt;&lt;authors&gt;&lt;author&gt;Farrer-Brown, G.&lt;/author&gt;&lt;author&gt;Beilby, J. O.&lt;/author&gt;&lt;author&gt;Tarbit, M. H.&lt;/author&gt;&lt;/authors&gt;&lt;/contributors&gt;&lt;titles&gt;&lt;title&gt;The blood supply of the uterus. 1. Arterial vasculature&lt;/title&gt;&lt;secondary-title&gt;J Obstet Gynaecol Br Commonw&lt;/secondary-title&gt;&lt;/titles&gt;&lt;periodical&gt;&lt;full-title&gt;Journal of Obstetrics and Gynaecology of the British Commonwealth&lt;/full-title&gt;&lt;abbr-1&gt;J. Obstet. Gynaecol. Br. Commonw.&lt;/abbr-1&gt;&lt;abbr-2&gt;J Obstet Gynaecol Br Commonw&lt;/abbr-2&gt;&lt;abbr-3&gt;Journal of Obstetrics &amp;amp; Gynaecology of the British Commonwealth&lt;/abbr-3&gt;&lt;/periodical&gt;&lt;pages&gt;673-81&lt;/pages&gt;&lt;volume&gt;77&lt;/volume&gt;&lt;number&gt;8&lt;/number&gt;&lt;edition&gt;1970/08/01&lt;/edition&gt;&lt;keywords&gt;&lt;keyword&gt;Arteries/*anatomy &amp;amp; histology&lt;/keyword&gt;&lt;keyword&gt;Endometrium/blood supply&lt;/keyword&gt;&lt;keyword&gt;Female&lt;/keyword&gt;&lt;keyword&gt;Humans&lt;/keyword&gt;&lt;keyword&gt;Hysterosalpingography&lt;/keyword&gt;&lt;keyword&gt;Menstruation&lt;/keyword&gt;&lt;keyword&gt;Microradiography&lt;/keyword&gt;&lt;keyword&gt;Uterus/anatomy &amp;amp; histology/*blood supply&lt;/keyword&gt;&lt;/keywords&gt;&lt;dates&gt;&lt;year&gt;1970&lt;/year&gt;&lt;pub-dates&gt;&lt;date&gt;Aug&lt;/date&gt;&lt;/pub-dates&gt;&lt;/dates&gt;&lt;isbn&gt;0022-3204 (Print)&amp;#xD;0022-3204 (Linking)&lt;/isbn&gt;&lt;accession-num&gt;5452128&lt;/accession-num&gt;&lt;urls&gt;&lt;related-urls&gt;&lt;url&gt;https://www.ncbi.nlm.nih.gov/pubmed/5452128&lt;/url&gt;&lt;/related-urls&gt;&lt;/urls&gt;&lt;electronic-resource-num&gt;10.1111/j.1471-0528.1970.tb03592.x&lt;/electronic-resource-num&gt;&lt;/record&gt;&lt;/Cite&gt;&lt;/EndNote&gt;</w:instrText>
      </w:r>
      <w:r w:rsidR="00A76F0F" w:rsidRPr="00EA235D">
        <w:rPr>
          <w:lang w:eastAsia="en-GB"/>
        </w:rPr>
        <w:fldChar w:fldCharType="separate"/>
      </w:r>
      <w:r w:rsidR="00D555AA">
        <w:rPr>
          <w:noProof/>
          <w:lang w:eastAsia="en-GB"/>
        </w:rPr>
        <w:t>(Farrer-Brown, et al. 1970)</w:t>
      </w:r>
      <w:r w:rsidR="00A76F0F" w:rsidRPr="00EA235D">
        <w:rPr>
          <w:lang w:eastAsia="en-GB"/>
        </w:rPr>
        <w:fldChar w:fldCharType="end"/>
      </w:r>
      <w:r w:rsidR="001723EA" w:rsidRPr="00EA235D">
        <w:rPr>
          <w:lang w:eastAsia="en-GB"/>
        </w:rPr>
        <w:t xml:space="preserve">. </w:t>
      </w:r>
      <w:r w:rsidR="00FC094E" w:rsidRPr="00EA235D">
        <w:rPr>
          <w:lang w:eastAsia="en-GB"/>
        </w:rPr>
        <w:t xml:space="preserve"> The remodelling that occurs in pregnancy is beyond the scope of this review and has been covered elsewhere</w:t>
      </w:r>
      <w:r w:rsidR="00FC094E" w:rsidRPr="00EA235D">
        <w:t xml:space="preserve"> </w:t>
      </w:r>
      <w:r w:rsidR="00A76F0F" w:rsidRPr="00EA235D">
        <w:rPr>
          <w:lang w:eastAsia="en-GB"/>
        </w:rPr>
        <w:fldChar w:fldCharType="begin">
          <w:fldData xml:space="preserve">PEVuZE5vdGU+PENpdGU+PEF1dGhvcj5QaWpuZW5ib3JnPC9BdXRob3I+PFllYXI+MjAwNjwvWWVh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</w:fldData>
        </w:fldChar>
      </w:r>
      <w:r w:rsidR="00D555AA">
        <w:rPr>
          <w:lang w:eastAsia="en-GB"/>
        </w:rPr>
        <w:instrText xml:space="preserve"> ADDIN EN.CITE </w:instrText>
      </w:r>
      <w:r w:rsidR="00D555AA">
        <w:rPr>
          <w:lang w:eastAsia="en-GB"/>
        </w:rPr>
        <w:fldChar w:fldCharType="begin">
          <w:fldData xml:space="preserve">PEVuZE5vdGU+PENpdGU+PEF1dGhvcj5QaWpuZW5ib3JnPC9BdXRob3I+PFllYXI+MjAwNjwvWWVh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</w:fldData>
        </w:fldChar>
      </w:r>
      <w:r w:rsidR="00D555AA">
        <w:rPr>
          <w:lang w:eastAsia="en-GB"/>
        </w:rPr>
        <w:instrText xml:space="preserve"> ADDIN EN.CITE.DATA </w:instrText>
      </w:r>
      <w:r w:rsidR="00D555AA">
        <w:rPr>
          <w:lang w:eastAsia="en-GB"/>
        </w:rPr>
      </w:r>
      <w:r w:rsidR="00D555AA">
        <w:rPr>
          <w:lang w:eastAsia="en-GB"/>
        </w:rPr>
        <w:fldChar w:fldCharType="end"/>
      </w:r>
      <w:r w:rsidR="00A76F0F" w:rsidRPr="00EA235D">
        <w:rPr>
          <w:lang w:eastAsia="en-GB"/>
        </w:rPr>
      </w:r>
      <w:r w:rsidR="00A76F0F" w:rsidRPr="00EA235D">
        <w:rPr>
          <w:lang w:eastAsia="en-GB"/>
        </w:rPr>
        <w:fldChar w:fldCharType="separate"/>
      </w:r>
      <w:r w:rsidR="00D555AA">
        <w:rPr>
          <w:noProof/>
          <w:lang w:eastAsia="en-GB"/>
        </w:rPr>
        <w:t>(Osol and Mandala 2009, Pijnenborg, et al. 2006)</w:t>
      </w:r>
      <w:r w:rsidR="00A76F0F" w:rsidRPr="00EA235D">
        <w:rPr>
          <w:lang w:eastAsia="en-GB"/>
        </w:rPr>
        <w:fldChar w:fldCharType="end"/>
      </w:r>
      <w:r w:rsidRPr="00EA235D">
        <w:rPr>
          <w:lang w:eastAsia="en-GB"/>
        </w:rPr>
        <w:t xml:space="preserve">. </w:t>
      </w:r>
      <w:r w:rsidR="00FC094E" w:rsidRPr="00EA235D">
        <w:rPr>
          <w:lang w:eastAsia="en-GB"/>
        </w:rPr>
        <w:t xml:space="preserve">Of note however, </w:t>
      </w:r>
      <w:r w:rsidRPr="00EA235D">
        <w:rPr>
          <w:lang w:eastAsia="en-GB"/>
        </w:rPr>
        <w:t>uterine, arcuate,</w:t>
      </w:r>
      <w:r w:rsidR="00FC094E" w:rsidRPr="00EA235D">
        <w:rPr>
          <w:lang w:eastAsia="en-GB"/>
        </w:rPr>
        <w:t xml:space="preserve"> and</w:t>
      </w:r>
      <w:r w:rsidRPr="00EA235D">
        <w:rPr>
          <w:lang w:eastAsia="en-GB"/>
        </w:rPr>
        <w:t xml:space="preserve"> radial</w:t>
      </w:r>
      <w:r w:rsidR="00FC094E" w:rsidRPr="00EA235D">
        <w:rPr>
          <w:lang w:eastAsia="en-GB"/>
        </w:rPr>
        <w:t xml:space="preserve"> arteries</w:t>
      </w:r>
      <w:r w:rsidRPr="00EA235D">
        <w:rPr>
          <w:lang w:eastAsia="en-GB"/>
        </w:rPr>
        <w:t xml:space="preserve"> undergo outward remodelling and demonstrate reduced reactivity to vasoconstrictive agents, allowing a greater blood flow to the uterus</w:t>
      </w:r>
      <w:r w:rsidR="00FC094E" w:rsidRPr="00EA235D">
        <w:rPr>
          <w:lang w:eastAsia="en-GB"/>
        </w:rPr>
        <w:t>, and the u</w:t>
      </w:r>
      <w:r w:rsidR="001723EA" w:rsidRPr="00EA235D">
        <w:rPr>
          <w:lang w:eastAsia="en-GB"/>
        </w:rPr>
        <w:t>terine veins increas</w:t>
      </w:r>
      <w:r w:rsidR="00FC094E" w:rsidRPr="00EA235D">
        <w:rPr>
          <w:lang w:eastAsia="en-GB"/>
        </w:rPr>
        <w:t>e</w:t>
      </w:r>
      <w:r w:rsidR="001723EA" w:rsidRPr="00EA235D">
        <w:rPr>
          <w:lang w:eastAsia="en-GB"/>
        </w:rPr>
        <w:t xml:space="preserve"> in diameter and distensibility</w:t>
      </w:r>
      <w:r w:rsidR="00A76F0F" w:rsidRPr="00EA235D">
        <w:rPr>
          <w:lang w:eastAsia="en-GB"/>
        </w:rPr>
        <w:t xml:space="preserve">  </w:t>
      </w:r>
      <w:r w:rsidR="00A76F0F" w:rsidRPr="00EA235D">
        <w:rPr>
          <w:lang w:eastAsia="en-GB"/>
        </w:rPr>
        <w:fldChar w:fldCharType="begin">
          <w:fldData xml:space="preserve">PEVuZE5vdGU+PENpdGU+PEF1dGhvcj5QYWdlPC9BdXRob3I+PFllYXI+MjAwMjwvWWVhcj48UmVj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wYWdlcz4xNjQ3LTUyPC9wYWdlcz48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</w:fldData>
        </w:fldChar>
      </w:r>
      <w:r w:rsidR="00D555AA">
        <w:rPr>
          <w:lang w:eastAsia="en-GB"/>
        </w:rPr>
        <w:instrText xml:space="preserve"> ADDIN EN.CITE </w:instrText>
      </w:r>
      <w:r w:rsidR="00D555AA">
        <w:rPr>
          <w:lang w:eastAsia="en-GB"/>
        </w:rPr>
        <w:fldChar w:fldCharType="begin">
          <w:fldData xml:space="preserve">PEVuZE5vdGU+PENpdGU+PEF1dGhvcj5QYWdlPC9BdXRob3I+PFllYXI+MjAwMjwvWWVhcj48UmVj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</w:fldData>
        </w:fldChar>
      </w:r>
      <w:r w:rsidR="00D555AA">
        <w:rPr>
          <w:lang w:eastAsia="en-GB"/>
        </w:rPr>
        <w:instrText xml:space="preserve"> ADDIN EN.CITE.DATA </w:instrText>
      </w:r>
      <w:r w:rsidR="00D555AA">
        <w:rPr>
          <w:lang w:eastAsia="en-GB"/>
        </w:rPr>
      </w:r>
      <w:r w:rsidR="00D555AA">
        <w:rPr>
          <w:lang w:eastAsia="en-GB"/>
        </w:rPr>
        <w:fldChar w:fldCharType="end"/>
      </w:r>
      <w:r w:rsidR="00A76F0F" w:rsidRPr="00EA235D">
        <w:rPr>
          <w:lang w:eastAsia="en-GB"/>
        </w:rPr>
      </w:r>
      <w:r w:rsidR="00A76F0F" w:rsidRPr="00EA235D">
        <w:rPr>
          <w:lang w:eastAsia="en-GB"/>
        </w:rPr>
        <w:fldChar w:fldCharType="separate"/>
      </w:r>
      <w:r w:rsidR="00D555AA">
        <w:rPr>
          <w:noProof/>
          <w:lang w:eastAsia="en-GB"/>
        </w:rPr>
        <w:t>(Page, et al. 2002)</w:t>
      </w:r>
      <w:r w:rsidR="00A76F0F" w:rsidRPr="00EA235D">
        <w:rPr>
          <w:lang w:eastAsia="en-GB"/>
        </w:rPr>
        <w:fldChar w:fldCharType="end"/>
      </w:r>
      <w:r w:rsidR="001723EA" w:rsidRPr="00EA235D">
        <w:rPr>
          <w:lang w:eastAsia="en-GB"/>
        </w:rPr>
        <w:t>.</w:t>
      </w:r>
    </w:p>
    <w:p w14:paraId="0845456F" w14:textId="0AC3A0C8" w:rsidR="00A82E4B" w:rsidRPr="00EA235D" w:rsidRDefault="00202C89" w:rsidP="00EA235D">
      <w:pPr>
        <w:pStyle w:val="Heading2"/>
        <w:rPr>
          <w:sz w:val="24"/>
          <w:szCs w:val="24"/>
        </w:rPr>
      </w:pPr>
      <w:bookmarkStart w:id="4" w:name="_Toc42767520"/>
      <w:r w:rsidRPr="00EA235D">
        <w:rPr>
          <w:sz w:val="24"/>
          <w:szCs w:val="24"/>
        </w:rPr>
        <w:t>P</w:t>
      </w:r>
      <w:r w:rsidR="00F21B1E" w:rsidRPr="00EA235D">
        <w:rPr>
          <w:sz w:val="24"/>
          <w:szCs w:val="24"/>
        </w:rPr>
        <w:t xml:space="preserve">hysiology </w:t>
      </w:r>
      <w:bookmarkEnd w:id="4"/>
    </w:p>
    <w:p w14:paraId="648564A0" w14:textId="4399CBE6" w:rsidR="008321C0" w:rsidRPr="00EA235D" w:rsidRDefault="00386C55" w:rsidP="00EA235D">
      <w:r w:rsidRPr="00EA235D">
        <w:t>Vascular</w:t>
      </w:r>
      <w:r w:rsidR="005742E6" w:rsidRPr="00EA235D">
        <w:t xml:space="preserve"> tone appears to be increased in myometrial arteries from pregnant women </w:t>
      </w:r>
      <w:r w:rsidR="00982B19" w:rsidRPr="00EA235D">
        <w:t xml:space="preserve">and animals </w:t>
      </w:r>
      <w:r w:rsidR="005742E6" w:rsidRPr="00EA235D">
        <w:t xml:space="preserve">compared to non-pregnant </w:t>
      </w:r>
      <w:r w:rsidR="00A76F0F" w:rsidRPr="00EA235D">
        <w:fldChar w:fldCharType="begin">
          <w:fldData xml:space="preserve">PEVuZE5vdGU+PENpdGU+PEF1dGhvcj5FY2ttYW48L0F1dGhvcj48WWVhcj4yMDEyPC9ZZWFyPjxS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</w:fldData>
        </w:fldChar>
      </w:r>
      <w:r w:rsidR="00D555AA">
        <w:instrText xml:space="preserve"> ADDIN EN.CITE </w:instrText>
      </w:r>
      <w:r w:rsidR="00D555AA">
        <w:fldChar w:fldCharType="begin">
          <w:fldData xml:space="preserve">PEVuZE5vdGU+PENpdGU+PEF1dGhvcj5FY2ttYW48L0F1dGhvcj48WWVhcj4yMDEyPC9ZZWFyPjxS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</w:fldData>
        </w:fldChar>
      </w:r>
      <w:r w:rsidR="00D555AA">
        <w:instrText xml:space="preserve"> ADDIN EN.CITE.DATA </w:instrText>
      </w:r>
      <w:r w:rsidR="00D555AA">
        <w:fldChar w:fldCharType="end"/>
      </w:r>
      <w:r w:rsidR="00A76F0F" w:rsidRPr="00EA235D">
        <w:fldChar w:fldCharType="separate"/>
      </w:r>
      <w:r w:rsidR="00D555AA">
        <w:rPr>
          <w:noProof/>
        </w:rPr>
        <w:t>(Eckman, et al. 2012)</w:t>
      </w:r>
      <w:r w:rsidR="00A76F0F" w:rsidRPr="00EA235D">
        <w:fldChar w:fldCharType="end"/>
      </w:r>
      <w:r w:rsidR="007C300C" w:rsidRPr="00EA235D">
        <w:t xml:space="preserve">  </w:t>
      </w:r>
      <w:r w:rsidR="00A76F0F" w:rsidRPr="00EA235D">
        <w:fldChar w:fldCharType="begin"/>
      </w:r>
      <w:r w:rsidR="00D555AA">
        <w:instrText xml:space="preserve"> ADDIN EN.CITE &lt;EndNote&gt;&lt;Cite&gt;&lt;Author&gt;Xiao&lt;/Author&gt;&lt;Year&gt;2013&lt;/Year&gt;&lt;RecNum&gt;710&lt;/RecNum&gt;&lt;DisplayText&gt;(Xiao, et al. 2013)&lt;/DisplayText&gt;&lt;record&gt;&lt;rec-number&gt;710&lt;/rec-number&gt;&lt;foreign-keys&gt;&lt;key app="EN" db-id="2x0dt0w9p9sz5vet95bx5fd7szz00edtazwt" timestamp="1591655359" guid="f60aee43-4a1c-4609-9593-95cd063cd269"&gt;710&lt;/key&gt;&lt;/foreign-keys&gt;&lt;ref-type name="Journal Article"&gt;17&lt;/ref-type&gt;&lt;contributors&gt;&lt;authors&gt;&lt;author&gt;Xiao, D.&lt;/author&gt;&lt;author&gt;Hu, X. Q.&lt;/author&gt;&lt;author&gt;Huang, X.&lt;/author&gt;&lt;author&gt;Zhou, J.&lt;/author&gt;&lt;author&gt;Wilson, S. M.&lt;/author&gt;&lt;author&gt;Yang, S.&lt;/author&gt;&lt;author&gt;Zhang, L.&lt;/author&gt;&lt;/authors&gt;&lt;/contributors&gt;&lt;auth-address&gt;Center for Perinatal Biology, Division of Pharmacology, Department of Basic Sciences, Loma Linda University School of Medicine, Loma Linda, California, United States of America.&lt;/auth-address&gt;&lt;titles&gt;&lt;title&gt;Chronic hypoxia during gestation enhances uterine arterial myogenic tone via heightened oxidative stress&lt;/title&gt;&lt;secondary-title&gt;PLoS One&lt;/secondary-title&gt;&lt;/titles&gt;&lt;periodical&gt;&lt;full-title&gt;PloS One&lt;/full-title&gt;&lt;abbr-1&gt;PLoS One&lt;/abbr-1&gt;&lt;abbr-2&gt;PLoS One&lt;/abbr-2&gt;&lt;/periodical&gt;&lt;pages&gt;e73731&lt;/pages&gt;&lt;volume&gt;8&lt;/volume&gt;&lt;number&gt;9&lt;/number&gt;&lt;edition&gt;2013/09/26&lt;/edition&gt;&lt;keywords&gt;&lt;keyword&gt;Animals&lt;/keyword&gt;&lt;keyword&gt;Blotting, Western&lt;/keyword&gt;&lt;keyword&gt;Electrophysiology&lt;/keyword&gt;&lt;keyword&gt;Female&lt;/keyword&gt;&lt;keyword&gt;Hypoxia/genetics/*physiopathology&lt;/keyword&gt;&lt;keyword&gt;Hypoxia-Inducible Factor 1, alpha Subunit/metabolism&lt;/keyword&gt;&lt;keyword&gt;Oxidative Stress/genetics/*physiology&lt;/keyword&gt;&lt;keyword&gt;Pregnancy&lt;/keyword&gt;&lt;keyword&gt;Reactive Oxygen Species/metabolism&lt;/keyword&gt;&lt;keyword&gt;Sheep&lt;/keyword&gt;&lt;keyword&gt;Uterine Artery/*metabolism&lt;/keyword&gt;&lt;/keywords&gt;&lt;dates&gt;&lt;year&gt;2013&lt;/year&gt;&lt;/dates&gt;&lt;isbn&gt;1932-6203 (Electronic)&amp;#xD;1932-6203 (Linking)&lt;/isbn&gt;&lt;accession-num&gt;24066066&lt;/accession-num&gt;&lt;urls&gt;&lt;related-urls&gt;&lt;url&gt;https://www.ncbi.nlm.nih.gov/pubmed/24066066&lt;/url&gt;&lt;/related-urls&gt;&lt;/urls&gt;&lt;custom2&gt;PMC3774750&lt;/custom2&gt;&lt;electronic-resource-num&gt;10.1371/journal.pone.0073731&lt;/electronic-resource-num&gt;&lt;/record&gt;&lt;/Cite&gt;&lt;/EndNote&gt;</w:instrText>
      </w:r>
      <w:r w:rsidR="00A76F0F" w:rsidRPr="00EA235D">
        <w:fldChar w:fldCharType="separate"/>
      </w:r>
      <w:r w:rsidR="00D555AA">
        <w:rPr>
          <w:noProof/>
        </w:rPr>
        <w:t>(Xiao, et al. 2013)</w:t>
      </w:r>
      <w:r w:rsidR="00A76F0F" w:rsidRPr="00EA235D">
        <w:fldChar w:fldCharType="end"/>
      </w:r>
      <w:r w:rsidR="005742E6" w:rsidRPr="00EA235D">
        <w:t xml:space="preserve">. </w:t>
      </w:r>
      <w:r w:rsidR="00063A18" w:rsidRPr="00EA235D">
        <w:t>An i</w:t>
      </w:r>
      <w:r w:rsidR="002D2032" w:rsidRPr="00EA235D">
        <w:rPr>
          <w:shd w:val="clear" w:color="auto" w:fill="FFFFFF"/>
        </w:rPr>
        <w:t>n</w:t>
      </w:r>
      <w:r w:rsidR="00063A18" w:rsidRPr="00EA235D">
        <w:rPr>
          <w:shd w:val="clear" w:color="auto" w:fill="FFFFFF"/>
        </w:rPr>
        <w:t>crease of in</w:t>
      </w:r>
      <w:r w:rsidR="002D2032" w:rsidRPr="00EA235D">
        <w:rPr>
          <w:shd w:val="clear" w:color="auto" w:fill="FFFFFF"/>
        </w:rPr>
        <w:t>tracellular Ca</w:t>
      </w:r>
      <w:r w:rsidR="002D2032" w:rsidRPr="00EA235D">
        <w:rPr>
          <w:shd w:val="clear" w:color="auto" w:fill="FFFFFF"/>
          <w:vertAlign w:val="superscript"/>
        </w:rPr>
        <w:t>2+</w:t>
      </w:r>
      <w:r w:rsidR="002D2032" w:rsidRPr="00EA235D">
        <w:rPr>
          <w:shd w:val="clear" w:color="auto" w:fill="FFFFFF"/>
        </w:rPr>
        <w:t> concentration ([Ca</w:t>
      </w:r>
      <w:r w:rsidR="002D2032" w:rsidRPr="00EA235D">
        <w:rPr>
          <w:shd w:val="clear" w:color="auto" w:fill="FFFFFF"/>
          <w:vertAlign w:val="superscript"/>
        </w:rPr>
        <w:t>2+</w:t>
      </w:r>
      <w:r w:rsidR="002D2032" w:rsidRPr="00EA235D">
        <w:rPr>
          <w:shd w:val="clear" w:color="auto" w:fill="FFFFFF"/>
        </w:rPr>
        <w:t>]</w:t>
      </w:r>
      <w:proofErr w:type="spellStart"/>
      <w:r w:rsidR="002D2032" w:rsidRPr="00EA235D">
        <w:rPr>
          <w:shd w:val="clear" w:color="auto" w:fill="FFFFFF"/>
          <w:vertAlign w:val="subscript"/>
        </w:rPr>
        <w:t>i</w:t>
      </w:r>
      <w:proofErr w:type="spellEnd"/>
      <w:r w:rsidR="002D2032" w:rsidRPr="00EA235D">
        <w:rPr>
          <w:shd w:val="clear" w:color="auto" w:fill="FFFFFF"/>
        </w:rPr>
        <w:t xml:space="preserve">) is </w:t>
      </w:r>
      <w:r w:rsidR="002D2032" w:rsidRPr="00EA235D">
        <w:t>integral to determining tone in smooth muscle</w:t>
      </w:r>
      <w:r w:rsidR="00982B19" w:rsidRPr="00EA235D">
        <w:t>, as detailed in the next section</w:t>
      </w:r>
      <w:r w:rsidR="001041B7" w:rsidRPr="00EA235D">
        <w:t>, and see Figure 2</w:t>
      </w:r>
      <w:r w:rsidR="00215B4D" w:rsidRPr="00EA235D">
        <w:t xml:space="preserve">. </w:t>
      </w:r>
      <w:r w:rsidR="00923335" w:rsidRPr="00EA235D">
        <w:t>A</w:t>
      </w:r>
      <w:r w:rsidR="00D10E8E" w:rsidRPr="00EA235D">
        <w:t>n important negative-feedback loop exists</w:t>
      </w:r>
      <w:r w:rsidR="008D474A" w:rsidRPr="00EA235D">
        <w:t xml:space="preserve"> in vascular smooth muscle</w:t>
      </w:r>
      <w:r w:rsidR="00D10E8E" w:rsidRPr="00EA235D">
        <w:t>.</w:t>
      </w:r>
      <w:r w:rsidR="00D10E8E" w:rsidRPr="00EA235D">
        <w:rPr>
          <w:shd w:val="clear" w:color="auto" w:fill="FFFFFF"/>
        </w:rPr>
        <w:t xml:space="preserve"> </w:t>
      </w:r>
      <w:r w:rsidR="00212E70" w:rsidRPr="00EA235D">
        <w:rPr>
          <w:shd w:val="clear" w:color="auto" w:fill="FFFFFF"/>
        </w:rPr>
        <w:t>Ca</w:t>
      </w:r>
      <w:r w:rsidR="00063A18" w:rsidRPr="00EA235D">
        <w:rPr>
          <w:shd w:val="clear" w:color="auto" w:fill="FFFFFF"/>
        </w:rPr>
        <w:t>lcium ion</w:t>
      </w:r>
      <w:r w:rsidR="00212E70" w:rsidRPr="00EA235D">
        <w:rPr>
          <w:shd w:val="clear" w:color="auto" w:fill="FFFFFF"/>
        </w:rPr>
        <w:t xml:space="preserve"> entry </w:t>
      </w:r>
      <w:r w:rsidR="00D10E8E" w:rsidRPr="00EA235D">
        <w:rPr>
          <w:shd w:val="clear" w:color="auto" w:fill="FFFFFF"/>
        </w:rPr>
        <w:t>stimulates release of Ca</w:t>
      </w:r>
      <w:r w:rsidR="00D10E8E" w:rsidRPr="00EA235D">
        <w:rPr>
          <w:shd w:val="clear" w:color="auto" w:fill="FFFFFF"/>
          <w:vertAlign w:val="superscript"/>
        </w:rPr>
        <w:t>2+</w:t>
      </w:r>
      <w:r w:rsidR="00D10E8E" w:rsidRPr="00EA235D">
        <w:rPr>
          <w:shd w:val="clear" w:color="auto" w:fill="FFFFFF"/>
        </w:rPr>
        <w:t xml:space="preserve"> </w:t>
      </w:r>
      <w:r w:rsidR="00834E10" w:rsidRPr="00EA235D">
        <w:rPr>
          <w:shd w:val="clear" w:color="auto" w:fill="FFFFFF"/>
        </w:rPr>
        <w:t>via ryanodine receptors on</w:t>
      </w:r>
      <w:r w:rsidR="00D10E8E" w:rsidRPr="00EA235D">
        <w:rPr>
          <w:shd w:val="clear" w:color="auto" w:fill="FFFFFF"/>
        </w:rPr>
        <w:t xml:space="preserve"> the </w:t>
      </w:r>
      <w:r w:rsidR="00063A18" w:rsidRPr="00EA235D">
        <w:rPr>
          <w:shd w:val="clear" w:color="auto" w:fill="FFFFFF"/>
        </w:rPr>
        <w:t>sarcoplasmic reticulum (</w:t>
      </w:r>
      <w:r w:rsidR="00D10E8E" w:rsidRPr="00EA235D">
        <w:rPr>
          <w:shd w:val="clear" w:color="auto" w:fill="FFFFFF"/>
        </w:rPr>
        <w:t>SR</w:t>
      </w:r>
      <w:r w:rsidR="00063A18" w:rsidRPr="00EA235D">
        <w:rPr>
          <w:shd w:val="clear" w:color="auto" w:fill="FFFFFF"/>
        </w:rPr>
        <w:t>)</w:t>
      </w:r>
      <w:r w:rsidR="00D10E8E" w:rsidRPr="00EA235D">
        <w:rPr>
          <w:shd w:val="clear" w:color="auto" w:fill="FFFFFF"/>
        </w:rPr>
        <w:t xml:space="preserve"> in the form of Ca</w:t>
      </w:r>
      <w:r w:rsidR="00D10E8E" w:rsidRPr="00EA235D">
        <w:rPr>
          <w:shd w:val="clear" w:color="auto" w:fill="FFFFFF"/>
          <w:vertAlign w:val="superscript"/>
        </w:rPr>
        <w:t>2+</w:t>
      </w:r>
      <w:r w:rsidR="00D10E8E" w:rsidRPr="00EA235D">
        <w:rPr>
          <w:shd w:val="clear" w:color="auto" w:fill="FFFFFF"/>
        </w:rPr>
        <w:t xml:space="preserve"> sparks, which activate </w:t>
      </w:r>
      <w:r w:rsidR="00D10E8E" w:rsidRPr="00EA235D">
        <w:t>large conductance Ca</w:t>
      </w:r>
      <w:r w:rsidR="00D10E8E" w:rsidRPr="00EA235D">
        <w:rPr>
          <w:vertAlign w:val="superscript"/>
        </w:rPr>
        <w:t>2+</w:t>
      </w:r>
      <w:r w:rsidR="00D10E8E" w:rsidRPr="00EA235D">
        <w:t>-activated K</w:t>
      </w:r>
      <w:r w:rsidR="00D10E8E" w:rsidRPr="00EA235D">
        <w:rPr>
          <w:vertAlign w:val="superscript"/>
        </w:rPr>
        <w:t>+</w:t>
      </w:r>
      <w:r w:rsidR="00D10E8E" w:rsidRPr="00EA235D">
        <w:t xml:space="preserve"> channels (</w:t>
      </w:r>
      <w:proofErr w:type="spellStart"/>
      <w:r w:rsidR="00D10E8E" w:rsidRPr="00EA235D">
        <w:t>BK</w:t>
      </w:r>
      <w:r w:rsidR="00D10E8E" w:rsidRPr="00EA235D">
        <w:rPr>
          <w:vertAlign w:val="subscript"/>
        </w:rPr>
        <w:t>Ca</w:t>
      </w:r>
      <w:proofErr w:type="spellEnd"/>
      <w:r w:rsidR="00D10E8E" w:rsidRPr="00EA235D">
        <w:t>)</w:t>
      </w:r>
      <w:r w:rsidR="00063A18" w:rsidRPr="00EA235D">
        <w:t>. Opening of these channels</w:t>
      </w:r>
      <w:r w:rsidR="00D10E8E" w:rsidRPr="00EA235D">
        <w:t xml:space="preserve"> produc</w:t>
      </w:r>
      <w:r w:rsidR="00063A18" w:rsidRPr="00EA235D">
        <w:t>es</w:t>
      </w:r>
      <w:r w:rsidR="00D10E8E" w:rsidRPr="00EA235D">
        <w:t xml:space="preserve"> a</w:t>
      </w:r>
      <w:r w:rsidR="00063A18" w:rsidRPr="00EA235D">
        <w:t xml:space="preserve"> </w:t>
      </w:r>
      <w:r w:rsidR="00BF7D64" w:rsidRPr="00EA235D">
        <w:t xml:space="preserve">spontaneous transient </w:t>
      </w:r>
      <w:r w:rsidR="00D10E8E" w:rsidRPr="00EA235D">
        <w:t>outward K</w:t>
      </w:r>
      <w:r w:rsidR="00D10E8E" w:rsidRPr="00EA235D">
        <w:rPr>
          <w:vertAlign w:val="superscript"/>
        </w:rPr>
        <w:t>+</w:t>
      </w:r>
      <w:r w:rsidR="00D10E8E" w:rsidRPr="00EA235D">
        <w:t xml:space="preserve"> current</w:t>
      </w:r>
      <w:r w:rsidR="00BF7D64" w:rsidRPr="00EA235D">
        <w:t xml:space="preserve"> (STOC)</w:t>
      </w:r>
      <w:r w:rsidR="00D10E8E" w:rsidRPr="00EA235D">
        <w:t xml:space="preserve"> that hyperpolarise</w:t>
      </w:r>
      <w:r w:rsidR="006D1032" w:rsidRPr="00EA235D">
        <w:t>s</w:t>
      </w:r>
      <w:r w:rsidR="00D10E8E" w:rsidRPr="00EA235D">
        <w:t xml:space="preserve"> the cell, </w:t>
      </w:r>
      <w:r w:rsidR="00063A18" w:rsidRPr="00EA235D">
        <w:t xml:space="preserve">thereby </w:t>
      </w:r>
      <w:r w:rsidR="00933436" w:rsidRPr="00EA235D">
        <w:t>decreasing the op</w:t>
      </w:r>
      <w:r w:rsidR="00982B19" w:rsidRPr="00EA235D">
        <w:t>e</w:t>
      </w:r>
      <w:r w:rsidR="00933436" w:rsidRPr="00EA235D">
        <w:t xml:space="preserve">ning of </w:t>
      </w:r>
      <w:r w:rsidR="00834E10" w:rsidRPr="00EA235D">
        <w:t xml:space="preserve">L-type, </w:t>
      </w:r>
      <w:r w:rsidR="00187FF7" w:rsidRPr="00EA235D">
        <w:t xml:space="preserve">the </w:t>
      </w:r>
      <w:r w:rsidR="00D10E8E" w:rsidRPr="00EA235D">
        <w:t>voltage-</w:t>
      </w:r>
      <w:r w:rsidR="00834E10" w:rsidRPr="00EA235D">
        <w:t>operated</w:t>
      </w:r>
      <w:r w:rsidR="00D10E8E" w:rsidRPr="00EA235D">
        <w:t xml:space="preserve"> Ca</w:t>
      </w:r>
      <w:r w:rsidR="00D10E8E" w:rsidRPr="00EA235D">
        <w:rPr>
          <w:shd w:val="clear" w:color="auto" w:fill="FFFFFF"/>
          <w:vertAlign w:val="superscript"/>
        </w:rPr>
        <w:t>2+</w:t>
      </w:r>
      <w:r w:rsidR="00D10E8E" w:rsidRPr="00EA235D">
        <w:rPr>
          <w:shd w:val="clear" w:color="auto" w:fill="FFFFFF"/>
        </w:rPr>
        <w:t xml:space="preserve"> </w:t>
      </w:r>
      <w:r w:rsidR="00D10E8E" w:rsidRPr="00EA235D">
        <w:t>channels</w:t>
      </w:r>
      <w:r w:rsidR="00834E10" w:rsidRPr="00EA235D">
        <w:t xml:space="preserve"> (VOCC)</w:t>
      </w:r>
      <w:r w:rsidR="008D474A" w:rsidRPr="00EA235D">
        <w:t>,</w:t>
      </w:r>
      <w:r w:rsidR="00D10E8E" w:rsidRPr="00EA235D">
        <w:t xml:space="preserve"> and caus</w:t>
      </w:r>
      <w:r w:rsidR="00933436" w:rsidRPr="00EA235D">
        <w:t>ing</w:t>
      </w:r>
      <w:r w:rsidR="00D10E8E" w:rsidRPr="00EA235D">
        <w:t xml:space="preserve"> vasorelaxation </w:t>
      </w:r>
      <w:r w:rsidR="00A76F0F" w:rsidRPr="00EA235D">
        <w:fldChar w:fldCharType="begin"/>
      </w:r>
      <w:r w:rsidR="00D555AA">
        <w:instrText xml:space="preserve"> ADDIN EN.CITE &lt;EndNote&gt;&lt;Cite&gt;&lt;Author&gt;Jaggar&lt;/Author&gt;&lt;Year&gt;1998&lt;/Year&gt;&lt;RecNum&gt;540&lt;/RecNum&gt;&lt;DisplayText&gt;(Jaggar, et al. 1998)&lt;/DisplayText&gt;&lt;record&gt;&lt;rec-number&gt;540&lt;/rec-number&gt;&lt;foreign-keys&gt;&lt;key app="EN" db-id="2x0dt0w9p9sz5vet95bx5fd7szz00edtazwt" timestamp="1584302139" guid="5a105ffe-3174-4a2b-9891-9ac22de59658"&gt;540&lt;/key&gt;&lt;/foreign-keys&gt;&lt;ref-type name="Journal Article"&gt;17&lt;/ref-type&gt;&lt;contributors&gt;&lt;authors&gt;&lt;author&gt;Jaggar&lt;/author&gt;&lt;author&gt;Wellman&lt;/author&gt;&lt;author&gt;Heppner&lt;/author&gt;&lt;author&gt;Porter&lt;/author&gt;&lt;author&gt;Perez&lt;/author&gt;&lt;author&gt;Gollasch&lt;/author&gt;&lt;author&gt;Kleppisch&lt;/author&gt;&lt;author&gt;Rubart&lt;/author&gt;&lt;author&gt;Stevenson&lt;/author&gt;&lt;author&gt;Lederer&lt;/author&gt;&lt;author&gt;Knot&lt;/author&gt;&lt;author&gt;Bonev&lt;/author&gt;&lt;author&gt;Nelson&lt;/author&gt;&lt;/authors&gt;&lt;/contributors&gt;&lt;titles&gt;&lt;title&gt;&lt;style face="normal" font="default" size="100%"&gt;Ca&lt;/style&gt;&lt;style face="superscript" font="default" size="100%"&gt;2+&lt;/style&gt;&lt;style face="normal" font="default" size="100%"&gt; channels, ryanodine receptors and Ca&lt;/style&gt;&lt;style face="superscript" font="default" size="100%"&gt;2+&lt;/style&gt;&lt;style face="normal" font="default" size="100%"&gt;-activated K&lt;/style&gt;&lt;style face="superscript" font="default" size="100%"&gt;+&lt;/style&gt;&lt;style face="normal" font="default" size="100%"&gt; channels: a functional unit for regulating arterial tone&lt;/style&gt;&lt;/title&gt;&lt;secondary-title&gt;Acta Physiologica Scandinavica&lt;/secondary-title&gt;&lt;/titles&gt;&lt;periodical&gt;&lt;full-title&gt;Acta Physiologica Scandinavica&lt;/full-title&gt;&lt;abbr-1&gt;Acta Physiol. Scand.&lt;/abbr-1&gt;&lt;abbr-2&gt;Acta Physiol Scand&lt;/abbr-2&gt;&lt;/periodical&gt;&lt;pages&gt;577-587&lt;/pages&gt;&lt;volume&gt;164&lt;/volume&gt;&lt;number&gt;4&lt;/number&gt;&lt;dates&gt;&lt;year&gt;1998&lt;/year&gt;&lt;/dates&gt;&lt;isbn&gt;0001-6772&lt;/isbn&gt;&lt;urls&gt;&lt;related-urls&gt;&lt;url&gt;https://onlinelibrary.wiley.com/doi/abs/10.1046/j.1365-201X.1998.00462.x&lt;/url&gt;&lt;/related-urls&gt;&lt;/urls&gt;&lt;electronic-resource-num&gt;10.1046/j.1365-201X.1998.00462.x&lt;/electronic-resource-num&gt;&lt;/record&gt;&lt;/Cite&gt;&lt;/EndNote&gt;</w:instrText>
      </w:r>
      <w:r w:rsidR="00A76F0F" w:rsidRPr="00EA235D">
        <w:fldChar w:fldCharType="separate"/>
      </w:r>
      <w:r w:rsidR="00D555AA">
        <w:rPr>
          <w:noProof/>
        </w:rPr>
        <w:t>(Jaggar, et al. 1998)</w:t>
      </w:r>
      <w:r w:rsidR="00A76F0F" w:rsidRPr="00EA235D">
        <w:fldChar w:fldCharType="end"/>
      </w:r>
      <w:r w:rsidR="00D10E8E" w:rsidRPr="00EA235D">
        <w:t>.</w:t>
      </w:r>
      <w:r w:rsidR="00D10E8E" w:rsidRPr="00EA235D">
        <w:rPr>
          <w:shd w:val="clear" w:color="auto" w:fill="FFFFFF"/>
        </w:rPr>
        <w:t xml:space="preserve"> </w:t>
      </w:r>
      <w:r w:rsidR="000F428A" w:rsidRPr="00EA235D">
        <w:rPr>
          <w:shd w:val="clear" w:color="auto" w:fill="FFFFFF"/>
        </w:rPr>
        <w:t>As part of the haemodynamic adaptation to pregnancy, there is a</w:t>
      </w:r>
      <w:r w:rsidR="0051307F" w:rsidRPr="00EA235D">
        <w:rPr>
          <w:shd w:val="clear" w:color="auto" w:fill="FFFFFF"/>
        </w:rPr>
        <w:t xml:space="preserve">n upregulation of </w:t>
      </w:r>
      <w:proofErr w:type="spellStart"/>
      <w:r w:rsidR="0051307F" w:rsidRPr="00EA235D">
        <w:t>BK</w:t>
      </w:r>
      <w:r w:rsidR="0051307F" w:rsidRPr="00EA235D">
        <w:rPr>
          <w:vertAlign w:val="subscript"/>
        </w:rPr>
        <w:t>Ca</w:t>
      </w:r>
      <w:proofErr w:type="spellEnd"/>
      <w:r w:rsidR="0051307F" w:rsidRPr="00EA235D">
        <w:t xml:space="preserve"> channels </w:t>
      </w:r>
      <w:r w:rsidR="000F428A" w:rsidRPr="00EA235D">
        <w:t>and increased</w:t>
      </w:r>
      <w:r w:rsidR="000F428A" w:rsidRPr="00EA235D">
        <w:rPr>
          <w:shd w:val="clear" w:color="auto" w:fill="FFFFFF"/>
        </w:rPr>
        <w:t xml:space="preserve"> Ca</w:t>
      </w:r>
      <w:r w:rsidR="000F428A" w:rsidRPr="00EA235D">
        <w:rPr>
          <w:shd w:val="clear" w:color="auto" w:fill="FFFFFF"/>
          <w:vertAlign w:val="superscript"/>
        </w:rPr>
        <w:t>2+</w:t>
      </w:r>
      <w:r w:rsidR="000F428A" w:rsidRPr="00EA235D">
        <w:rPr>
          <w:shd w:val="clear" w:color="auto" w:fill="FFFFFF"/>
        </w:rPr>
        <w:t xml:space="preserve"> spark frequency</w:t>
      </w:r>
      <w:r w:rsidR="000F428A" w:rsidRPr="00EA235D">
        <w:t xml:space="preserve"> </w:t>
      </w:r>
      <w:r w:rsidR="00212E70" w:rsidRPr="00EA235D">
        <w:t>in uterine arteries</w:t>
      </w:r>
      <w:r w:rsidRPr="00EA235D">
        <w:t xml:space="preserve">, </w:t>
      </w:r>
      <w:r w:rsidR="00A76F0F" w:rsidRPr="00EA235D">
        <w:fldChar w:fldCharType="begin">
          <w:fldData xml:space="preserve">PEVuZE5vdGU+PENpdGU+PEF1dGhvcj5IdTwvQXV0aG9yPjxZZWFyPjIwMTk8L1llYXI+PFJlY051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</w:fldData>
        </w:fldChar>
      </w:r>
      <w:r w:rsidR="00D555AA">
        <w:instrText xml:space="preserve"> ADDIN EN.CITE </w:instrText>
      </w:r>
      <w:r w:rsidR="00D555AA">
        <w:fldChar w:fldCharType="begin">
          <w:fldData xml:space="preserve">PEVuZE5vdGU+PENpdGU+PEF1dGhvcj5IdTwvQXV0aG9yPjxZZWFyPjIwMTk8L1llYXI+PFJlY051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</w:fldData>
        </w:fldChar>
      </w:r>
      <w:r w:rsidR="00D555AA">
        <w:instrText xml:space="preserve"> ADDIN EN.CITE.DATA </w:instrText>
      </w:r>
      <w:r w:rsidR="00D555AA">
        <w:fldChar w:fldCharType="end"/>
      </w:r>
      <w:r w:rsidR="00A76F0F" w:rsidRPr="00EA235D">
        <w:fldChar w:fldCharType="separate"/>
      </w:r>
      <w:r w:rsidR="00D555AA">
        <w:rPr>
          <w:noProof/>
        </w:rPr>
        <w:t>(Hu, et al. 2019, Hu, et al. 2011, Rosenfeld, et al. 2005)</w:t>
      </w:r>
      <w:r w:rsidR="00A76F0F" w:rsidRPr="00EA235D">
        <w:fldChar w:fldCharType="end"/>
      </w:r>
      <w:r w:rsidR="0051307F" w:rsidRPr="00EA235D">
        <w:t xml:space="preserve">, </w:t>
      </w:r>
      <w:r w:rsidR="00063A18" w:rsidRPr="00EA235D">
        <w:t>presumably</w:t>
      </w:r>
      <w:r w:rsidR="0051307F" w:rsidRPr="00EA235D">
        <w:t xml:space="preserve"> attenuat</w:t>
      </w:r>
      <w:r w:rsidR="00063A18" w:rsidRPr="00EA235D">
        <w:t>ing</w:t>
      </w:r>
      <w:r w:rsidR="0051307F" w:rsidRPr="00EA235D">
        <w:t xml:space="preserve"> tone and a</w:t>
      </w:r>
      <w:r w:rsidR="0032344A" w:rsidRPr="00EA235D">
        <w:t>iding</w:t>
      </w:r>
      <w:r w:rsidR="0051307F" w:rsidRPr="00EA235D">
        <w:t xml:space="preserve"> the larger blood flow experienced in pregnancy. </w:t>
      </w:r>
      <w:r w:rsidR="0032344A" w:rsidRPr="00EA235D">
        <w:t>C</w:t>
      </w:r>
      <w:r w:rsidR="007C300C" w:rsidRPr="00EA235D">
        <w:t xml:space="preserve">hronic hypoxia can downregulate </w:t>
      </w:r>
      <w:proofErr w:type="spellStart"/>
      <w:r w:rsidR="007C300C" w:rsidRPr="00EA235D">
        <w:t>BK</w:t>
      </w:r>
      <w:r w:rsidR="007C300C" w:rsidRPr="00EA235D">
        <w:rPr>
          <w:vertAlign w:val="subscript"/>
        </w:rPr>
        <w:t>Ca</w:t>
      </w:r>
      <w:proofErr w:type="spellEnd"/>
      <w:r w:rsidR="007C300C" w:rsidRPr="00EA235D">
        <w:t xml:space="preserve"> channels in uterine arteries and lead to increased </w:t>
      </w:r>
      <w:r w:rsidRPr="00EA235D">
        <w:t xml:space="preserve">ovine </w:t>
      </w:r>
      <w:r w:rsidR="001D35A0" w:rsidRPr="00EA235D">
        <w:t>vascular</w:t>
      </w:r>
      <w:r w:rsidR="007C300C" w:rsidRPr="00EA235D">
        <w:t xml:space="preserve"> tone </w:t>
      </w:r>
      <w:r w:rsidR="00A76F0F" w:rsidRPr="00EA235D">
        <w:fldChar w:fldCharType="begin">
          <w:fldData xml:space="preserve">PEVuZE5vdGU+PENpdGU+PEF1dGhvcj5YaWFvPC9BdXRob3I+PFllYXI+MjAxMzwvWWVhcj48UmVj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==
</w:fldData>
        </w:fldChar>
      </w:r>
      <w:r w:rsidR="00D555AA">
        <w:instrText xml:space="preserve"> ADDIN EN.CITE </w:instrText>
      </w:r>
      <w:r w:rsidR="00D555AA">
        <w:fldChar w:fldCharType="begin">
          <w:fldData xml:space="preserve">PEVuZE5vdGU+PENpdGU+PEF1dGhvcj5YaWFvPC9BdXRob3I+PFllYXI+MjAxMzwvWWVhcj48UmVj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==
</w:fldData>
        </w:fldChar>
      </w:r>
      <w:r w:rsidR="00D555AA">
        <w:instrText xml:space="preserve"> ADDIN EN.CITE.DATA </w:instrText>
      </w:r>
      <w:r w:rsidR="00D555AA">
        <w:fldChar w:fldCharType="end"/>
      </w:r>
      <w:r w:rsidR="00A76F0F" w:rsidRPr="00EA235D">
        <w:fldChar w:fldCharType="separate"/>
      </w:r>
      <w:r w:rsidR="00D555AA">
        <w:rPr>
          <w:noProof/>
        </w:rPr>
        <w:t>(Hu, et al. 2012, Xiao, et al. 2013)</w:t>
      </w:r>
      <w:r w:rsidR="00A76F0F" w:rsidRPr="00EA235D">
        <w:fldChar w:fldCharType="end"/>
      </w:r>
      <w:r w:rsidR="007C300C" w:rsidRPr="00EA235D">
        <w:t>.</w:t>
      </w:r>
    </w:p>
    <w:p w14:paraId="6C723BE4" w14:textId="52BE9D35" w:rsidR="00F21B1E" w:rsidRPr="00EA235D" w:rsidRDefault="008321C0" w:rsidP="00EA235D">
      <w:r w:rsidRPr="00EA235D">
        <w:t>The respons</w:t>
      </w:r>
      <w:r w:rsidR="00256748" w:rsidRPr="00EA235D">
        <w:t>iveness</w:t>
      </w:r>
      <w:r w:rsidRPr="00EA235D">
        <w:t xml:space="preserve"> of human term pregnant myometrial arteries ha</w:t>
      </w:r>
      <w:r w:rsidR="00256748" w:rsidRPr="00EA235D">
        <w:t>s</w:t>
      </w:r>
      <w:r w:rsidRPr="00EA235D">
        <w:t xml:space="preserve"> been well studied</w:t>
      </w:r>
      <w:r w:rsidR="00933436" w:rsidRPr="00EA235D">
        <w:t>;</w:t>
      </w:r>
      <w:r w:rsidRPr="00EA235D">
        <w:t xml:space="preserve"> vessel</w:t>
      </w:r>
      <w:r w:rsidR="00933436" w:rsidRPr="00EA235D">
        <w:t>s</w:t>
      </w:r>
      <w:r w:rsidRPr="00EA235D">
        <w:t xml:space="preserve"> constrict in response to </w:t>
      </w:r>
      <w:r w:rsidR="0032344A" w:rsidRPr="00EA235D">
        <w:t>endothelin (ET-1)</w:t>
      </w:r>
      <w:r w:rsidRPr="00EA235D">
        <w:t xml:space="preserve">, U46619, </w:t>
      </w:r>
      <w:r w:rsidR="0032344A" w:rsidRPr="00EA235D">
        <w:t xml:space="preserve">vasopressin, noradrenaline, </w:t>
      </w:r>
      <w:r w:rsidR="003C761C" w:rsidRPr="00EA235D">
        <w:t>angiotensin</w:t>
      </w:r>
      <w:r w:rsidR="0032344A" w:rsidRPr="00EA235D">
        <w:t xml:space="preserve"> </w:t>
      </w:r>
      <w:r w:rsidR="006D1032" w:rsidRPr="00EA235D">
        <w:t>II</w:t>
      </w:r>
      <w:r w:rsidRPr="00EA235D">
        <w:t xml:space="preserve">. </w:t>
      </w:r>
      <w:r w:rsidR="00063A18" w:rsidRPr="00EA235D">
        <w:t>Of note,</w:t>
      </w:r>
      <w:r w:rsidR="006B457F" w:rsidRPr="00EA235D">
        <w:t xml:space="preserve"> high concentrations of</w:t>
      </w:r>
      <w:r w:rsidR="00063A18" w:rsidRPr="00EA235D">
        <w:t xml:space="preserve"> oxytocin</w:t>
      </w:r>
      <w:r w:rsidR="006B457F" w:rsidRPr="00EA235D">
        <w:t xml:space="preserve"> can constrict myometrial vessels </w:t>
      </w:r>
      <w:r w:rsidR="00A76F0F" w:rsidRPr="00EA235D">
        <w:fldChar w:fldCharType="begin"/>
      </w:r>
      <w:r w:rsidR="00D555AA">
        <w:instrText xml:space="preserve"> ADDIN EN.CITE &lt;EndNote&gt;&lt;Cite&gt;&lt;Author&gt;Maigaard&lt;/Author&gt;&lt;Year&gt;1986&lt;/Year&gt;&lt;RecNum&gt;721&lt;/RecNum&gt;&lt;DisplayText&gt;(Maigaard, et al. 1986)&lt;/DisplayText&gt;&lt;record&gt;&lt;rec-number&gt;721&lt;/rec-number&gt;&lt;foreign-keys&gt;&lt;key app="EN" db-id="2x0dt0w9p9sz5vet95bx5fd7szz00edtazwt" timestamp="1591655361" guid="2ebb8b4f-ee92-4bfb-93e7-8797f420aa0c"&gt;721&lt;/key&gt;&lt;/foreign-keys&gt;&lt;ref-type name="Journal Article"&gt;17&lt;/ref-type&gt;&lt;contributors&gt;&lt;authors&gt;&lt;author&gt;Maigaard, S.&lt;/author&gt;&lt;author&gt;Forman, A.&lt;/author&gt;&lt;author&gt;Andersson, K. E.&lt;/author&gt;&lt;/authors&gt;&lt;/contributors&gt;&lt;titles&gt;&lt;title&gt;Differential effects of angiotensin, vasopressin and oxytocin on various smooth muscle tissues within the human uteroplacental unit&lt;/title&gt;&lt;secondary-title&gt;Acta Physiol Scand&lt;/secondary-title&gt;&lt;/titles&gt;&lt;periodical&gt;&lt;full-title&gt;Acta Physiologica Scandinavica&lt;/full-title&gt;&lt;abbr-1&gt;Acta Physiol. Scand.&lt;/abbr-1&gt;&lt;abbr-2&gt;Acta Physiol Scand&lt;/abbr-2&gt;&lt;/periodical&gt;&lt;pages&gt;23-31&lt;/pages&gt;&lt;volume&gt;128&lt;/volume&gt;&lt;number&gt;1&lt;/number&gt;&lt;edition&gt;1986/09/01&lt;/edition&gt;&lt;keywords&gt;&lt;keyword&gt;Adult&lt;/keyword&gt;&lt;keyword&gt;Angiotensin II/*pharmacology&lt;/keyword&gt;&lt;keyword&gt;Arginine Vasopressin/*pharmacology&lt;/keyword&gt;&lt;keyword&gt;Chorion/blood supply&lt;/keyword&gt;&lt;keyword&gt;Female&lt;/keyword&gt;&lt;keyword&gt;Humans&lt;/keyword&gt;&lt;keyword&gt;Muscle, Smooth/*drug effects&lt;/keyword&gt;&lt;keyword&gt;Muscle, Smooth, Vascular/*drug effects&lt;/keyword&gt;&lt;keyword&gt;Myometrium/blood supply&lt;/keyword&gt;&lt;keyword&gt;Oxytocin/*pharmacology&lt;/keyword&gt;&lt;keyword&gt;Placenta/blood supply&lt;/keyword&gt;&lt;keyword&gt;Potassium/pharmacology&lt;/keyword&gt;&lt;keyword&gt;Pregnancy&lt;/keyword&gt;&lt;keyword&gt;Uterine Contraction/*drug effects&lt;/keyword&gt;&lt;keyword&gt;Vascular Resistance/drug effects&lt;/keyword&gt;&lt;/keywords&gt;&lt;dates&gt;&lt;year&gt;1986&lt;/year&gt;&lt;pub-dates&gt;&lt;date&gt;Sep&lt;/date&gt;&lt;/pub-dates&gt;&lt;/dates&gt;&lt;isbn&gt;0001-6772 (Print)&amp;#xD;0001-6772 (Linking)&lt;/isbn&gt;&lt;accession-num&gt;3766172&lt;/accession-num&gt;&lt;urls&gt;&lt;related-urls&gt;&lt;url&gt;https://www.ncbi.nlm.nih.gov/pubmed/3766172&lt;/url&gt;&lt;/related-urls&gt;&lt;/urls&gt;&lt;electronic-resource-num&gt;10.1111/j.1748-1716.1986.tb07945.x&lt;/electronic-resource-num&gt;&lt;/record&gt;&lt;/Cite&gt;&lt;/EndNote&gt;</w:instrText>
      </w:r>
      <w:r w:rsidR="00A76F0F" w:rsidRPr="00EA235D">
        <w:fldChar w:fldCharType="separate"/>
      </w:r>
      <w:r w:rsidR="00D555AA">
        <w:rPr>
          <w:noProof/>
        </w:rPr>
        <w:t>(Maigaard, et al. 1986)</w:t>
      </w:r>
      <w:r w:rsidR="00A76F0F" w:rsidRPr="00EA235D">
        <w:fldChar w:fldCharType="end"/>
      </w:r>
      <w:r w:rsidR="006B457F" w:rsidRPr="00EA235D">
        <w:t xml:space="preserve">. </w:t>
      </w:r>
      <w:r w:rsidR="00B73C3E" w:rsidRPr="00EA235D">
        <w:t xml:space="preserve">The endothelium also plays a vital role in the </w:t>
      </w:r>
      <w:r w:rsidR="00C40ACE" w:rsidRPr="00EA235D">
        <w:t>regulation</w:t>
      </w:r>
      <w:r w:rsidR="00B73C3E" w:rsidRPr="00EA235D">
        <w:t xml:space="preserve"> of vascular tone</w:t>
      </w:r>
      <w:r w:rsidR="00C40ACE" w:rsidRPr="00EA235D">
        <w:t xml:space="preserve"> by secreting </w:t>
      </w:r>
      <w:r w:rsidR="007A2EB9" w:rsidRPr="00EA235D">
        <w:t>several</w:t>
      </w:r>
      <w:r w:rsidR="00C40ACE" w:rsidRPr="00EA235D">
        <w:t xml:space="preserve"> vasodilating (NO, PGI</w:t>
      </w:r>
      <w:r w:rsidR="00C40ACE" w:rsidRPr="00EA235D">
        <w:rPr>
          <w:vertAlign w:val="subscript"/>
        </w:rPr>
        <w:t>2</w:t>
      </w:r>
      <w:r w:rsidR="00C40ACE" w:rsidRPr="00EA235D">
        <w:t>, EDHF and H</w:t>
      </w:r>
      <w:r w:rsidR="00C40ACE" w:rsidRPr="00EA235D">
        <w:rPr>
          <w:vertAlign w:val="subscript"/>
        </w:rPr>
        <w:t>2</w:t>
      </w:r>
      <w:r w:rsidR="00C40ACE" w:rsidRPr="00EA235D">
        <w:t>S) and vasoconstricting (ET-1, EDCF)</w:t>
      </w:r>
      <w:r w:rsidR="00187FF7" w:rsidRPr="00EA235D">
        <w:t xml:space="preserve"> substances</w:t>
      </w:r>
      <w:r w:rsidR="00C40ACE" w:rsidRPr="00EA235D">
        <w:t xml:space="preserve"> </w:t>
      </w:r>
      <w:r w:rsidR="00A76F0F" w:rsidRPr="00EA235D">
        <w:fldChar w:fldCharType="begin"/>
      </w:r>
      <w:r w:rsidR="00D555AA">
        <w:instrText xml:space="preserve"> ADDIN EN.CITE &lt;EndNote&gt;&lt;Cite&gt;&lt;Author&gt;Galley&lt;/Author&gt;&lt;Year&gt;2004&lt;/Year&gt;&lt;RecNum&gt;722&lt;/RecNum&gt;&lt;DisplayText&gt;(Galley and Webster 2004)&lt;/DisplayText&gt;&lt;record&gt;&lt;rec-number&gt;722&lt;/rec-number&gt;&lt;foreign-keys&gt;&lt;key app="EN" db-id="2x0dt0w9p9sz5vet95bx5fd7szz00edtazwt" timestamp="1591655361" guid="34c810db-416a-461f-bccf-864b8229bbb2"&gt;722&lt;/key&gt;&lt;/foreign-keys&gt;&lt;ref-type name="Journal Article"&gt;17&lt;/ref-type&gt;&lt;contributors&gt;&lt;authors&gt;&lt;author&gt;Galley, H. F.&lt;/author&gt;&lt;author&gt;Webster, N. R.&lt;/author&gt;&lt;/authors&gt;&lt;/contributors&gt;&lt;auth-address&gt;Academic Unit of Anaesthesia &amp;amp; Intensive Care, School of Medicine, University of Aberdeen AB25 2ZD, Scotland UK.&lt;/auth-address&gt;&lt;titles&gt;&lt;title&gt;Physiology of the endothelium&lt;/title&gt;&lt;secondary-title&gt;Br J Anaesth&lt;/secondary-title&gt;&lt;/titles&gt;&lt;periodical&gt;&lt;full-title&gt;British Journal of Anaesthesia&lt;/full-title&gt;&lt;abbr-1&gt;Br. J. Anaesth.&lt;/abbr-1&gt;&lt;abbr-2&gt;Br J Anaesth&lt;/abbr-2&gt;&lt;/periodical&gt;&lt;pages&gt;105-13&lt;/pages&gt;&lt;volume&gt;93&lt;/volume&gt;&lt;number&gt;1&lt;/number&gt;&lt;edition&gt;2004/05/04&lt;/edition&gt;&lt;keywords&gt;&lt;keyword&gt;Arteriosclerosis/physiopathology&lt;/keyword&gt;&lt;keyword&gt;Cell Adhesion Molecules/physiology&lt;/keyword&gt;&lt;keyword&gt;Endothelium, Vascular/cytology/*physiology&lt;/keyword&gt;&lt;keyword&gt;Hemostasis/physiology&lt;/keyword&gt;&lt;keyword&gt;Humans&lt;/keyword&gt;&lt;keyword&gt;Hypertension/physiopathology&lt;/keyword&gt;&lt;keyword&gt;Nitric Oxide/physiology&lt;/keyword&gt;&lt;/keywords&gt;&lt;dates&gt;&lt;year&gt;2004&lt;/year&gt;&lt;pub-dates&gt;&lt;date&gt;Jul&lt;/date&gt;&lt;/pub-dates&gt;&lt;/dates&gt;&lt;isbn&gt;0007-0912 (Print)&amp;#xD;0007-0912 (Linking)&lt;/isbn&gt;&lt;accession-num&gt;15121728&lt;/accession-num&gt;&lt;urls&gt;&lt;related-urls&gt;&lt;url&gt;https://www.ncbi.nlm.nih.gov/pubmed/15121728&lt;/url&gt;&lt;/related-urls&gt;&lt;/urls&gt;&lt;electronic-resource-num&gt;10.1093/bja/aeh163&lt;/electronic-resource-num&gt;&lt;/record&gt;&lt;/Cite&gt;&lt;/EndNote&gt;</w:instrText>
      </w:r>
      <w:r w:rsidR="00A76F0F" w:rsidRPr="00EA235D">
        <w:fldChar w:fldCharType="separate"/>
      </w:r>
      <w:r w:rsidR="00D555AA">
        <w:rPr>
          <w:noProof/>
        </w:rPr>
        <w:t>(Galley and Webster 2004)</w:t>
      </w:r>
      <w:r w:rsidR="00A76F0F" w:rsidRPr="00EA235D">
        <w:fldChar w:fldCharType="end"/>
      </w:r>
      <w:r w:rsidR="00C40ACE" w:rsidRPr="00EA235D">
        <w:t>.</w:t>
      </w:r>
      <w:r w:rsidR="00214129" w:rsidRPr="00EA235D">
        <w:t xml:space="preserve"> </w:t>
      </w:r>
      <w:r w:rsidR="001C29E6" w:rsidRPr="00EA235D">
        <w:t xml:space="preserve">The expression and activity of eNOS </w:t>
      </w:r>
      <w:r w:rsidR="00064A50" w:rsidRPr="00EA235D">
        <w:lastRenderedPageBreak/>
        <w:t xml:space="preserve">(endothelial nitric oxide synthetase), </w:t>
      </w:r>
      <w:r w:rsidR="001C29E6" w:rsidRPr="00EA235D">
        <w:t>is increased in</w:t>
      </w:r>
      <w:r w:rsidR="005F0597" w:rsidRPr="00EA235D">
        <w:t xml:space="preserve"> uterine artery in</w:t>
      </w:r>
      <w:r w:rsidR="001C29E6" w:rsidRPr="00EA235D">
        <w:t xml:space="preserve"> p</w:t>
      </w:r>
      <w:r w:rsidR="003D5338" w:rsidRPr="00EA235D">
        <w:t xml:space="preserve">regnancy </w:t>
      </w:r>
      <w:r w:rsidR="00A76F0F" w:rsidRPr="00EA235D">
        <w:fldChar w:fldCharType="begin">
          <w:fldData xml:space="preserve">PEVuZE5vdGU+PENpdGU+PEF1dGhvcj5OZWxzb248L0F1dGhvcj48WWVhcj4yMDAwPC9ZZWFyPjxS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</w:fldData>
        </w:fldChar>
      </w:r>
      <w:r w:rsidR="00D555AA">
        <w:instrText xml:space="preserve"> ADDIN EN.CITE </w:instrText>
      </w:r>
      <w:r w:rsidR="00D555AA">
        <w:fldChar w:fldCharType="begin">
          <w:fldData xml:space="preserve">PEVuZE5vdGU+PENpdGU+PEF1dGhvcj5OZWxzb248L0F1dGhvcj48WWVhcj4yMDAwPC9ZZWFyPjxS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</w:fldData>
        </w:fldChar>
      </w:r>
      <w:r w:rsidR="00D555AA">
        <w:instrText xml:space="preserve"> ADDIN EN.CITE.DATA </w:instrText>
      </w:r>
      <w:r w:rsidR="00D555AA">
        <w:fldChar w:fldCharType="end"/>
      </w:r>
      <w:r w:rsidR="00A76F0F" w:rsidRPr="00EA235D">
        <w:fldChar w:fldCharType="separate"/>
      </w:r>
      <w:r w:rsidR="00D555AA">
        <w:rPr>
          <w:noProof/>
        </w:rPr>
        <w:t>(Nelson, et al. 2000)</w:t>
      </w:r>
      <w:r w:rsidR="00A76F0F" w:rsidRPr="00EA235D">
        <w:fldChar w:fldCharType="end"/>
      </w:r>
      <w:r w:rsidR="006D1032" w:rsidRPr="00EA235D">
        <w:t>, but e</w:t>
      </w:r>
      <w:r w:rsidR="001C29E6" w:rsidRPr="00EA235D">
        <w:t>ndothelial vasodilatory pathways</w:t>
      </w:r>
      <w:r w:rsidR="006D1032" w:rsidRPr="00EA235D">
        <w:t xml:space="preserve"> </w:t>
      </w:r>
      <w:r w:rsidR="001C29E6" w:rsidRPr="00EA235D">
        <w:t xml:space="preserve">are </w:t>
      </w:r>
      <w:r w:rsidR="006D3A5F" w:rsidRPr="00EA235D">
        <w:t>also altered in</w:t>
      </w:r>
      <w:r w:rsidR="006042F6" w:rsidRPr="00EA235D">
        <w:t xml:space="preserve"> disease states, </w:t>
      </w:r>
      <w:r w:rsidR="006D3A5F" w:rsidRPr="00EA235D">
        <w:t>including</w:t>
      </w:r>
      <w:r w:rsidR="006042F6" w:rsidRPr="00EA235D">
        <w:t xml:space="preserve"> pre-eclampsia </w:t>
      </w:r>
      <w:r w:rsidR="0028748D" w:rsidRPr="00EA235D">
        <w:t xml:space="preserve"> </w:t>
      </w:r>
      <w:r w:rsidR="00A76F0F" w:rsidRPr="00EA235D">
        <w:fldChar w:fldCharType="begin">
          <w:fldData xml:space="preserve">PEVuZE5vdGU+PENpdGU+PEF1dGhvcj5WYW5ob3V0dGU8L0F1dGhvcj48WWVhcj4yMDE3PC9ZZWFy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</w:fldData>
        </w:fldChar>
      </w:r>
      <w:r w:rsidR="00D555AA">
        <w:instrText xml:space="preserve"> ADDIN EN.CITE </w:instrText>
      </w:r>
      <w:r w:rsidR="00D555AA">
        <w:fldChar w:fldCharType="begin">
          <w:fldData xml:space="preserve">PEVuZE5vdGU+PENpdGU+PEF1dGhvcj5WYW5ob3V0dGU8L0F1dGhvcj48WWVhcj4yMDE3PC9ZZWFy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</w:fldData>
        </w:fldChar>
      </w:r>
      <w:r w:rsidR="00D555AA">
        <w:instrText xml:space="preserve"> ADDIN EN.CITE.DATA </w:instrText>
      </w:r>
      <w:r w:rsidR="00D555AA">
        <w:fldChar w:fldCharType="end"/>
      </w:r>
      <w:r w:rsidR="00A76F0F" w:rsidRPr="00EA235D">
        <w:fldChar w:fldCharType="separate"/>
      </w:r>
      <w:r w:rsidR="00D555AA">
        <w:rPr>
          <w:noProof/>
        </w:rPr>
        <w:t>(Vanhoutte, et al. 2017)</w:t>
      </w:r>
      <w:r w:rsidR="00A76F0F" w:rsidRPr="00EA235D">
        <w:fldChar w:fldCharType="end"/>
      </w:r>
      <w:r w:rsidR="003D5338" w:rsidRPr="00EA235D">
        <w:t xml:space="preserve">. </w:t>
      </w:r>
    </w:p>
    <w:p w14:paraId="75709E00" w14:textId="69CFA4FB" w:rsidR="00202C89" w:rsidRPr="00EA235D" w:rsidRDefault="000A12F6" w:rsidP="00EA235D">
      <w:pPr>
        <w:pStyle w:val="Heading1"/>
        <w:spacing w:line="360" w:lineRule="auto"/>
        <w:rPr>
          <w:sz w:val="24"/>
          <w:szCs w:val="24"/>
        </w:rPr>
      </w:pPr>
      <w:bookmarkStart w:id="5" w:name="_Toc42767521"/>
      <w:r w:rsidRPr="00EA235D">
        <w:rPr>
          <w:sz w:val="24"/>
          <w:szCs w:val="24"/>
        </w:rPr>
        <w:t>Physiology of m</w:t>
      </w:r>
      <w:r w:rsidR="00202C89" w:rsidRPr="00EA235D">
        <w:rPr>
          <w:sz w:val="24"/>
          <w:szCs w:val="24"/>
        </w:rPr>
        <w:t>yometrial contraction</w:t>
      </w:r>
      <w:bookmarkEnd w:id="5"/>
    </w:p>
    <w:p w14:paraId="7C6A4FB8" w14:textId="34EB5F3F" w:rsidR="00202C89" w:rsidRPr="00EA235D" w:rsidRDefault="006D3A5F" w:rsidP="00EA235D">
      <w:r w:rsidRPr="00EA235D">
        <w:t>T</w:t>
      </w:r>
      <w:r w:rsidR="00202C89" w:rsidRPr="00EA235D">
        <w:t xml:space="preserve">he mechanism of force production in the myometrium is </w:t>
      </w:r>
      <w:r w:rsidR="00982B19" w:rsidRPr="00EA235D">
        <w:t>like</w:t>
      </w:r>
      <w:r w:rsidR="003B4433" w:rsidRPr="00EA235D">
        <w:t xml:space="preserve"> </w:t>
      </w:r>
      <w:r w:rsidR="00202C89" w:rsidRPr="00EA235D">
        <w:t xml:space="preserve">that </w:t>
      </w:r>
      <w:r w:rsidR="003B4433" w:rsidRPr="00EA235D">
        <w:t xml:space="preserve">in </w:t>
      </w:r>
      <w:r w:rsidR="00202C89" w:rsidRPr="00EA235D">
        <w:t>other smooth muscles</w:t>
      </w:r>
      <w:r w:rsidR="003B4433" w:rsidRPr="00EA235D">
        <w:t xml:space="preserve"> and has been</w:t>
      </w:r>
      <w:r w:rsidR="00BA6EFF" w:rsidRPr="00EA235D">
        <w:t xml:space="preserve"> reviewed elsewhere</w:t>
      </w:r>
      <w:r w:rsidR="009D04F1" w:rsidRPr="00EA235D">
        <w:t xml:space="preserve">, and </w:t>
      </w:r>
      <w:r w:rsidR="00E400B4" w:rsidRPr="00EA235D">
        <w:t>see</w:t>
      </w:r>
      <w:r w:rsidR="009D04F1" w:rsidRPr="00EA235D">
        <w:t xml:space="preserve"> Figure 2</w:t>
      </w:r>
      <w:r w:rsidR="00BA6EFF" w:rsidRPr="00EA235D">
        <w:t xml:space="preserve"> </w:t>
      </w:r>
      <w:r w:rsidR="00A76F0F" w:rsidRPr="00EA235D">
        <w:fldChar w:fldCharType="begin">
          <w:fldData xml:space="preserve">PEVuZE5vdGU+PENpdGU+PEF1dGhvcj5XcmF5PC9BdXRob3I+PFllYXI+MjAxOTwvWWVhcj48UmVj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=
</w:fldData>
        </w:fldChar>
      </w:r>
      <w:r w:rsidR="00D555AA">
        <w:instrText xml:space="preserve"> ADDIN EN.CITE </w:instrText>
      </w:r>
      <w:r w:rsidR="00D555AA">
        <w:fldChar w:fldCharType="begin">
          <w:fldData xml:space="preserve">PEVuZE5vdGU+PENpdGU+PEF1dGhvcj5XcmF5PC9BdXRob3I+PFllYXI+MjAxOTwvWWVhcj48UmVj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=
</w:fldData>
        </w:fldChar>
      </w:r>
      <w:r w:rsidR="00D555AA">
        <w:instrText xml:space="preserve"> ADDIN EN.CITE.DATA </w:instrText>
      </w:r>
      <w:r w:rsidR="00D555AA">
        <w:fldChar w:fldCharType="end"/>
      </w:r>
      <w:r w:rsidR="00A76F0F" w:rsidRPr="00EA235D">
        <w:fldChar w:fldCharType="separate"/>
      </w:r>
      <w:r w:rsidR="00D555AA">
        <w:rPr>
          <w:noProof/>
        </w:rPr>
        <w:t>(Wray and Prendergast 2019)</w:t>
      </w:r>
      <w:r w:rsidR="00A76F0F" w:rsidRPr="00EA235D">
        <w:fldChar w:fldCharType="end"/>
      </w:r>
      <w:r w:rsidR="003B4433" w:rsidRPr="00EA235D">
        <w:t>.</w:t>
      </w:r>
      <w:r w:rsidR="00BA6EFF" w:rsidRPr="00EA235D">
        <w:t xml:space="preserve"> </w:t>
      </w:r>
      <w:r w:rsidR="00202C89" w:rsidRPr="00EA235D">
        <w:t xml:space="preserve"> The interaction of myosin heads with actin filaments is the culmination of a pathway that starts with excitation of the myocyte membrane and opening of voltage-dependent L-type Ca</w:t>
      </w:r>
      <w:r w:rsidR="00270CAB" w:rsidRPr="00EA235D">
        <w:rPr>
          <w:shd w:val="clear" w:color="auto" w:fill="FFFFFF"/>
          <w:vertAlign w:val="superscript"/>
        </w:rPr>
        <w:t>2+</w:t>
      </w:r>
      <w:r w:rsidR="00202C89" w:rsidRPr="00EA235D">
        <w:t xml:space="preserve"> channels</w:t>
      </w:r>
      <w:r w:rsidR="00594B81" w:rsidRPr="00EA235D">
        <w:t xml:space="preserve"> </w:t>
      </w:r>
      <w:r w:rsidR="00A76F0F" w:rsidRPr="00EA235D">
        <w:fldChar w:fldCharType="begin">
          <w:fldData xml:space="preserve">PEVuZE5vdGU+PENpdGU+PEF1dGhvcj5TaG1pZ29sPC9BdXRob3I+PFllYXI+MTk5ODwvWWVhcj48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</w:fldData>
        </w:fldChar>
      </w:r>
      <w:r w:rsidR="00D555AA">
        <w:instrText xml:space="preserve"> ADDIN EN.CITE </w:instrText>
      </w:r>
      <w:r w:rsidR="00D555AA">
        <w:fldChar w:fldCharType="begin">
          <w:fldData xml:space="preserve">PEVuZE5vdGU+PENpdGU+PEF1dGhvcj5TaG1pZ29sPC9BdXRob3I+PFllYXI+MTk5ODwvWWVhcj48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</w:fldData>
        </w:fldChar>
      </w:r>
      <w:r w:rsidR="00D555AA">
        <w:instrText xml:space="preserve"> ADDIN EN.CITE.DATA </w:instrText>
      </w:r>
      <w:r w:rsidR="00D555AA">
        <w:fldChar w:fldCharType="end"/>
      </w:r>
      <w:r w:rsidR="00A76F0F" w:rsidRPr="00EA235D">
        <w:fldChar w:fldCharType="separate"/>
      </w:r>
      <w:r w:rsidR="00D555AA">
        <w:rPr>
          <w:noProof/>
        </w:rPr>
        <w:t>(Shmigol, et al. 1998)</w:t>
      </w:r>
      <w:r w:rsidR="00A76F0F" w:rsidRPr="00EA235D">
        <w:fldChar w:fldCharType="end"/>
      </w:r>
      <w:r w:rsidR="00594B81" w:rsidRPr="00EA235D">
        <w:t xml:space="preserve">. </w:t>
      </w:r>
      <w:r w:rsidR="003E3248" w:rsidRPr="00EA235D">
        <w:t>E</w:t>
      </w:r>
      <w:r w:rsidR="00202C89" w:rsidRPr="00EA235D">
        <w:t xml:space="preserve">xcitation </w:t>
      </w:r>
      <w:r w:rsidR="00F77EBA" w:rsidRPr="00EA235D">
        <w:t>may</w:t>
      </w:r>
      <w:r w:rsidR="003B4433" w:rsidRPr="00EA235D">
        <w:t xml:space="preserve"> be </w:t>
      </w:r>
      <w:r w:rsidR="00982B19" w:rsidRPr="00EA235D">
        <w:t>initiated</w:t>
      </w:r>
      <w:r w:rsidR="003B4433" w:rsidRPr="00EA235D">
        <w:t xml:space="preserve"> by </w:t>
      </w:r>
      <w:r w:rsidR="00202C89" w:rsidRPr="00EA235D">
        <w:t xml:space="preserve">specialised myocytes </w:t>
      </w:r>
      <w:r w:rsidR="00F77EBA" w:rsidRPr="00EA235D">
        <w:t xml:space="preserve">acting as pacemakers, causing depolarization, and thus, </w:t>
      </w:r>
      <w:r w:rsidR="00202C89" w:rsidRPr="00EA235D">
        <w:t>opening of L-type channels</w:t>
      </w:r>
      <w:r w:rsidR="00594B81" w:rsidRPr="00EA235D">
        <w:t xml:space="preserve"> </w:t>
      </w:r>
      <w:r w:rsidR="00A76F0F" w:rsidRPr="00EA235D">
        <w:fldChar w:fldCharType="begin">
          <w:fldData xml:space="preserve">PEVuZE5vdGU+PENpdGU+PEF1dGhvcj5MdXR0b248L0F1dGhvcj48WWVhcj4yMDE4PC9ZZWFyPjxS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=
</w:fldData>
        </w:fldChar>
      </w:r>
      <w:r w:rsidR="00D555AA">
        <w:instrText xml:space="preserve"> ADDIN EN.CITE </w:instrText>
      </w:r>
      <w:r w:rsidR="00D555AA">
        <w:fldChar w:fldCharType="begin">
          <w:fldData xml:space="preserve">PEVuZE5vdGU+PENpdGU+PEF1dGhvcj5MdXR0b248L0F1dGhvcj48WWVhcj4yMDE4PC9ZZWFyPjxS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Lutton, et al. 2018)</w:t>
      </w:r>
      <w:r w:rsidR="00A76F0F" w:rsidRPr="00EA235D">
        <w:fldChar w:fldCharType="end"/>
      </w:r>
      <w:r w:rsidR="00202C89" w:rsidRPr="00EA235D">
        <w:t xml:space="preserve">. </w:t>
      </w:r>
      <w:r w:rsidR="00B76281" w:rsidRPr="00EA235D">
        <w:t>The action potential in human myometrium propagates over a distance of a few cm and additional mechanisms, such as mechanotransduction  (</w:t>
      </w:r>
      <w:r w:rsidR="00DA67FE">
        <w:fldChar w:fldCharType="begin"/>
      </w:r>
      <w:r w:rsidR="00D555AA">
        <w:instrText xml:space="preserve"> ADDIN EN.CITE &lt;EndNote&gt;&lt;Cite&gt;&lt;Author&gt;Young&lt;/Author&gt;&lt;Year&gt;2016&lt;/Year&gt;&lt;RecNum&gt;3&lt;/RecNum&gt;&lt;DisplayText&gt;(Young 2016)&lt;/DisplayText&gt;&lt;record&gt;&lt;rec-number&gt;3&lt;/rec-number&gt;&lt;foreign-keys&gt;&lt;key app="EN" db-id="2x0dt0w9p9sz5vet95bx5fd7szz00edtazwt" timestamp="1582661912" guid="36f5956e-a299-4a96-a758-82f50efe825f"&gt;3&lt;/key&gt;&lt;/foreign-keys&gt;&lt;ref-type name="Journal Article"&gt;17&lt;/ref-type&gt;&lt;contributors&gt;&lt;authors&gt;&lt;author&gt;Young, R. C.&lt;/author&gt;&lt;/authors&gt;&lt;/contributors&gt;&lt;auth-address&gt;PreTel, Inc.Memphis, TN, USA University of NewcastleNewcastle, Australia Imperial College of LondonChelsea and Westminster Hospital, London, UK ryoung@pretelhealth.com.&lt;/auth-address&gt;&lt;titles&gt;&lt;title&gt;Mechanotransduction mechanisms for coordinating uterine contractions in human labor&lt;/title&gt;&lt;secondary-title&gt;Reproduction&lt;/secondary-title&gt;&lt;alt-title&gt;Reproduction (Cambridge, England)&lt;/alt-title&gt;&lt;/titles&gt;&lt;pages&gt;R51-61&lt;/pages&gt;&lt;volume&gt;152&lt;/volume&gt;&lt;number&gt;2&lt;/number&gt;&lt;edition&gt;2016/05/12&lt;/edition&gt;&lt;keywords&gt;&lt;keyword&gt;Action Potentials/*physiology&lt;/keyword&gt;&lt;keyword&gt;Female&lt;/keyword&gt;&lt;keyword&gt;Humans&lt;/keyword&gt;&lt;keyword&gt;Mechanotransduction, Cellular/*physiology&lt;/keyword&gt;&lt;keyword&gt;Pregnancy&lt;/keyword&gt;&lt;keyword&gt;Signal Transduction&lt;/keyword&gt;&lt;keyword&gt;Uterine Contraction/*physiology&lt;/keyword&gt;&lt;keyword&gt;Uterus/*physiology&lt;/keyword&gt;&lt;/keywords&gt;&lt;dates&gt;&lt;year&gt;2016&lt;/year&gt;&lt;pub-dates&gt;&lt;date&gt;Aug&lt;/date&gt;&lt;/pub-dates&gt;&lt;/dates&gt;&lt;isbn&gt;1470-1626&lt;/isbn&gt;&lt;accession-num&gt;27165050&lt;/accession-num&gt;&lt;urls&gt;&lt;/urls&gt;&lt;electronic-resource-num&gt;10.1530/rep-16-0156&lt;/electronic-resource-num&gt;&lt;remote-database-provider&gt;NLM&lt;/remote-database-provider&gt;&lt;language&gt;eng&lt;/language&gt;&lt;/record&gt;&lt;/Cite&gt;&lt;/EndNote&gt;</w:instrText>
      </w:r>
      <w:r w:rsidR="00DA67FE">
        <w:fldChar w:fldCharType="separate"/>
      </w:r>
      <w:r w:rsidR="00D555AA">
        <w:rPr>
          <w:noProof/>
        </w:rPr>
        <w:t>(Young 2016)</w:t>
      </w:r>
      <w:r w:rsidR="00DA67FE">
        <w:fldChar w:fldCharType="end"/>
      </w:r>
      <w:r w:rsidR="00B76281" w:rsidRPr="00EA235D">
        <w:t>) may be needed for contractions to be synchronised throughout the myometrium.  T</w:t>
      </w:r>
      <w:r w:rsidR="00F77EBA" w:rsidRPr="00EA235D">
        <w:t xml:space="preserve">he </w:t>
      </w:r>
      <w:r w:rsidR="00982B19" w:rsidRPr="00EA235D">
        <w:t>resulting rise</w:t>
      </w:r>
      <w:r w:rsidR="00202C89" w:rsidRPr="00EA235D">
        <w:t xml:space="preserve"> in</w:t>
      </w:r>
      <w:r w:rsidR="00F77EBA" w:rsidRPr="00EA235D">
        <w:t xml:space="preserve"> [</w:t>
      </w:r>
      <w:r w:rsidR="00F77EBA" w:rsidRPr="00EA235D">
        <w:rPr>
          <w:shd w:val="clear" w:color="auto" w:fill="FFFFFF"/>
        </w:rPr>
        <w:t>Ca</w:t>
      </w:r>
      <w:r w:rsidR="00F77EBA" w:rsidRPr="00EA235D">
        <w:rPr>
          <w:shd w:val="clear" w:color="auto" w:fill="FFFFFF"/>
          <w:vertAlign w:val="superscript"/>
        </w:rPr>
        <w:t>2+</w:t>
      </w:r>
      <w:r w:rsidR="00F77EBA" w:rsidRPr="00EA235D">
        <w:rPr>
          <w:shd w:val="clear" w:color="auto" w:fill="FFFFFF"/>
        </w:rPr>
        <w:t>]</w:t>
      </w:r>
      <w:r w:rsidR="00202C89" w:rsidRPr="00EA235D">
        <w:t xml:space="preserve"> lead</w:t>
      </w:r>
      <w:r w:rsidR="00F77EBA" w:rsidRPr="00EA235D">
        <w:t>s</w:t>
      </w:r>
      <w:r w:rsidR="00202C89" w:rsidRPr="00EA235D">
        <w:t xml:space="preserve"> to formation of Ca-calmodulin complex. This complex combines with, and switches, myosin light chain kinase (</w:t>
      </w:r>
      <w:proofErr w:type="spellStart"/>
      <w:r w:rsidR="00202C89" w:rsidRPr="00EA235D">
        <w:t>mlck</w:t>
      </w:r>
      <w:proofErr w:type="spellEnd"/>
      <w:r w:rsidR="00202C89" w:rsidRPr="00EA235D">
        <w:t>) to its active form, promoting phosphorylation of the regulatory light chains of myosin. This activat</w:t>
      </w:r>
      <w:r w:rsidR="00F77EBA" w:rsidRPr="00EA235D">
        <w:t>es</w:t>
      </w:r>
      <w:r w:rsidR="00202C89" w:rsidRPr="00EA235D">
        <w:t xml:space="preserve"> the myosin head ATPase, actin attachment and crossbridge cycling.  Contraction </w:t>
      </w:r>
      <w:r w:rsidR="00B939A3" w:rsidRPr="00EA235D">
        <w:t>occurs and</w:t>
      </w:r>
      <w:r w:rsidR="00202C89" w:rsidRPr="00EA235D">
        <w:t xml:space="preserve"> </w:t>
      </w:r>
      <w:r w:rsidR="003E3248" w:rsidRPr="00EA235D">
        <w:t xml:space="preserve">is followed by </w:t>
      </w:r>
      <w:r w:rsidR="00202C89" w:rsidRPr="00EA235D">
        <w:t>relaxation as [Ca</w:t>
      </w:r>
      <w:r w:rsidR="00270CAB" w:rsidRPr="00EA235D">
        <w:rPr>
          <w:shd w:val="clear" w:color="auto" w:fill="FFFFFF"/>
          <w:vertAlign w:val="superscript"/>
        </w:rPr>
        <w:t>2+</w:t>
      </w:r>
      <w:r w:rsidR="00202C89" w:rsidRPr="00EA235D">
        <w:t>] falls due to Ca</w:t>
      </w:r>
      <w:r w:rsidR="00202C89" w:rsidRPr="00EA235D">
        <w:rPr>
          <w:vertAlign w:val="superscript"/>
        </w:rPr>
        <w:t>2+</w:t>
      </w:r>
      <w:r w:rsidR="00202C89" w:rsidRPr="00EA235D">
        <w:t xml:space="preserve"> channel inactivation, </w:t>
      </w:r>
      <w:proofErr w:type="spellStart"/>
      <w:r w:rsidR="00202C89" w:rsidRPr="00EA235D">
        <w:t>mlck</w:t>
      </w:r>
      <w:proofErr w:type="spellEnd"/>
      <w:r w:rsidR="00202C89" w:rsidRPr="00EA235D">
        <w:t xml:space="preserve"> dissociating from 4Ca-calm</w:t>
      </w:r>
      <w:r w:rsidR="00270CAB" w:rsidRPr="00EA235D">
        <w:t>o</w:t>
      </w:r>
      <w:r w:rsidR="00202C89" w:rsidRPr="00EA235D">
        <w:t xml:space="preserve">dulin, and </w:t>
      </w:r>
      <w:proofErr w:type="spellStart"/>
      <w:r w:rsidR="00202C89" w:rsidRPr="00EA235D">
        <w:t>mlc</w:t>
      </w:r>
      <w:proofErr w:type="spellEnd"/>
      <w:r w:rsidR="00202C89" w:rsidRPr="00EA235D">
        <w:t xml:space="preserve"> phosphatase (</w:t>
      </w:r>
      <w:proofErr w:type="spellStart"/>
      <w:r w:rsidR="00202C89" w:rsidRPr="00EA235D">
        <w:t>mlcp</w:t>
      </w:r>
      <w:proofErr w:type="spellEnd"/>
      <w:r w:rsidR="00202C89" w:rsidRPr="00EA235D">
        <w:t>) removing the phosphate group from the light chains. In this way phasic contractions</w:t>
      </w:r>
      <w:r w:rsidR="00270CAB" w:rsidRPr="00EA235D">
        <w:t>,</w:t>
      </w:r>
      <w:r w:rsidR="00202C89" w:rsidRPr="00EA235D">
        <w:t xml:space="preserve"> governed by changes in excitability and thus [Ca</w:t>
      </w:r>
      <w:r w:rsidR="00270CAB" w:rsidRPr="00EA235D">
        <w:rPr>
          <w:shd w:val="clear" w:color="auto" w:fill="FFFFFF"/>
          <w:vertAlign w:val="superscript"/>
        </w:rPr>
        <w:t>2+</w:t>
      </w:r>
      <w:r w:rsidR="00202C89" w:rsidRPr="00EA235D">
        <w:t>]</w:t>
      </w:r>
      <w:r w:rsidR="00270CAB" w:rsidRPr="00EA235D">
        <w:t>,</w:t>
      </w:r>
      <w:r w:rsidR="00202C89" w:rsidRPr="00EA235D">
        <w:t xml:space="preserve"> occur. In labour the increased </w:t>
      </w:r>
      <w:r w:rsidR="00F77EBA" w:rsidRPr="00EA235D">
        <w:t>strength,</w:t>
      </w:r>
      <w:r w:rsidR="00202C89" w:rsidRPr="00EA235D">
        <w:t xml:space="preserve"> duration and frequency of contractions is due to the action potential changing from spike-like to plateau type, leading to increased Ca</w:t>
      </w:r>
      <w:r w:rsidR="00270CAB" w:rsidRPr="00EA235D">
        <w:rPr>
          <w:shd w:val="clear" w:color="auto" w:fill="FFFFFF"/>
          <w:vertAlign w:val="superscript"/>
        </w:rPr>
        <w:t>2+</w:t>
      </w:r>
      <w:r w:rsidR="00202C89" w:rsidRPr="00EA235D">
        <w:t xml:space="preserve"> entry, and increased firing of action potentials</w:t>
      </w:r>
      <w:r w:rsidR="00F77EBA" w:rsidRPr="00EA235D">
        <w:t xml:space="preserve">. Unlike myometrial arterial smooth muscle, </w:t>
      </w:r>
      <w:r w:rsidR="003F0D17" w:rsidRPr="00EA235D">
        <w:t xml:space="preserve">the </w:t>
      </w:r>
      <w:r w:rsidR="003B4433" w:rsidRPr="00EA235D">
        <w:t>relaxing role of Ca</w:t>
      </w:r>
      <w:r w:rsidR="00270CAB" w:rsidRPr="00EA235D">
        <w:rPr>
          <w:shd w:val="clear" w:color="auto" w:fill="FFFFFF"/>
          <w:vertAlign w:val="superscript"/>
        </w:rPr>
        <w:t>2+</w:t>
      </w:r>
      <w:r w:rsidR="003B4433" w:rsidRPr="00EA235D">
        <w:t xml:space="preserve">, mediated via the </w:t>
      </w:r>
      <w:r w:rsidR="00F77EBA" w:rsidRPr="00EA235D">
        <w:t>Ca</w:t>
      </w:r>
      <w:r w:rsidR="00270CAB" w:rsidRPr="00EA235D">
        <w:rPr>
          <w:shd w:val="clear" w:color="auto" w:fill="FFFFFF"/>
          <w:vertAlign w:val="superscript"/>
        </w:rPr>
        <w:t>2+</w:t>
      </w:r>
      <w:r w:rsidR="00F77EBA" w:rsidRPr="00EA235D">
        <w:t xml:space="preserve">-sparks-STOCs pathway is not present in </w:t>
      </w:r>
      <w:r w:rsidR="003B4433" w:rsidRPr="00EA235D">
        <w:t xml:space="preserve">the smooth muscle of the </w:t>
      </w:r>
      <w:r w:rsidR="00F77EBA" w:rsidRPr="00EA235D">
        <w:t>myometri</w:t>
      </w:r>
      <w:r w:rsidR="003B4433" w:rsidRPr="00EA235D">
        <w:t xml:space="preserve">um </w:t>
      </w:r>
      <w:r w:rsidR="00594B81" w:rsidRPr="00EA235D">
        <w:t>itself</w:t>
      </w:r>
      <w:r w:rsidR="00D344DF" w:rsidRPr="00EA235D">
        <w:t xml:space="preserve"> </w:t>
      </w:r>
      <w:r w:rsidR="00A76F0F" w:rsidRPr="00EA235D">
        <w:fldChar w:fldCharType="begin">
          <w:fldData xml:space="preserve">PEVuZE5vdGU+PENpdGU+PEF1dGhvcj5TaG1pZ29sPC9BdXRob3I+PFllYXI+MTk5OTwvWWVhcj48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</w:fldData>
        </w:fldChar>
      </w:r>
      <w:r w:rsidR="00D555AA">
        <w:instrText xml:space="preserve"> ADDIN EN.CITE </w:instrText>
      </w:r>
      <w:r w:rsidR="00D555AA">
        <w:fldChar w:fldCharType="begin">
          <w:fldData xml:space="preserve">PEVuZE5vdGU+PENpdGU+PEF1dGhvcj5TaG1pZ29sPC9BdXRob3I+PFllYXI+MTk5OTwvWWVhcj48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Burdyga, et al. 2007, Noble, et al. 2014, Shmigol, et al. 1999)</w:t>
      </w:r>
      <w:r w:rsidR="00A76F0F" w:rsidRPr="00EA235D">
        <w:fldChar w:fldCharType="end"/>
      </w:r>
      <w:r w:rsidR="00F77EBA" w:rsidRPr="00EA235D">
        <w:t>. Calcium release from the SR occurs via IP</w:t>
      </w:r>
      <w:r w:rsidR="003F0D17" w:rsidRPr="00EA235D">
        <w:rPr>
          <w:vertAlign w:val="subscript"/>
        </w:rPr>
        <w:t xml:space="preserve">3 </w:t>
      </w:r>
      <w:r w:rsidR="003F0D17" w:rsidRPr="00EA235D">
        <w:t>binding</w:t>
      </w:r>
      <w:r w:rsidR="00F77EBA" w:rsidRPr="00EA235D">
        <w:t xml:space="preserve"> and can augment</w:t>
      </w:r>
      <w:r w:rsidR="0086117C" w:rsidRPr="00EA235D">
        <w:t xml:space="preserve"> agonist contractions</w:t>
      </w:r>
      <w:r w:rsidR="00D344DF" w:rsidRPr="00EA235D">
        <w:t xml:space="preserve"> </w:t>
      </w:r>
      <w:r w:rsidR="00A76F0F" w:rsidRPr="00EA235D">
        <w:fldChar w:fldCharType="begin"/>
      </w:r>
      <w:r w:rsidR="00D555AA">
        <w:instrText xml:space="preserve"> ADDIN EN.CITE &lt;EndNote&gt;&lt;Cite&gt;&lt;Author&gt;Arrowsmith&lt;/Author&gt;&lt;Year&gt;2014&lt;/Year&gt;&lt;RecNum&gt;189&lt;/RecNum&gt;&lt;DisplayText&gt;(Arrowsmith and Wray 2014)&lt;/DisplayText&gt;&lt;record&gt;&lt;rec-number&gt;189&lt;/rec-number&gt;&lt;foreign-keys&gt;&lt;key app="EN" db-id="2x0dt0w9p9sz5vet95bx5fd7szz00edtazwt" timestamp="1582661925" guid="9f0683b8-9679-489b-90a1-327a808215d9"&gt;189&lt;/key&gt;&lt;/foreign-keys&gt;&lt;ref-type name="Journal Article"&gt;17&lt;/ref-type&gt;&lt;contributors&gt;&lt;authors&gt;&lt;author&gt;Arrowsmith, S.&lt;/author&gt;&lt;author&gt;Wray, S.&lt;/author&gt;&lt;/authors&gt;&lt;/contributors&gt;&lt;auth-address&gt;Department of Cellular and Molecular Physiology, Institute of Translational Medicine, University of Liverpool, Liverpool, UK.&lt;/auth-address&gt;&lt;titles&gt;&lt;title&gt;Oxytocin: its mechanism of action and receptor signalling in the myometrium&lt;/title&gt;&lt;secondary-title&gt;J Neuroendocrinol&lt;/secondary-title&gt;&lt;/titles&gt;&lt;periodical&gt;&lt;full-title&gt;Journal of Neuroendocrinology&lt;/full-title&gt;&lt;abbr-1&gt;J. Neuroendocrinol.&lt;/abbr-1&gt;&lt;abbr-2&gt;J Neuroendocrinol&lt;/abbr-2&gt;&lt;/periodical&gt;&lt;pages&gt;356-69&lt;/pages&gt;&lt;volume&gt;26&lt;/volume&gt;&lt;number&gt;6&lt;/number&gt;&lt;keywords&gt;&lt;keyword&gt;Adult&lt;/keyword&gt;&lt;keyword&gt;Female&lt;/keyword&gt;&lt;keyword&gt;Humans&lt;/keyword&gt;&lt;keyword&gt;Male&lt;/keyword&gt;&lt;keyword&gt;Myometrium/*physiology&lt;/keyword&gt;&lt;keyword&gt;Oxytocics/pharmacology&lt;/keyword&gt;&lt;keyword&gt;Oxytocin/pharmacology/*physiology&lt;/keyword&gt;&lt;keyword&gt;Parturition/drug effects&lt;/keyword&gt;&lt;keyword&gt;Pregnancy&lt;/keyword&gt;&lt;keyword&gt;Receptors, Oxytocin/drug effects/*physiology&lt;/keyword&gt;&lt;keyword&gt;Signal Transduction/*physiology&lt;/keyword&gt;&lt;keyword&gt;labour&lt;/keyword&gt;&lt;keyword&gt;myometrium&lt;/keyword&gt;&lt;keyword&gt;oxytocin&lt;/keyword&gt;&lt;keyword&gt;tocolysis&lt;/keyword&gt;&lt;keyword&gt;vasopressin&lt;/keyword&gt;&lt;/keywords&gt;&lt;dates&gt;&lt;year&gt;2014&lt;/year&gt;&lt;pub-dates&gt;&lt;date&gt;Jun&lt;/date&gt;&lt;/pub-dates&gt;&lt;/dates&gt;&lt;isbn&gt;1365-2826 (Electronic)&amp;#xD;0953-8194 (Linking)&lt;/isbn&gt;&lt;accession-num&gt;24888645&lt;/accession-num&gt;&lt;urls&gt;&lt;related-urls&gt;&lt;url&gt;https://www.ncbi.nlm.nih.gov/pubmed/24888645&lt;/url&gt;&lt;/related-urls&gt;&lt;/urls&gt;&lt;electronic-resource-num&gt;10.1111/jne.12154&lt;/electronic-resource-num&gt;&lt;/record&gt;&lt;/Cite&gt;&lt;/EndNote&gt;</w:instrText>
      </w:r>
      <w:r w:rsidR="00A76F0F" w:rsidRPr="00EA235D">
        <w:fldChar w:fldCharType="separate"/>
      </w:r>
      <w:r w:rsidR="00D555AA">
        <w:rPr>
          <w:noProof/>
        </w:rPr>
        <w:t>(Arrowsmith and Wray 2014)</w:t>
      </w:r>
      <w:r w:rsidR="00A76F0F" w:rsidRPr="00EA235D">
        <w:fldChar w:fldCharType="end"/>
      </w:r>
      <w:r w:rsidR="00D344DF" w:rsidRPr="00EA235D">
        <w:t xml:space="preserve"> </w:t>
      </w:r>
      <w:r w:rsidR="0086117C" w:rsidRPr="00EA235D">
        <w:t>. Both vascular and myometrial contractility require ATP, and thus metabolism and blood flow are discussed next.</w:t>
      </w:r>
    </w:p>
    <w:p w14:paraId="15815170" w14:textId="77777777" w:rsidR="00CE7738" w:rsidRPr="00EA235D" w:rsidRDefault="00CE7738" w:rsidP="00EA235D">
      <w:pPr>
        <w:pStyle w:val="Heading1"/>
        <w:spacing w:line="360" w:lineRule="auto"/>
        <w:rPr>
          <w:sz w:val="24"/>
          <w:szCs w:val="24"/>
        </w:rPr>
      </w:pPr>
      <w:bookmarkStart w:id="6" w:name="_Toc42767522"/>
      <w:r w:rsidRPr="00EA235D">
        <w:rPr>
          <w:sz w:val="24"/>
          <w:szCs w:val="24"/>
        </w:rPr>
        <w:t>Myometrial metabolism</w:t>
      </w:r>
      <w:bookmarkEnd w:id="6"/>
    </w:p>
    <w:p w14:paraId="1D1DF873" w14:textId="77777777" w:rsidR="00145FCF" w:rsidRPr="00EA235D" w:rsidRDefault="00145FCF" w:rsidP="00EA235D">
      <w:pPr>
        <w:pStyle w:val="Heading2"/>
        <w:rPr>
          <w:sz w:val="24"/>
          <w:szCs w:val="24"/>
        </w:rPr>
      </w:pPr>
      <w:bookmarkStart w:id="7" w:name="_Toc42767523"/>
      <w:r w:rsidRPr="00EA235D">
        <w:rPr>
          <w:sz w:val="24"/>
          <w:szCs w:val="24"/>
        </w:rPr>
        <w:lastRenderedPageBreak/>
        <w:t>Overview</w:t>
      </w:r>
      <w:bookmarkEnd w:id="7"/>
    </w:p>
    <w:p w14:paraId="21D1278D" w14:textId="61B2CAE7" w:rsidR="00DC796B" w:rsidRPr="00EA235D" w:rsidRDefault="00145FCF" w:rsidP="00EA235D">
      <w:r w:rsidRPr="00EA235D">
        <w:t xml:space="preserve">Glucose </w:t>
      </w:r>
      <w:r w:rsidR="00E45552" w:rsidRPr="00EA235D">
        <w:t xml:space="preserve">appears to be </w:t>
      </w:r>
      <w:r w:rsidRPr="00EA235D">
        <w:t>the only energy substrate used by the human pregnant myometrium</w:t>
      </w:r>
      <w:r w:rsidR="000B2492" w:rsidRPr="00EA235D">
        <w:t xml:space="preserve"> </w:t>
      </w:r>
      <w:r w:rsidR="00A76F0F" w:rsidRPr="00EA235D">
        <w:fldChar w:fldCharType="begin">
          <w:fldData xml:space="preserve">PEVuZE5vdGU+PENpdGU+PEF1dGhvcj5TdGVpbmdyw61tc2TDs3R0aXI8L0F1dGhvcj48WWVhcj4x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MjA5LTE1PC9wYWdlcz48dm9sdW1lPjUxPC92b2x1bWU+PG51bWJlcj4zPC9udW1iZXI+PGVk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</w:fldData>
        </w:fldChar>
      </w:r>
      <w:r w:rsidR="00D555AA">
        <w:instrText xml:space="preserve"> ADDIN EN.CITE </w:instrText>
      </w:r>
      <w:r w:rsidR="00D555AA">
        <w:fldChar w:fldCharType="begin">
          <w:fldData xml:space="preserve">PEVuZE5vdGU+PENpdGU+PEF1dGhvcj5TdGVpbmdyw61tc2TDs3R0aXI8L0F1dGhvcj48WWVhcj4x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Steingrímsdóttir, et al. 1993)</w:t>
      </w:r>
      <w:r w:rsidR="00A76F0F" w:rsidRPr="00EA235D">
        <w:fldChar w:fldCharType="end"/>
      </w:r>
      <w:r w:rsidR="00F74252" w:rsidRPr="00EA235D">
        <w:t xml:space="preserve">.  </w:t>
      </w:r>
      <w:r w:rsidR="002D088C" w:rsidRPr="00EA235D">
        <w:t xml:space="preserve">A significant amount of this glucose is consumed through the anaerobic pathway, resulting in lactate production, even when oxygen is not limited and the tissue </w:t>
      </w:r>
      <w:r w:rsidR="007E2B39" w:rsidRPr="00EA235D">
        <w:t xml:space="preserve">is </w:t>
      </w:r>
      <w:r w:rsidR="002D088C" w:rsidRPr="00EA235D">
        <w:t>contracting at basal rates</w:t>
      </w:r>
      <w:r w:rsidR="000B2492" w:rsidRPr="00EA235D">
        <w:t xml:space="preserve"> </w:t>
      </w:r>
      <w:r w:rsidR="00A76F0F" w:rsidRPr="00EA235D">
        <w:fldChar w:fldCharType="begin">
          <w:fldData xml:space="preserve">PEVuZE5vdGU+PENpdGU+PEF1dGhvcj5TdGVpbmdyw61tc2TDs3R0aXI8L0F1dGhvcj48WWVhcj4x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</w:fldData>
        </w:fldChar>
      </w:r>
      <w:r w:rsidR="00D555AA">
        <w:instrText xml:space="preserve"> ADDIN EN.CITE </w:instrText>
      </w:r>
      <w:r w:rsidR="00D555AA">
        <w:fldChar w:fldCharType="begin">
          <w:fldData xml:space="preserve">PEVuZE5vdGU+PENpdGU+PEF1dGhvcj5TdGVpbmdyw61tc2TDs3R0aXI8L0F1dGhvcj48WWVhcj4x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Steingrímsdóttir, et al. 1997, Wray 1990)</w:t>
      </w:r>
      <w:r w:rsidR="00A76F0F" w:rsidRPr="00EA235D">
        <w:fldChar w:fldCharType="end"/>
      </w:r>
      <w:r w:rsidR="002D088C" w:rsidRPr="00EA235D">
        <w:t>. A 5-fold increase in lactate efflux occurs with metabolic inhibition</w:t>
      </w:r>
      <w:r w:rsidR="000B2492" w:rsidRPr="00EA235D">
        <w:t xml:space="preserve"> </w:t>
      </w:r>
      <w:r w:rsidR="00A76F0F" w:rsidRPr="00EA235D">
        <w:fldChar w:fldCharType="begin"/>
      </w:r>
      <w:r w:rsidR="00D555AA">
        <w:instrText xml:space="preserve"> ADDIN EN.CITE &lt;EndNote&gt;&lt;Cite&gt;&lt;Author&gt;Wray&lt;/Author&gt;&lt;Year&gt;1990&lt;/Year&gt;&lt;RecNum&gt;172&lt;/RecNum&gt;&lt;DisplayText&gt;(Wray 1990)&lt;/DisplayText&gt;&lt;record&gt;&lt;rec-number&gt;172&lt;/rec-number&gt;&lt;foreign-keys&gt;&lt;key app="EN" db-id="2x0dt0w9p9sz5vet95bx5fd7szz00edtazwt" timestamp="1582661924" guid="3f3b3bc2-39c3-4e73-92a2-f3c2f776ce0b"&gt;172&lt;/key&gt;&lt;/foreign-keys&gt;&lt;ref-type name="Journal Article"&gt;17&lt;/ref-type&gt;&lt;contributors&gt;&lt;authors&gt;&lt;author&gt;Wray, S.&lt;/author&gt;&lt;/authors&gt;&lt;/contributors&gt;&lt;auth-address&gt;Department of Physiology, University College London.&lt;/auth-address&gt;&lt;titles&gt;&lt;title&gt;The effects of metabolic inhibition on uterine metabolism and intracellular pH in the rat&lt;/title&gt;&lt;secondary-title&gt;J Physiol&lt;/secondary-title&gt;&lt;alt-title&gt;The Journal of physiology&lt;/alt-title&gt;&lt;/titles&gt;&lt;periodical&gt;&lt;full-title&gt;Journal of Physiology&lt;/full-title&gt;&lt;abbr-1&gt;J. Physiol.&lt;/abbr-1&gt;&lt;abbr-2&gt;J Physiol&lt;/abbr-2&gt;&lt;/periodical&gt;&lt;pages&gt;411-23&lt;/pages&gt;&lt;volume&gt;423&lt;/volume&gt;&lt;edition&gt;1990/04/01&lt;/edition&gt;&lt;keywords&gt;&lt;keyword&gt;Animals&lt;/keyword&gt;&lt;keyword&gt;Antimetabolites/*pharmacology&lt;/keyword&gt;&lt;keyword&gt;Coumaric Acids/pharmacology&lt;/keyword&gt;&lt;keyword&gt;Cyanides/pharmacology&lt;/keyword&gt;&lt;keyword&gt;Female&lt;/keyword&gt;&lt;keyword&gt;Glycolysis/drug effects&lt;/keyword&gt;&lt;keyword&gt;Hydrogen-Ion Concentration&lt;/keyword&gt;&lt;keyword&gt;Iodoacetates/pharmacology&lt;/keyword&gt;&lt;keyword&gt;Iodoacetic Acid&lt;/keyword&gt;&lt;keyword&gt;Lactates/metabolism&lt;/keyword&gt;&lt;keyword&gt;Lactic Acid&lt;/keyword&gt;&lt;keyword&gt;Oxidative Phosphorylation/drug effects&lt;/keyword&gt;&lt;keyword&gt;Potassium/pharmacology&lt;/keyword&gt;&lt;keyword&gt;Pregnancy&lt;/keyword&gt;&lt;keyword&gt;Rats&lt;/keyword&gt;&lt;keyword&gt;Rats, Inbred Strains&lt;/keyword&gt;&lt;keyword&gt;Uterus/drug effects/*metabolism&lt;/keyword&gt;&lt;/keywords&gt;&lt;dates&gt;&lt;year&gt;1990&lt;/year&gt;&lt;pub-dates&gt;&lt;date&gt;Apr&lt;/date&gt;&lt;/pub-dates&gt;&lt;/dates&gt;&lt;isbn&gt;0022-3751 (Print)&amp;#xD;0022-3751&lt;/isbn&gt;&lt;accession-num&gt;2388156&lt;/accession-num&gt;&lt;urls&gt;&lt;/urls&gt;&lt;custom2&gt;PMC1189765&lt;/custom2&gt;&lt;remote-database-provider&gt;NLM&lt;/remote-database-provider&gt;&lt;language&gt;eng&lt;/language&gt;&lt;/record&gt;&lt;/Cite&gt;&lt;/EndNote&gt;</w:instrText>
      </w:r>
      <w:r w:rsidR="00A76F0F" w:rsidRPr="00EA235D">
        <w:fldChar w:fldCharType="separate"/>
      </w:r>
      <w:r w:rsidR="00D555AA">
        <w:rPr>
          <w:noProof/>
        </w:rPr>
        <w:t>(Wray 1990)</w:t>
      </w:r>
      <w:r w:rsidR="00A76F0F" w:rsidRPr="00EA235D">
        <w:fldChar w:fldCharType="end"/>
      </w:r>
      <w:r w:rsidR="002D088C" w:rsidRPr="00EA235D">
        <w:t xml:space="preserve">. It remains unclear why the </w:t>
      </w:r>
      <w:r w:rsidR="00E45552" w:rsidRPr="00EA235D">
        <w:t xml:space="preserve">anaerobic glycolytic </w:t>
      </w:r>
      <w:r w:rsidR="002D088C" w:rsidRPr="00EA235D">
        <w:t xml:space="preserve">pathway is part of the normal </w:t>
      </w:r>
      <w:r w:rsidR="00DC796B" w:rsidRPr="00EA235D">
        <w:t xml:space="preserve">metabolism of myometrium, but compartmentation of ATP production between excitability (glycolytic) and oxidative (contractile) demands has been suggested </w:t>
      </w:r>
      <w:r w:rsidR="00A76F0F" w:rsidRPr="00EA235D">
        <w:fldChar w:fldCharType="begin"/>
      </w:r>
      <w:r w:rsidR="00D555AA">
        <w:instrText xml:space="preserve"> ADDIN EN.CITE &lt;EndNote&gt;&lt;Cite&gt;&lt;Author&gt;Campbell&lt;/Author&gt;&lt;Year&gt;1992&lt;/Year&gt;&lt;RecNum&gt;703&lt;/RecNum&gt;&lt;DisplayText&gt;(Campbell and Paul 1992)&lt;/DisplayText&gt;&lt;record&gt;&lt;rec-number&gt;703&lt;/rec-number&gt;&lt;foreign-keys&gt;&lt;key app="EN" db-id="2x0dt0w9p9sz5vet95bx5fd7szz00edtazwt" timestamp="1591653311" guid="d610ab25-0d34-4e5d-94d8-3a06fb38d505"&gt;703&lt;/key&gt;&lt;/foreign-keys&gt;&lt;ref-type name="Journal Article"&gt;17&lt;/ref-type&gt;&lt;contributors&gt;&lt;authors&gt;&lt;author&gt;Campbell, J. D.&lt;/author&gt;&lt;author&gt;Paul, R. J.&lt;/author&gt;&lt;/authors&gt;&lt;/contributors&gt;&lt;auth-address&gt;Department of Physiology and Biophysics, University of Cincinnati, OH 45267.&lt;/auth-address&gt;&lt;titles&gt;&lt;title&gt;&lt;style face="normal" font="default" size="100%"&gt;The nature of fuel provision for the Na&lt;/style&gt;&lt;style face="superscript" font="default" size="100%"&gt;+&lt;/style&gt;&lt;style face="normal" font="default" size="100%"&gt;,K&lt;/style&gt;&lt;style face="superscript" font="default" size="100%"&gt;+&lt;/style&gt;&lt;style face="normal" font="default" size="100%"&gt;-ATPase in porcine vascular smooth muscle&lt;/style&gt;&lt;/title&gt;&lt;secondary-title&gt;J Physiol&lt;/secondary-title&gt;&lt;/titles&gt;&lt;periodical&gt;&lt;full-title&gt;Journal of Physiology&lt;/full-title&gt;&lt;abbr-1&gt;J. Physiol.&lt;/abbr-1&gt;&lt;abbr-2&gt;J Physiol&lt;/abbr-2&gt;&lt;/periodical&gt;&lt;pages&gt;67-82&lt;/pages&gt;&lt;volume&gt;447&lt;/volume&gt;&lt;edition&gt;1992/02/01&lt;/edition&gt;&lt;keywords&gt;&lt;keyword&gt;Animals&lt;/keyword&gt;&lt;keyword&gt;Glycolysis&lt;/keyword&gt;&lt;keyword&gt;Lactates/metabolism&lt;/keyword&gt;&lt;keyword&gt;Lactic Acid&lt;/keyword&gt;&lt;keyword&gt;Muscle, Smooth, Vascular/metabolism&lt;/keyword&gt;&lt;keyword&gt;Oxygen Consumption&lt;/keyword&gt;&lt;keyword&gt;Potassium/*metabolism&lt;/keyword&gt;&lt;keyword&gt;Sodium-Potassium-Exchanging ATPase/*physiology&lt;/keyword&gt;&lt;keyword&gt;Swine/physiology&lt;/keyword&gt;&lt;/keywords&gt;&lt;dates&gt;&lt;year&gt;1992&lt;/year&gt;&lt;pub-dates&gt;&lt;date&gt;Feb&lt;/date&gt;&lt;/pub-dates&gt;&lt;/dates&gt;&lt;isbn&gt;0022-3751 (Print)&amp;#xD;0022-3751&lt;/isbn&gt;&lt;accession-num&gt;1317437&lt;/accession-num&gt;&lt;urls&gt;&lt;/urls&gt;&lt;custom2&gt;PMC1176025&lt;/custom2&gt;&lt;electronic-resource-num&gt;10.1113/jphysiol.1992.sp018991&lt;/electronic-resource-num&gt;&lt;remote-database-provider&gt;NLM&lt;/remote-database-provider&gt;&lt;language&gt;eng&lt;/language&gt;&lt;/record&gt;&lt;/Cite&gt;&lt;/EndNote&gt;</w:instrText>
      </w:r>
      <w:r w:rsidR="00A76F0F" w:rsidRPr="00EA235D">
        <w:fldChar w:fldCharType="separate"/>
      </w:r>
      <w:r w:rsidR="00D555AA">
        <w:rPr>
          <w:noProof/>
        </w:rPr>
        <w:t>(Campbell and Paul 1992)</w:t>
      </w:r>
      <w:r w:rsidR="00A76F0F" w:rsidRPr="00EA235D">
        <w:fldChar w:fldCharType="end"/>
      </w:r>
      <w:r w:rsidR="00DC796B" w:rsidRPr="00EA235D">
        <w:t>.</w:t>
      </w:r>
      <w:r w:rsidR="002D088C" w:rsidRPr="00EA235D">
        <w:t xml:space="preserve"> </w:t>
      </w:r>
      <w:r w:rsidR="00DC796B" w:rsidRPr="00EA235D">
        <w:t xml:space="preserve">Interestingly, recent work in uterus and other tissue </w:t>
      </w:r>
      <w:r w:rsidR="003B4433" w:rsidRPr="00EA235D">
        <w:t xml:space="preserve">has </w:t>
      </w:r>
      <w:r w:rsidR="00DC796B" w:rsidRPr="00EA235D">
        <w:t>show</w:t>
      </w:r>
      <w:r w:rsidR="003B4433" w:rsidRPr="00EA235D">
        <w:t>n</w:t>
      </w:r>
      <w:r w:rsidR="00DC796B" w:rsidRPr="00EA235D">
        <w:t xml:space="preserve"> that extracellular lactate has signalling roles</w:t>
      </w:r>
      <w:r w:rsidR="000A18F8" w:rsidRPr="00EA235D">
        <w:t xml:space="preserve"> </w:t>
      </w:r>
      <w:r w:rsidR="00A76F0F" w:rsidRPr="00EA235D">
        <w:fldChar w:fldCharType="begin"/>
      </w:r>
      <w:r w:rsidR="00D555AA">
        <w:instrText xml:space="preserve"> ADDIN EN.CITE &lt;EndNote&gt;&lt;Cite&gt;&lt;Author&gt;Brooks&lt;/Author&gt;&lt;Year&gt;2020&lt;/Year&gt;&lt;RecNum&gt;704&lt;/RecNum&gt;&lt;DisplayText&gt;(Brooks 2020)&lt;/DisplayText&gt;&lt;record&gt;&lt;rec-number&gt;704&lt;/rec-number&gt;&lt;foreign-keys&gt;&lt;key app="EN" db-id="2x0dt0w9p9sz5vet95bx5fd7szz00edtazwt" timestamp="1591653421" guid="783b46ac-ac31-4590-a137-55c77fdc9659"&gt;704&lt;/key&gt;&lt;/foreign-keys&gt;&lt;ref-type name="Journal Article"&gt;17&lt;/ref-type&gt;&lt;contributors&gt;&lt;authors&gt;&lt;author&gt;Brooks, G. A.&lt;/author&gt;&lt;/authors&gt;&lt;/contributors&gt;&lt;auth-address&gt;Exercise Physiology Laboratory, Department of Integrative Biology, University of California, Berkeley, CA, 94720-3140, USA. Electronic address: gbrooks@berkeley.edu.&lt;/auth-address&gt;&lt;titles&gt;&lt;title&gt;Lactate as a fulcrum of metabolism&lt;/title&gt;&lt;secondary-title&gt;Redox Biol&lt;/secondary-title&gt;&lt;/titles&gt;&lt;pages&gt;101454&lt;/pages&gt;&lt;edition&gt;2020/03/03&lt;/edition&gt;&lt;keywords&gt;&lt;keyword&gt;Aerobic&lt;/keyword&gt;&lt;keyword&gt;Anaerobic&lt;/keyword&gt;&lt;keyword&gt;Cell-cell signaling&lt;/keyword&gt;&lt;keyword&gt;Energy substrate partitioning&lt;/keyword&gt;&lt;keyword&gt;Exercise&lt;/keyword&gt;&lt;keyword&gt;Gluconeogenesis&lt;/keyword&gt;&lt;keyword&gt;Glycolysis&lt;/keyword&gt;&lt;keyword&gt;Hcar1&lt;/keyword&gt;&lt;keyword&gt;Histone lactylation&lt;/keyword&gt;&lt;keyword&gt;Mitochondrial biogenesis&lt;/keyword&gt;&lt;keyword&gt;Oxidative metabolism&lt;/keyword&gt;&lt;keyword&gt;Pgc-1α&lt;/keyword&gt;&lt;keyword&gt;Ppar-γ&lt;/keyword&gt;&lt;keyword&gt;SIRT activation&lt;/keyword&gt;&lt;keyword&gt;Tgfβ&lt;/keyword&gt;&lt;/keywords&gt;&lt;dates&gt;&lt;year&gt;2020&lt;/year&gt;&lt;pub-dates&gt;&lt;date&gt;Feb 9&lt;/date&gt;&lt;/pub-dates&gt;&lt;/dates&gt;&lt;isbn&gt;2213-2317&lt;/isbn&gt;&lt;accession-num&gt;32113910&lt;/accession-num&gt;&lt;urls&gt;&lt;/urls&gt;&lt;electronic-resource-num&gt;10.1016/j.redox.2020.101454&lt;/electronic-resource-num&gt;&lt;remote-database-provider&gt;NLM&lt;/remote-database-provider&gt;&lt;language&gt;eng&lt;/language&gt;&lt;/record&gt;&lt;/Cite&gt;&lt;/EndNote&gt;</w:instrText>
      </w:r>
      <w:r w:rsidR="00A76F0F" w:rsidRPr="00EA235D">
        <w:fldChar w:fldCharType="separate"/>
      </w:r>
      <w:r w:rsidR="00D555AA">
        <w:rPr>
          <w:noProof/>
        </w:rPr>
        <w:t>(Brooks 2020)</w:t>
      </w:r>
      <w:r w:rsidR="00A76F0F" w:rsidRPr="00EA235D">
        <w:fldChar w:fldCharType="end"/>
      </w:r>
      <w:r w:rsidR="000A18F8" w:rsidRPr="00EA235D">
        <w:t xml:space="preserve">. In the myometrium, lactate binding to its receptor stimulated </w:t>
      </w:r>
      <w:r w:rsidR="00B87259" w:rsidRPr="00EA235D">
        <w:t xml:space="preserve">anti-inflammatory </w:t>
      </w:r>
      <w:r w:rsidR="000A18F8" w:rsidRPr="00EA235D">
        <w:t xml:space="preserve">pathways </w:t>
      </w:r>
      <w:r w:rsidR="00A76F0F" w:rsidRPr="00EA235D">
        <w:fldChar w:fldCharType="begin">
          <w:fldData xml:space="preserve">PEVuZE5vdGU+PENpdGU+PEF1dGhvcj5NYWRhYW48L0F1dGhvcj48WWVhcj4yMDE3PC9ZZWFyPjxS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2MC5lMS02MC5lMTc8L3BhZ2VzPjx2b2x1bWU+MjE2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=
</w:fldData>
        </w:fldChar>
      </w:r>
      <w:r w:rsidR="00D555AA">
        <w:instrText xml:space="preserve"> ADDIN EN.CITE </w:instrText>
      </w:r>
      <w:r w:rsidR="00D555AA">
        <w:fldChar w:fldCharType="begin">
          <w:fldData xml:space="preserve">PEVuZE5vdGU+PENpdGU+PEF1dGhvcj5NYWRhYW48L0F1dGhvcj48WWVhcj4yMDE3PC9ZZWFyPjxS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2MC5lMS02MC5lMTc8L3BhZ2VzPjx2b2x1bWU+MjE2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=
</w:fldData>
        </w:fldChar>
      </w:r>
      <w:r w:rsidR="00D555AA">
        <w:instrText xml:space="preserve"> ADDIN EN.CITE.DATA </w:instrText>
      </w:r>
      <w:r w:rsidR="00D555AA">
        <w:fldChar w:fldCharType="end"/>
      </w:r>
      <w:r w:rsidR="00A76F0F" w:rsidRPr="00EA235D">
        <w:fldChar w:fldCharType="separate"/>
      </w:r>
      <w:r w:rsidR="00D555AA">
        <w:rPr>
          <w:noProof/>
        </w:rPr>
        <w:t>(Madaan, et al. 2017)</w:t>
      </w:r>
      <w:r w:rsidR="00A76F0F" w:rsidRPr="00EA235D">
        <w:fldChar w:fldCharType="end"/>
      </w:r>
      <w:r w:rsidR="000A18F8" w:rsidRPr="00EA235D">
        <w:t>.</w:t>
      </w:r>
    </w:p>
    <w:p w14:paraId="6FE7028B" w14:textId="624847DD" w:rsidR="00145FCF" w:rsidRPr="00EA235D" w:rsidRDefault="00F74252" w:rsidP="00EA235D">
      <w:r w:rsidRPr="00EA235D">
        <w:t xml:space="preserve">As first reported in pregnant </w:t>
      </w:r>
      <w:r w:rsidR="00B939A3" w:rsidRPr="00EA235D">
        <w:t>rats</w:t>
      </w:r>
      <w:r w:rsidRPr="00EA235D">
        <w:t xml:space="preserve"> </w:t>
      </w:r>
      <w:r w:rsidR="00A76F0F" w:rsidRPr="00EA235D">
        <w:fldChar w:fldCharType="begin"/>
      </w:r>
      <w:r w:rsidR="00D555AA">
        <w:instrText xml:space="preserve"> ADDIN EN.CITE &lt;EndNote&gt;&lt;Cite&gt;&lt;Author&gt;Dawson&lt;/Author&gt;&lt;Year&gt;1985&lt;/Year&gt;&lt;RecNum&gt;169&lt;/RecNum&gt;&lt;DisplayText&gt;(Dawson and Wray 1985)&lt;/DisplayText&gt;&lt;record&gt;&lt;rec-number&gt;169&lt;/rec-number&gt;&lt;foreign-keys&gt;&lt;key app="EN" db-id="2x0dt0w9p9sz5vet95bx5fd7szz00edtazwt" timestamp="1582661924" guid="f541f36b-ed77-4cb1-aef9-a25ce3638513"&gt;169&lt;/key&gt;&lt;/foreign-keys&gt;&lt;ref-type name="Journal Article"&gt;17&lt;/ref-type&gt;&lt;contributors&gt;&lt;authors&gt;&lt;author&gt;Dawson, M. J.&lt;/author&gt;&lt;author&gt;Wray, S.&lt;/author&gt;&lt;/authors&gt;&lt;/contributors&gt;&lt;titles&gt;&lt;title&gt;&lt;style face="normal" font="default" size="100%"&gt;The effects of pregnancy and parturition on phosphorus metabolites in rat uterus studied by &lt;/style&gt;&lt;style face="superscript" font="default" size="100%"&gt;31&lt;/style&gt;&lt;style face="normal" font="default" size="100%"&gt;P nuclear magnetic resonance&lt;/style&gt;&lt;/title&gt;&lt;secondary-title&gt;J Physiol&lt;/secondary-title&gt;&lt;alt-title&gt;The Journal of physiology&lt;/alt-title&gt;&lt;/titles&gt;&lt;periodical&gt;&lt;full-title&gt;Journal of Physiology&lt;/full-title&gt;&lt;abbr-1&gt;J. Physiol.&lt;/abbr-1&gt;&lt;abbr-2&gt;J Physiol&lt;/abbr-2&gt;&lt;/periodical&gt;&lt;pages&gt;19-31&lt;/pages&gt;&lt;volume&gt;368&lt;/volume&gt;&lt;edition&gt;1985/11/01&lt;/edition&gt;&lt;keywords&gt;&lt;keyword&gt;Animals&lt;/keyword&gt;&lt;keyword&gt;Cesarean Section&lt;/keyword&gt;&lt;keyword&gt;Female&lt;/keyword&gt;&lt;keyword&gt;Hydrogen-Ion Concentration&lt;/keyword&gt;&lt;keyword&gt;*Labor, Obstetric&lt;/keyword&gt;&lt;keyword&gt;Magnetic Resonance Spectroscopy&lt;/keyword&gt;&lt;keyword&gt;Phosphates/metabolism&lt;/keyword&gt;&lt;keyword&gt;Phosphocreatine/metabolism&lt;/keyword&gt;&lt;keyword&gt;Phosphorus/*metabolism&lt;/keyword&gt;&lt;keyword&gt;Pregnancy&lt;/keyword&gt;&lt;keyword&gt;*Pregnancy, Animal&lt;/keyword&gt;&lt;keyword&gt;Rats&lt;/keyword&gt;&lt;keyword&gt;Rats, Inbred Strains&lt;/keyword&gt;&lt;keyword&gt;Temperature&lt;/keyword&gt;&lt;keyword&gt;Uterus/*metabolism&lt;/keyword&gt;&lt;/keywords&gt;&lt;dates&gt;&lt;year&gt;1985&lt;/year&gt;&lt;pub-dates&gt;&lt;date&gt;Nov&lt;/date&gt;&lt;/pub-dates&gt;&lt;/dates&gt;&lt;isbn&gt;0022-3751 (Print)&amp;#xD;0022-3751&lt;/isbn&gt;&lt;accession-num&gt;4078741&lt;/accession-num&gt;&lt;urls&gt;&lt;/urls&gt;&lt;custom2&gt;PMC1192583&lt;/custom2&gt;&lt;remote-database-provider&gt;NLM&lt;/remote-database-provider&gt;&lt;language&gt;eng&lt;/language&gt;&lt;/record&gt;&lt;/Cite&gt;&lt;/EndNote&gt;</w:instrText>
      </w:r>
      <w:r w:rsidR="00A76F0F" w:rsidRPr="00EA235D">
        <w:fldChar w:fldCharType="separate"/>
      </w:r>
      <w:r w:rsidR="00D555AA">
        <w:rPr>
          <w:noProof/>
        </w:rPr>
        <w:t>(Dawson and Wray 1985)</w:t>
      </w:r>
      <w:r w:rsidR="00A76F0F" w:rsidRPr="00EA235D">
        <w:fldChar w:fldCharType="end"/>
      </w:r>
      <w:r w:rsidR="00A25A8A" w:rsidRPr="00EA235D">
        <w:t xml:space="preserve"> </w:t>
      </w:r>
      <w:r w:rsidRPr="00EA235D">
        <w:t xml:space="preserve"> and then human </w:t>
      </w:r>
      <w:r w:rsidR="00A76F0F" w:rsidRPr="00EA235D">
        <w:fldChar w:fldCharType="begin">
          <w:fldData xml:space="preserve">PEVuZE5vdGU+PENpdGU+PEF1dGhvcj5TdGVpbmdyw61tc2TDs3R0aXI8L0F1dGhvcj48WWVhcj4x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</w:fldData>
        </w:fldChar>
      </w:r>
      <w:r w:rsidR="00D555AA">
        <w:instrText xml:space="preserve"> ADDIN EN.CITE </w:instrText>
      </w:r>
      <w:r w:rsidR="00D555AA">
        <w:fldChar w:fldCharType="begin">
          <w:fldData xml:space="preserve">PEVuZE5vdGU+PENpdGU+PEF1dGhvcj5TdGVpbmdyw61tc2TDs3R0aXI8L0F1dGhvcj48WWVhcj4x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</w:fldData>
        </w:fldChar>
      </w:r>
      <w:r w:rsidR="00D555AA">
        <w:instrText xml:space="preserve"> ADDIN EN.CITE.DATA </w:instrText>
      </w:r>
      <w:r w:rsidR="00D555AA">
        <w:fldChar w:fldCharType="end"/>
      </w:r>
      <w:r w:rsidR="00A76F0F" w:rsidRPr="00EA235D">
        <w:fldChar w:fldCharType="separate"/>
      </w:r>
      <w:r w:rsidR="00D555AA">
        <w:rPr>
          <w:noProof/>
        </w:rPr>
        <w:t>(Steingrímsdóttir, et al. 1997)</w:t>
      </w:r>
      <w:r w:rsidR="00A76F0F" w:rsidRPr="00EA235D">
        <w:fldChar w:fldCharType="end"/>
      </w:r>
      <w:r w:rsidR="002D088C" w:rsidRPr="00EA235D">
        <w:t xml:space="preserve">, [ATP] is </w:t>
      </w:r>
      <w:r w:rsidR="00DC796B" w:rsidRPr="00EA235D">
        <w:t xml:space="preserve">~3 mM  </w:t>
      </w:r>
      <w:r w:rsidR="002D088C" w:rsidRPr="00EA235D">
        <w:t>and phosphocreatine (PCr)</w:t>
      </w:r>
      <w:r w:rsidR="00B939A3" w:rsidRPr="00EA235D">
        <w:t xml:space="preserve"> concentration</w:t>
      </w:r>
      <w:r w:rsidR="002D088C" w:rsidRPr="00EA235D">
        <w:t xml:space="preserve"> </w:t>
      </w:r>
      <w:r w:rsidR="00DC796B" w:rsidRPr="00EA235D">
        <w:t xml:space="preserve">is 3-5 </w:t>
      </w:r>
      <w:proofErr w:type="spellStart"/>
      <w:r w:rsidR="00DC796B" w:rsidRPr="00EA235D">
        <w:t>mM.</w:t>
      </w:r>
      <w:proofErr w:type="spellEnd"/>
      <w:r w:rsidR="00DC796B" w:rsidRPr="00EA235D">
        <w:t xml:space="preserve"> As with other smooth muscles, these values, especially [PCr] </w:t>
      </w:r>
      <w:r w:rsidR="002D088C" w:rsidRPr="00EA235D">
        <w:t>are low</w:t>
      </w:r>
      <w:r w:rsidR="00DC796B" w:rsidRPr="00EA235D">
        <w:t xml:space="preserve"> compared to striated </w:t>
      </w:r>
      <w:r w:rsidR="004F3F13" w:rsidRPr="00EA235D">
        <w:t>muscles,</w:t>
      </w:r>
      <w:r w:rsidR="00DC796B" w:rsidRPr="00EA235D">
        <w:t xml:space="preserve"> </w:t>
      </w:r>
      <w:r w:rsidR="00B939A3" w:rsidRPr="00EA235D">
        <w:t>where it is present at around</w:t>
      </w:r>
      <w:r w:rsidR="00DC796B" w:rsidRPr="00EA235D">
        <w:t xml:space="preserve"> </w:t>
      </w:r>
      <w:r w:rsidR="00B87259" w:rsidRPr="00EA235D">
        <w:t>30-</w:t>
      </w:r>
      <w:r w:rsidR="00DC796B" w:rsidRPr="00EA235D">
        <w:t>4</w:t>
      </w:r>
      <w:r w:rsidR="00E45552" w:rsidRPr="00EA235D">
        <w:t>0</w:t>
      </w:r>
      <w:r w:rsidR="00DC796B" w:rsidRPr="00EA235D">
        <w:t xml:space="preserve"> </w:t>
      </w:r>
      <w:proofErr w:type="spellStart"/>
      <w:r w:rsidR="00DC796B" w:rsidRPr="00EA235D">
        <w:t>mM.</w:t>
      </w:r>
      <w:proofErr w:type="spellEnd"/>
    </w:p>
    <w:p w14:paraId="0C5982CA" w14:textId="40B9AF8B" w:rsidR="0007612B" w:rsidRPr="00EA235D" w:rsidRDefault="0007612B" w:rsidP="00EA235D">
      <w:r w:rsidRPr="00EA235D">
        <w:t>Contractions in smooth muscle are energetically e</w:t>
      </w:r>
      <w:r w:rsidR="000A18F8" w:rsidRPr="00EA235D">
        <w:t>conomical</w:t>
      </w:r>
      <w:r w:rsidRPr="00EA235D">
        <w:t xml:space="preserve"> and relatively slow, and th</w:t>
      </w:r>
      <w:r w:rsidR="00B87259" w:rsidRPr="00EA235D">
        <w:t>u</w:t>
      </w:r>
      <w:r w:rsidRPr="00EA235D">
        <w:t xml:space="preserve">s </w:t>
      </w:r>
      <w:r w:rsidR="00B87259" w:rsidRPr="00EA235D">
        <w:t>the [</w:t>
      </w:r>
      <w:r w:rsidRPr="00EA235D">
        <w:t>PCr</w:t>
      </w:r>
      <w:r w:rsidR="00B87259" w:rsidRPr="00EA235D">
        <w:t>] can</w:t>
      </w:r>
      <w:r w:rsidRPr="00EA235D">
        <w:t xml:space="preserve"> maintain [ATP</w:t>
      </w:r>
      <w:r w:rsidR="00E45552" w:rsidRPr="00EA235D">
        <w:t xml:space="preserve">] </w:t>
      </w:r>
      <w:r w:rsidRPr="00EA235D">
        <w:t>and support myometrial contractions  under the normal conditions</w:t>
      </w:r>
      <w:r w:rsidR="00B87259" w:rsidRPr="00EA235D">
        <w:t>.</w:t>
      </w:r>
      <w:r w:rsidRPr="00EA235D">
        <w:t xml:space="preserve">  </w:t>
      </w:r>
      <w:r w:rsidR="00C609D1" w:rsidRPr="00EA235D">
        <w:t xml:space="preserve">Animal studies have demonstrated </w:t>
      </w:r>
      <w:r w:rsidR="00B87259" w:rsidRPr="00EA235D">
        <w:t xml:space="preserve">however, </w:t>
      </w:r>
      <w:r w:rsidR="00C609D1" w:rsidRPr="00EA235D">
        <w:t>that even modest decreases in blood flow affect</w:t>
      </w:r>
      <w:r w:rsidR="00B939A3" w:rsidRPr="00EA235D">
        <w:t>s</w:t>
      </w:r>
      <w:r w:rsidR="00C609D1" w:rsidRPr="00EA235D">
        <w:t xml:space="preserve"> metabolite concentrations; ATP and phosphocreatine (PCr) decrease, while inorganic phosphate (Pi) </w:t>
      </w:r>
      <w:r w:rsidR="00520E31" w:rsidRPr="00EA235D">
        <w:t xml:space="preserve">and lactate </w:t>
      </w:r>
      <w:r w:rsidR="00C609D1" w:rsidRPr="00EA235D">
        <w:t>increase</w:t>
      </w:r>
      <w:r w:rsidR="00A06D8E" w:rsidRPr="00EA235D">
        <w:t xml:space="preserve"> </w:t>
      </w:r>
      <w:r w:rsidR="00A76F0F" w:rsidRPr="00EA235D">
        <w:fldChar w:fldCharType="begin"/>
      </w:r>
      <w:r w:rsidR="00D555AA">
        <w:instrText xml:space="preserve"> ADDIN EN.CITE &lt;EndNote&gt;&lt;Cite&gt;&lt;Author&gt;Larcombe-McDouall&lt;/Author&gt;&lt;Year&gt;1998&lt;/Year&gt;&lt;RecNum&gt;464&lt;/RecNum&gt;&lt;DisplayText&gt;(Larcombe-McDouall, et al. 1998)&lt;/DisplayText&gt;&lt;record&gt;&lt;rec-number&gt;464&lt;/rec-number&gt;&lt;foreign-keys&gt;&lt;key app="EN" db-id="2x0dt0w9p9sz5vet95bx5fd7szz00edtazwt" timestamp="1584125699" guid="d70c5de6-472b-46a3-b432-6e6249eb9b22"&gt;464&lt;/key&gt;&lt;/foreign-keys&gt;&lt;ref-type name="Journal Article"&gt;17&lt;/ref-type&gt;&lt;contributors&gt;&lt;authors&gt;&lt;author&gt;Larcombe-McDouall, J. B.&lt;/author&gt;&lt;author&gt;Harrison, N.&lt;/author&gt;&lt;author&gt;Wray, S.&lt;/author&gt;&lt;/authors&gt;&lt;/contributors&gt;&lt;auth-address&gt;Physiological Laboratory, Crown Street, The University of Liverpool, Liverpool, L69 3BX, UK.&lt;/auth-address&gt;&lt;titles&gt;&lt;title&gt;The in vivo relationship between blood flow, contractions, pH and metabolites in the rat uterus&lt;/title&gt;&lt;secondary-title&gt;Pflugers Arch&lt;/secondary-title&gt;&lt;/titles&gt;&lt;periodical&gt;&lt;full-title&gt;Pflügers Archiv. European Journal of Physiology&lt;/full-title&gt;&lt;abbr-1&gt;Pflugers Arch.&lt;/abbr-1&gt;&lt;abbr-2&gt;Pflugers Arch&lt;/abbr-2&gt;&lt;/periodical&gt;&lt;pages&gt;810-7&lt;/pages&gt;&lt;volume&gt;435&lt;/volume&gt;&lt;number&gt;6&lt;/number&gt;&lt;edition&gt;1998/06/13&lt;/edition&gt;&lt;keywords&gt;&lt;keyword&gt;Adenosine Triphosphate/metabolism&lt;/keyword&gt;&lt;keyword&gt;Animals&lt;/keyword&gt;&lt;keyword&gt;Blood Flow Velocity&lt;/keyword&gt;&lt;keyword&gt;Female&lt;/keyword&gt;&lt;keyword&gt;Hydrogen-Ion Concentration&lt;/keyword&gt;&lt;keyword&gt;Laser-Doppler Flowmetry&lt;/keyword&gt;&lt;keyword&gt;Magnetic Resonance Spectroscopy&lt;/keyword&gt;&lt;keyword&gt;Organophosphates/metabolism&lt;/keyword&gt;&lt;keyword&gt;Phosphates/metabolism&lt;/keyword&gt;&lt;keyword&gt;Phosphocreatine/metabolism&lt;/keyword&gt;&lt;keyword&gt;Rats&lt;/keyword&gt;&lt;keyword&gt;Rats, Sprague-Dawley&lt;/keyword&gt;&lt;keyword&gt;Uterine Contraction/*physiology&lt;/keyword&gt;&lt;keyword&gt;Uterus/*blood supply/*metabolism&lt;/keyword&gt;&lt;/keywords&gt;&lt;dates&gt;&lt;year&gt;1998&lt;/year&gt;&lt;pub-dates&gt;&lt;date&gt;May&lt;/date&gt;&lt;/pub-dates&gt;&lt;/dates&gt;&lt;isbn&gt;0031-6768 (Print)&amp;#xD;0031-6768 (Linking)&lt;/isbn&gt;&lt;accession-num&gt;9518510&lt;/accession-num&gt;&lt;urls&gt;&lt;related-urls&gt;&lt;url&gt;https://www.ncbi.nlm.nih.gov/pubmed/9518510&lt;/url&gt;&lt;/related-urls&gt;&lt;/urls&gt;&lt;electronic-resource-num&gt;10.1007/s004240050588&lt;/electronic-resource-num&gt;&lt;/record&gt;&lt;/Cite&gt;&lt;/EndNote&gt;</w:instrText>
      </w:r>
      <w:r w:rsidR="00A76F0F" w:rsidRPr="00EA235D">
        <w:fldChar w:fldCharType="separate"/>
      </w:r>
      <w:r w:rsidR="00D555AA">
        <w:rPr>
          <w:noProof/>
        </w:rPr>
        <w:t>(Larcombe-McDouall, et al. 1998)</w:t>
      </w:r>
      <w:r w:rsidR="00A76F0F" w:rsidRPr="00EA235D">
        <w:fldChar w:fldCharType="end"/>
      </w:r>
      <w:r w:rsidR="00520E31" w:rsidRPr="00EA235D">
        <w:t>.</w:t>
      </w:r>
      <w:r w:rsidR="00C609D1" w:rsidRPr="00EA235D">
        <w:t xml:space="preserve">  </w:t>
      </w:r>
    </w:p>
    <w:p w14:paraId="60FB2F43" w14:textId="77777777" w:rsidR="00861C94" w:rsidRPr="00EA235D" w:rsidRDefault="00861C94" w:rsidP="00EA235D">
      <w:pPr>
        <w:pStyle w:val="Heading2"/>
        <w:rPr>
          <w:sz w:val="24"/>
          <w:szCs w:val="24"/>
        </w:rPr>
      </w:pPr>
      <w:bookmarkStart w:id="8" w:name="_Toc42767524"/>
      <w:r w:rsidRPr="00EA235D">
        <w:rPr>
          <w:sz w:val="24"/>
          <w:szCs w:val="24"/>
        </w:rPr>
        <w:t>Myometrial preparation for hypoxia at t</w:t>
      </w:r>
      <w:r w:rsidR="00B87259" w:rsidRPr="00EA235D">
        <w:rPr>
          <w:sz w:val="24"/>
          <w:szCs w:val="24"/>
        </w:rPr>
        <w:t>erm</w:t>
      </w:r>
      <w:bookmarkEnd w:id="8"/>
    </w:p>
    <w:p w14:paraId="1F50F9CE" w14:textId="3E44A524" w:rsidR="00861C94" w:rsidRPr="00EA235D" w:rsidRDefault="00975A87" w:rsidP="00EA235D">
      <w:r w:rsidRPr="00EA235D">
        <w:t>The</w:t>
      </w:r>
      <w:r w:rsidR="00520E31" w:rsidRPr="00EA235D">
        <w:t xml:space="preserve"> </w:t>
      </w:r>
      <w:r w:rsidR="00B939A3" w:rsidRPr="00EA235D">
        <w:t xml:space="preserve">human </w:t>
      </w:r>
      <w:r w:rsidR="00520E31" w:rsidRPr="00EA235D">
        <w:t>myometri</w:t>
      </w:r>
      <w:r w:rsidRPr="00EA235D">
        <w:t>um</w:t>
      </w:r>
      <w:r w:rsidR="00520E31" w:rsidRPr="00EA235D">
        <w:t xml:space="preserve"> at term</w:t>
      </w:r>
      <w:r w:rsidR="00861C94" w:rsidRPr="00EA235D">
        <w:t xml:space="preserve"> </w:t>
      </w:r>
      <w:r w:rsidRPr="00EA235D">
        <w:t xml:space="preserve">is </w:t>
      </w:r>
      <w:r w:rsidR="00861C94" w:rsidRPr="00EA235D">
        <w:t>prepare</w:t>
      </w:r>
      <w:r w:rsidRPr="00EA235D">
        <w:t>d</w:t>
      </w:r>
      <w:r w:rsidR="00861C94" w:rsidRPr="00EA235D">
        <w:t xml:space="preserve"> for hypoxia</w:t>
      </w:r>
      <w:r w:rsidR="001041B7" w:rsidRPr="00EA235D">
        <w:t xml:space="preserve"> </w:t>
      </w:r>
      <w:r w:rsidR="00520E31" w:rsidRPr="00EA235D">
        <w:t>. It</w:t>
      </w:r>
      <w:r w:rsidR="00861C94" w:rsidRPr="00EA235D">
        <w:t xml:space="preserve"> lay</w:t>
      </w:r>
      <w:r w:rsidR="00520E31" w:rsidRPr="00EA235D">
        <w:t>s</w:t>
      </w:r>
      <w:r w:rsidR="00861C94" w:rsidRPr="00EA235D">
        <w:t xml:space="preserve"> down metabolic reserves</w:t>
      </w:r>
      <w:r w:rsidR="00752720" w:rsidRPr="00EA235D">
        <w:t xml:space="preserve"> including </w:t>
      </w:r>
      <w:r w:rsidR="00861C94" w:rsidRPr="00EA235D">
        <w:t>glycogen</w:t>
      </w:r>
      <w:r w:rsidR="00752720" w:rsidRPr="00EA235D">
        <w:t xml:space="preserve"> and</w:t>
      </w:r>
      <w:r w:rsidR="00861C94" w:rsidRPr="00EA235D">
        <w:t xml:space="preserve"> </w:t>
      </w:r>
      <w:r w:rsidR="008D048A" w:rsidRPr="00EA235D">
        <w:t>f</w:t>
      </w:r>
      <w:r w:rsidR="00861C94" w:rsidRPr="00EA235D">
        <w:t>atty acid droplets</w:t>
      </w:r>
      <w:r w:rsidR="001041B7" w:rsidRPr="00EA235D">
        <w:t xml:space="preserve"> </w:t>
      </w:r>
      <w:r w:rsidR="00A76F0F" w:rsidRPr="00EA235D">
        <w:fldChar w:fldCharType="begin">
          <w:fldData xml:space="preserve">PEVuZE5vdGU+PENpdGU+PEF1dGhvcj5NaWx3aWRza3k8L0F1dGhvcj48WWVhcj4xOTgzPC9ZZWFy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</w:fldData>
        </w:fldChar>
      </w:r>
      <w:r w:rsidR="00D555AA">
        <w:instrText xml:space="preserve"> ADDIN EN.CITE </w:instrText>
      </w:r>
      <w:r w:rsidR="00D555AA">
        <w:fldChar w:fldCharType="begin">
          <w:fldData xml:space="preserve">PEVuZE5vdGU+PENpdGU+PEF1dGhvcj5NaWx3aWRza3k8L0F1dGhvcj48WWVhcj4xOTgzPC9ZZWFy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Milwidsky and Gutman 1983, Wynn 1967)</w:t>
      </w:r>
      <w:r w:rsidR="00A76F0F" w:rsidRPr="00EA235D">
        <w:fldChar w:fldCharType="end"/>
      </w:r>
      <w:r w:rsidR="00861C94" w:rsidRPr="00EA235D">
        <w:t xml:space="preserve">. </w:t>
      </w:r>
      <w:r w:rsidRPr="00EA235D">
        <w:t>In</w:t>
      </w:r>
      <w:r w:rsidR="00752720" w:rsidRPr="00EA235D">
        <w:t xml:space="preserve"> </w:t>
      </w:r>
      <w:r w:rsidRPr="00EA235D">
        <w:t>hypoxia</w:t>
      </w:r>
      <w:r w:rsidR="00752720" w:rsidRPr="00EA235D">
        <w:t>, g</w:t>
      </w:r>
      <w:r w:rsidR="00861C94" w:rsidRPr="00EA235D">
        <w:t>lycogenolysis</w:t>
      </w:r>
      <w:r w:rsidR="008D048A" w:rsidRPr="00EA235D">
        <w:t xml:space="preserve"> will</w:t>
      </w:r>
      <w:r w:rsidR="00861C94" w:rsidRPr="00EA235D">
        <w:t xml:space="preserve"> </w:t>
      </w:r>
      <w:r w:rsidR="00752720" w:rsidRPr="00EA235D">
        <w:t xml:space="preserve">produce </w:t>
      </w:r>
      <w:r w:rsidR="00861C94" w:rsidRPr="00EA235D">
        <w:t xml:space="preserve">ATP </w:t>
      </w:r>
      <w:r w:rsidRPr="00EA235D">
        <w:t>using</w:t>
      </w:r>
      <w:r w:rsidR="00752720" w:rsidRPr="00EA235D">
        <w:t xml:space="preserve"> glycogen </w:t>
      </w:r>
      <w:r w:rsidRPr="00EA235D">
        <w:t>and producing</w:t>
      </w:r>
      <w:r w:rsidR="00752720" w:rsidRPr="00EA235D">
        <w:t xml:space="preserve"> lactate</w:t>
      </w:r>
      <w:r w:rsidR="008D048A" w:rsidRPr="00EA235D">
        <w:t>. A switch occurs</w:t>
      </w:r>
      <w:r w:rsidR="00861C94" w:rsidRPr="00EA235D">
        <w:t xml:space="preserve"> </w:t>
      </w:r>
      <w:r w:rsidR="003E3248" w:rsidRPr="00EA235D">
        <w:t xml:space="preserve">with </w:t>
      </w:r>
      <w:r w:rsidR="00861C94" w:rsidRPr="00EA235D">
        <w:t xml:space="preserve">the </w:t>
      </w:r>
      <w:r w:rsidR="003E3248" w:rsidRPr="00EA235D">
        <w:t xml:space="preserve">expression of </w:t>
      </w:r>
      <w:r w:rsidR="00861C94" w:rsidRPr="00EA235D">
        <w:t xml:space="preserve">isoforms of </w:t>
      </w:r>
      <w:r w:rsidRPr="00EA235D">
        <w:t>lactate dehydrogenase (L</w:t>
      </w:r>
      <w:r w:rsidR="00861C94" w:rsidRPr="00EA235D">
        <w:t>DH</w:t>
      </w:r>
      <w:r w:rsidRPr="00EA235D">
        <w:t xml:space="preserve">) </w:t>
      </w:r>
      <w:r w:rsidR="003E3248" w:rsidRPr="00EA235D">
        <w:t>which are</w:t>
      </w:r>
      <w:r w:rsidR="00861C94" w:rsidRPr="00EA235D">
        <w:t xml:space="preserve"> least inhibited by product (i.e. lactate) at term</w:t>
      </w:r>
      <w:r w:rsidR="00A06D8E" w:rsidRPr="00EA235D">
        <w:t xml:space="preserve"> </w:t>
      </w:r>
      <w:r w:rsidR="00A76F0F" w:rsidRPr="00EA235D">
        <w:fldChar w:fldCharType="begin"/>
      </w:r>
      <w:r w:rsidR="00D555AA">
        <w:instrText xml:space="preserve"> ADDIN EN.CITE &lt;EndNote&gt;&lt;Cite&gt;&lt;Author&gt;Makkonen&lt;/Author&gt;&lt;Year&gt;1982&lt;/Year&gt;&lt;RecNum&gt;835&lt;/RecNum&gt;&lt;DisplayText&gt;(Makkonen, et al. 1982)&lt;/DisplayText&gt;&lt;record&gt;&lt;rec-number&gt;835&lt;/rec-number&gt;&lt;foreign-keys&gt;&lt;key app="EN" db-id="2x0dt0w9p9sz5vet95bx5fd7szz00edtazwt" timestamp="1591786136" guid="12c85b77-bdc9-40af-8b69-212d9fafe75c"&gt;835&lt;/key&gt;&lt;/foreign-keys&gt;&lt;ref-type name="Journal Article"&gt;17&lt;/ref-type&gt;&lt;contributors&gt;&lt;authors&gt;&lt;author&gt;Makkonen, M.&lt;/author&gt;&lt;author&gt;Puhakainen, E.&lt;/author&gt;&lt;author&gt;Hänninen, O.&lt;/author&gt;&lt;author&gt;Castrén, O.&lt;/author&gt;&lt;/authors&gt;&lt;/contributors&gt;&lt;titles&gt;&lt;title&gt;Lactate dehydrogenase isoenzymes in human myometrium during pregnancy and labor&lt;/title&gt;&lt;secondary-title&gt;Acta Obstet Gynecol Scand&lt;/secondary-title&gt;&lt;/titles&gt;&lt;periodical&gt;&lt;full-title&gt;Acta Obstetricia et Gynecologica Scandinavica&lt;/full-title&gt;&lt;abbr-1&gt;Acta Obstet. Gynecol. Scand.&lt;/abbr-1&gt;&lt;abbr-2&gt;Acta Obstet Gynecol Scand&lt;/abbr-2&gt;&lt;/periodical&gt;&lt;pages&gt;35-7&lt;/pages&gt;&lt;volume&gt;61&lt;/volume&gt;&lt;number&gt;1&lt;/number&gt;&lt;edition&gt;1982/01/01&lt;/edition&gt;&lt;keywords&gt;&lt;keyword&gt;Female&lt;/keyword&gt;&lt;keyword&gt;Humans&lt;/keyword&gt;&lt;keyword&gt;Hypertension/enzymology&lt;/keyword&gt;&lt;keyword&gt;Isoenzymes&lt;/keyword&gt;&lt;keyword&gt;L-Lactate Dehydrogenase/*metabolism&lt;/keyword&gt;&lt;keyword&gt;*Labor, Obstetric&lt;/keyword&gt;&lt;keyword&gt;Muscles/enzymology&lt;/keyword&gt;&lt;keyword&gt;Myometrium/*enzymology&lt;/keyword&gt;&lt;keyword&gt;Pre-Eclampsia/enzymology&lt;/keyword&gt;&lt;keyword&gt;*Pregnancy&lt;/keyword&gt;&lt;keyword&gt;Pregnancy Complications, Cardiovascular/enzymology&lt;/keyword&gt;&lt;keyword&gt;Uterus/*enzymology&lt;/keyword&gt;&lt;/keywords&gt;&lt;dates&gt;&lt;year&gt;1982&lt;/year&gt;&lt;/dates&gt;&lt;isbn&gt;0001-6349 (Print)&amp;#xD;0001-6349&lt;/isbn&gt;&lt;accession-num&gt;7090748&lt;/accession-num&gt;&lt;urls&gt;&lt;/urls&gt;&lt;electronic-resource-num&gt;10.3109/00016348209156948&lt;/electronic-resource-num&gt;&lt;remote-database-provider&gt;NLM&lt;/remote-database-provider&gt;&lt;language&gt;eng&lt;/language&gt;&lt;/record&gt;&lt;/Cite&gt;&lt;/EndNote&gt;</w:instrText>
      </w:r>
      <w:r w:rsidR="00A76F0F" w:rsidRPr="00EA235D">
        <w:fldChar w:fldCharType="separate"/>
      </w:r>
      <w:r w:rsidR="00D555AA">
        <w:rPr>
          <w:noProof/>
        </w:rPr>
        <w:t>(Makkonen, et al. 1982)</w:t>
      </w:r>
      <w:r w:rsidR="00A76F0F" w:rsidRPr="00EA235D">
        <w:fldChar w:fldCharType="end"/>
      </w:r>
      <w:r w:rsidR="00861C94" w:rsidRPr="00EA235D">
        <w:t xml:space="preserve">. There </w:t>
      </w:r>
      <w:r w:rsidR="008D048A" w:rsidRPr="00EA235D">
        <w:t>are</w:t>
      </w:r>
      <w:r w:rsidR="00861C94" w:rsidRPr="00EA235D">
        <w:t xml:space="preserve"> also </w:t>
      </w:r>
      <w:r w:rsidR="008D048A" w:rsidRPr="00EA235D">
        <w:t>modest</w:t>
      </w:r>
      <w:r w:rsidR="00861C94" w:rsidRPr="00EA235D">
        <w:t xml:space="preserve"> increase</w:t>
      </w:r>
      <w:r w:rsidR="008D048A" w:rsidRPr="00EA235D">
        <w:t>s</w:t>
      </w:r>
      <w:r w:rsidR="00861C94" w:rsidRPr="00EA235D">
        <w:t xml:space="preserve"> in [ATP] and [PCr] at term</w:t>
      </w:r>
      <w:r w:rsidR="00B939A3" w:rsidRPr="00EA235D">
        <w:t xml:space="preserve"> in rat myometrium</w:t>
      </w:r>
      <w:r w:rsidR="00A06D8E" w:rsidRPr="00EA235D">
        <w:t xml:space="preserve"> </w:t>
      </w:r>
      <w:r w:rsidR="00A76F0F" w:rsidRPr="00EA235D">
        <w:fldChar w:fldCharType="begin"/>
      </w:r>
      <w:r w:rsidR="00D555AA">
        <w:instrText xml:space="preserve"> ADDIN EN.CITE &lt;EndNote&gt;&lt;Cite&gt;&lt;Author&gt;Dawson&lt;/Author&gt;&lt;Year&gt;1985&lt;/Year&gt;&lt;RecNum&gt;169&lt;/RecNum&gt;&lt;DisplayText&gt;(Dawson and Wray 1985)&lt;/DisplayText&gt;&lt;record&gt;&lt;rec-number&gt;169&lt;/rec-number&gt;&lt;foreign-keys&gt;&lt;key app="EN" db-id="2x0dt0w9p9sz5vet95bx5fd7szz00edtazwt" timestamp="1582661924" guid="f541f36b-ed77-4cb1-aef9-a25ce3638513"&gt;169&lt;/key&gt;&lt;/foreign-keys&gt;&lt;ref-type name="Journal Article"&gt;17&lt;/ref-type&gt;&lt;contributors&gt;&lt;authors&gt;&lt;author&gt;Dawson, M. J.&lt;/author&gt;&lt;author&gt;Wray, S.&lt;/author&gt;&lt;/authors&gt;&lt;/contributors&gt;&lt;titles&gt;&lt;title&gt;&lt;style face="normal" font="default" size="100%"&gt;The effects of pregnancy and parturition on phosphorus metabolites in rat uterus studied by &lt;/style&gt;&lt;style face="superscript" font="default" size="100%"&gt;31&lt;/style&gt;&lt;style face="normal" font="default" size="100%"&gt;P nuclear magnetic resonance&lt;/style&gt;&lt;/title&gt;&lt;secondary-title&gt;J Physiol&lt;/secondary-title&gt;&lt;alt-title&gt;The Journal of physiology&lt;/alt-title&gt;&lt;/titles&gt;&lt;periodical&gt;&lt;full-title&gt;Journal of Physiology&lt;/full-title&gt;&lt;abbr-1&gt;J. Physiol.&lt;/abbr-1&gt;&lt;abbr-2&gt;J Physiol&lt;/abbr-2&gt;&lt;/periodical&gt;&lt;pages&gt;19-31&lt;/pages&gt;&lt;volume&gt;368&lt;/volume&gt;&lt;edition&gt;1985/11/01&lt;/edition&gt;&lt;keywords&gt;&lt;keyword&gt;Animals&lt;/keyword&gt;&lt;keyword&gt;Cesarean Section&lt;/keyword&gt;&lt;keyword&gt;Female&lt;/keyword&gt;&lt;keyword&gt;Hydrogen-Ion Concentration&lt;/keyword&gt;&lt;keyword&gt;*Labor, Obstetric&lt;/keyword&gt;&lt;keyword&gt;Magnetic Resonance Spectroscopy&lt;/keyword&gt;&lt;keyword&gt;Phosphates/metabolism&lt;/keyword&gt;&lt;keyword&gt;Phosphocreatine/metabolism&lt;/keyword&gt;&lt;keyword&gt;Phosphorus/*metabolism&lt;/keyword&gt;&lt;keyword&gt;Pregnancy&lt;/keyword&gt;&lt;keyword&gt;*Pregnancy, Animal&lt;/keyword&gt;&lt;keyword&gt;Rats&lt;/keyword&gt;&lt;keyword&gt;Rats, Inbred Strains&lt;/keyword&gt;&lt;keyword&gt;Temperature&lt;/keyword&gt;&lt;keyword&gt;Uterus/*metabolism&lt;/keyword&gt;&lt;/keywords&gt;&lt;dates&gt;&lt;year&gt;1985&lt;/year&gt;&lt;pub-dates&gt;&lt;date&gt;Nov&lt;/date&gt;&lt;/pub-dates&gt;&lt;/dates&gt;&lt;isbn&gt;0022-3751 (Print)&amp;#xD;0022-3751&lt;/isbn&gt;&lt;accession-num&gt;4078741&lt;/accession-num&gt;&lt;urls&gt;&lt;/urls&gt;&lt;custom2&gt;PMC1192583&lt;/custom2&gt;&lt;remote-database-provider&gt;NLM&lt;/remote-database-provider&gt;&lt;language&gt;eng&lt;/language&gt;&lt;/record&gt;&lt;/Cite&gt;&lt;/EndNote&gt;</w:instrText>
      </w:r>
      <w:r w:rsidR="00A76F0F" w:rsidRPr="00EA235D">
        <w:fldChar w:fldCharType="separate"/>
      </w:r>
      <w:r w:rsidR="00D555AA">
        <w:rPr>
          <w:noProof/>
        </w:rPr>
        <w:t>(Dawson and Wray 1985)</w:t>
      </w:r>
      <w:r w:rsidR="00A76F0F" w:rsidRPr="00EA235D">
        <w:fldChar w:fldCharType="end"/>
      </w:r>
      <w:r w:rsidR="00861C94" w:rsidRPr="00EA235D">
        <w:t xml:space="preserve">. </w:t>
      </w:r>
      <w:r w:rsidR="00EB51F9" w:rsidRPr="00EA235D">
        <w:t>Thus</w:t>
      </w:r>
      <w:r w:rsidR="008D048A" w:rsidRPr="00EA235D">
        <w:t xml:space="preserve">, </w:t>
      </w:r>
      <w:r w:rsidR="00861C94" w:rsidRPr="00EA235D">
        <w:t xml:space="preserve">the term-pregnant myometrium is </w:t>
      </w:r>
      <w:r w:rsidRPr="00EA235D">
        <w:t xml:space="preserve">better </w:t>
      </w:r>
      <w:r w:rsidR="00861C94" w:rsidRPr="00EA235D">
        <w:t>able to withstand hypoxic episodes</w:t>
      </w:r>
      <w:r w:rsidRPr="00EA235D">
        <w:t>, than non-pregnant</w:t>
      </w:r>
      <w:r w:rsidR="008D048A" w:rsidRPr="00EA235D">
        <w:t xml:space="preserve">. </w:t>
      </w:r>
      <w:r w:rsidR="00B939A3" w:rsidRPr="00EA235D">
        <w:t xml:space="preserve">Given the </w:t>
      </w:r>
      <w:r w:rsidR="004F3F13" w:rsidRPr="00EA235D">
        <w:t xml:space="preserve">low reserves of PCr in myometrium, we speculate that creatine supplementation may improve labour outcome. In mice, this approach has led to improved </w:t>
      </w:r>
      <w:r w:rsidR="004F3F13" w:rsidRPr="00EA235D">
        <w:lastRenderedPageBreak/>
        <w:t>neuronal outcomes after induced hypoxia, but it is unclear whether improved contractions and delivery contribute to this cerebral effects (</w:t>
      </w:r>
      <w:r w:rsidR="00DA67FE">
        <w:fldChar w:fldCharType="begin"/>
      </w:r>
      <w:r w:rsidR="00D555AA">
        <w:instrText xml:space="preserve"> ADDIN EN.CITE &lt;EndNote&gt;&lt;Cite&gt;&lt;Author&gt;Ireland&lt;/Author&gt;&lt;Year&gt;2011&lt;/Year&gt;&lt;RecNum&gt;863&lt;/RecNum&gt;&lt;DisplayText&gt;(Ireland, et al. 2011)&lt;/DisplayText&gt;&lt;record&gt;&lt;rec-number&gt;863&lt;/rec-number&gt;&lt;foreign-keys&gt;&lt;key app="EN" db-id="2x0dt0w9p9sz5vet95bx5fd7szz00edtazwt" timestamp="1602250379" guid="b006457a-c8c1-4465-b150-40bb03ab6534"&gt;863&lt;/key&gt;&lt;/foreign-keys&gt;&lt;ref-type name="Journal Article"&gt;17&lt;/ref-type&gt;&lt;contributors&gt;&lt;authors&gt;&lt;author&gt;Ireland, Z.&lt;/author&gt;&lt;author&gt;Castillo-Melendez, M.&lt;/author&gt;&lt;author&gt;Dickinson, H.&lt;/author&gt;&lt;author&gt;Snow, R.&lt;/author&gt;&lt;author&gt;Walker, D. W.&lt;/author&gt;&lt;/authors&gt;&lt;/contributors&gt;&lt;auth-address&gt;Ritchie Centre for Baby Health Research, Monash Institute of Medical Research, Monash Medical Centre, Clayton, Victoria, Australia.&lt;/auth-address&gt;&lt;titles&gt;&lt;title&gt;A maternal diet supplemented with creatine from mid-pregnancy protects the newborn spiny mouse brain from birth hypoxia&lt;/title&gt;&lt;secondary-title&gt;Neuroscience&lt;/secondary-title&gt;&lt;/titles&gt;&lt;periodical&gt;&lt;full-title&gt;Neuroscience&lt;/full-title&gt;&lt;abbr-1&gt;Neuroscience&lt;/abbr-1&gt;&lt;abbr-2&gt;Neuroscience&lt;/abbr-2&gt;&lt;/periodical&gt;&lt;pages&gt;372-9&lt;/pages&gt;&lt;volume&gt;194&lt;/volume&gt;&lt;edition&gt;2011/06/07&lt;/edition&gt;&lt;keywords&gt;&lt;keyword&gt;Animals&lt;/keyword&gt;&lt;keyword&gt;Animals, Newborn&lt;/keyword&gt;&lt;keyword&gt;Creatine/administration &amp;amp; dosage/*pharmacology&lt;/keyword&gt;&lt;keyword&gt;*Dietary Supplements&lt;/keyword&gt;&lt;keyword&gt;Disease Models, Animal&lt;/keyword&gt;&lt;keyword&gt;Female&lt;/keyword&gt;&lt;keyword&gt;Fetal Hypoxia/complications/physiopathology/*prevention &amp;amp; control&lt;/keyword&gt;&lt;keyword&gt;Hypoxia, Brain/etiology/physiopathology/*prevention &amp;amp; control&lt;/keyword&gt;&lt;keyword&gt;Male&lt;/keyword&gt;&lt;keyword&gt;Murinae&lt;/keyword&gt;&lt;keyword&gt;Pregnancy&lt;/keyword&gt;&lt;keyword&gt;Pregnancy Complications/*diet therapy/etiology/physiopathology&lt;/keyword&gt;&lt;/keywords&gt;&lt;dates&gt;&lt;year&gt;2011&lt;/year&gt;&lt;pub-dates&gt;&lt;date&gt;Oct 27&lt;/date&gt;&lt;/pub-dates&gt;&lt;/dates&gt;&lt;isbn&gt;0306-4522&lt;/isbn&gt;&lt;accession-num&gt;21640166&lt;/accession-num&gt;&lt;urls&gt;&lt;/urls&gt;&lt;electronic-resource-num&gt;10.1016/j.neuroscience.2011.05.012&lt;/electronic-resource-num&gt;&lt;remote-database-provider&gt;NLM&lt;/remote-database-provider&gt;&lt;language&gt;eng&lt;/language&gt;&lt;/record&gt;&lt;/Cite&gt;&lt;/EndNote&gt;</w:instrText>
      </w:r>
      <w:r w:rsidR="00DA67FE">
        <w:fldChar w:fldCharType="separate"/>
      </w:r>
      <w:r w:rsidR="00D555AA">
        <w:rPr>
          <w:noProof/>
        </w:rPr>
        <w:t>(Ireland, et al. 2011)</w:t>
      </w:r>
      <w:r w:rsidR="00DA67FE">
        <w:fldChar w:fldCharType="end"/>
      </w:r>
      <w:r w:rsidR="004F3F13" w:rsidRPr="00EA235D">
        <w:t>).</w:t>
      </w:r>
    </w:p>
    <w:p w14:paraId="008C0CDC" w14:textId="77777777" w:rsidR="0007612B" w:rsidRPr="00EA235D" w:rsidRDefault="00986250" w:rsidP="00EA235D">
      <w:pPr>
        <w:pStyle w:val="Heading2"/>
        <w:rPr>
          <w:sz w:val="24"/>
          <w:szCs w:val="24"/>
        </w:rPr>
      </w:pPr>
      <w:bookmarkStart w:id="9" w:name="_Toc42767525"/>
      <w:r w:rsidRPr="00EA235D">
        <w:rPr>
          <w:sz w:val="24"/>
          <w:szCs w:val="24"/>
        </w:rPr>
        <w:t>M</w:t>
      </w:r>
      <w:r w:rsidR="0007612B" w:rsidRPr="00EA235D">
        <w:rPr>
          <w:sz w:val="24"/>
          <w:szCs w:val="24"/>
        </w:rPr>
        <w:t>yometrial pH</w:t>
      </w:r>
      <w:bookmarkEnd w:id="9"/>
    </w:p>
    <w:p w14:paraId="17D6102B" w14:textId="5BEBE777" w:rsidR="0007612B" w:rsidRPr="00EA235D" w:rsidRDefault="00986250" w:rsidP="00EA235D">
      <w:r w:rsidRPr="00EA235D">
        <w:t>A</w:t>
      </w:r>
      <w:r w:rsidR="0007612B" w:rsidRPr="00EA235D">
        <w:t xml:space="preserve"> switch to anaerobic respiration under hypoxic conditions, increases lactate production in vascular and </w:t>
      </w:r>
      <w:r w:rsidRPr="00EA235D">
        <w:t>myometrial smooth</w:t>
      </w:r>
      <w:r w:rsidR="0007612B" w:rsidRPr="00EA235D">
        <w:t xml:space="preserve"> muscles </w:t>
      </w:r>
      <w:r w:rsidR="00A76F0F" w:rsidRPr="00EA235D">
        <w:fldChar w:fldCharType="begin">
          <w:fldData xml:space="preserve">PEVuZE5vdGU+PENpdGU+PEF1dGhvcj5Mb3ZncmVuPC9BdXRob3I+PFllYXI+MTk4NTwvWWVhcj48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=
</w:fldData>
        </w:fldChar>
      </w:r>
      <w:r w:rsidR="00D555AA">
        <w:instrText xml:space="preserve"> ADDIN EN.CITE </w:instrText>
      </w:r>
      <w:r w:rsidR="00D555AA">
        <w:fldChar w:fldCharType="begin">
          <w:fldData xml:space="preserve">PEVuZE5vdGU+PENpdGU+PEF1dGhvcj5Mb3ZncmVuPC9BdXRob3I+PFllYXI+MTk4NTwvWWVhcj48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Lovgren and Hellstrand 1985, Wray 1990)</w:t>
      </w:r>
      <w:r w:rsidR="00A76F0F" w:rsidRPr="00EA235D">
        <w:fldChar w:fldCharType="end"/>
      </w:r>
      <w:r w:rsidR="0007612B" w:rsidRPr="00EA235D">
        <w:t xml:space="preserve"> and leads to intracellular acidification. </w:t>
      </w:r>
      <w:r w:rsidRPr="00EA235D">
        <w:t>A direct concentration-dependent effect of lactate on myometrial intracellular pH</w:t>
      </w:r>
      <w:r w:rsidR="00752720" w:rsidRPr="00EA235D">
        <w:rPr>
          <w:vertAlign w:val="subscript"/>
        </w:rPr>
        <w:t xml:space="preserve"> </w:t>
      </w:r>
      <w:r w:rsidR="00752720" w:rsidRPr="00EA235D">
        <w:t>(pH</w:t>
      </w:r>
      <w:r w:rsidR="00752720" w:rsidRPr="00EA235D">
        <w:rPr>
          <w:vertAlign w:val="subscript"/>
        </w:rPr>
        <w:t>i</w:t>
      </w:r>
      <w:r w:rsidR="00752720" w:rsidRPr="00EA235D">
        <w:t xml:space="preserve">) </w:t>
      </w:r>
      <w:r w:rsidRPr="00EA235D">
        <w:t>has been measured</w:t>
      </w:r>
      <w:r w:rsidR="00971420" w:rsidRPr="00EA235D">
        <w:t xml:space="preserve"> </w:t>
      </w:r>
      <w:r w:rsidR="00A76F0F" w:rsidRPr="00EA235D">
        <w:fldChar w:fldCharType="begin"/>
      </w:r>
      <w:r w:rsidR="00D555AA">
        <w:instrText xml:space="preserve"> ADDIN EN.CITE &lt;EndNote&gt;&lt;Cite&gt;&lt;Author&gt;Hanley&lt;/Author&gt;&lt;Year&gt;2015&lt;/Year&gt;&lt;RecNum&gt;176&lt;/RecNum&gt;&lt;DisplayText&gt;(Hanley, et al. 2015)&lt;/DisplayText&gt;&lt;record&gt;&lt;rec-number&gt;176&lt;/rec-number&gt;&lt;foreign-keys&gt;&lt;key app="EN" db-id="2x0dt0w9p9sz5vet95bx5fd7szz00edtazwt" timestamp="1582661925" guid="a4d6cd8f-4453-4858-91c7-e850c1ef419e"&gt;176&lt;/key&gt;&lt;/foreign-keys&gt;&lt;ref-type name="Journal Article"&gt;17&lt;/ref-type&gt;&lt;contributors&gt;&lt;authors&gt;&lt;author&gt;Hanley, J. A.&lt;/author&gt;&lt;author&gt;Weeks, A.&lt;/author&gt;&lt;author&gt;Wray, S.&lt;/author&gt;&lt;/authors&gt;&lt;/contributors&gt;&lt;auth-address&gt;Departments of Cellular and Molecular Physiology.&amp;#xD;Women&amp;apos;s and Children&amp;apos;s Health, Institute of Translational Medicine, University of Liverpool, Liverpool, UK.&lt;/auth-address&gt;&lt;titles&gt;&lt;title&gt;Physiological increases in lactate inhibit intracellular calcium transients, acidify myocytes and decrease force in term pregnant rat myometrium&lt;/title&gt;&lt;secondary-title&gt;J Physiol&lt;/secondary-title&gt;&lt;alt-title&gt;The Journal of physiology&lt;/alt-title&gt;&lt;/titles&gt;&lt;periodical&gt;&lt;full-title&gt;Journal of Physiology&lt;/full-title&gt;&lt;abbr-1&gt;J. Physiol.&lt;/abbr-1&gt;&lt;abbr-2&gt;J Physiol&lt;/abbr-2&gt;&lt;/periodical&gt;&lt;pages&gt;4603-14&lt;/pages&gt;&lt;volume&gt;593&lt;/volume&gt;&lt;number&gt;20&lt;/number&gt;&lt;edition&gt;2015/08/01&lt;/edition&gt;&lt;keywords&gt;&lt;keyword&gt;Animals&lt;/keyword&gt;&lt;keyword&gt;Calcium/physiology&lt;/keyword&gt;&lt;keyword&gt;Dystocia&lt;/keyword&gt;&lt;keyword&gt;Female&lt;/keyword&gt;&lt;keyword&gt;Hydrogen-Ion Concentration&lt;/keyword&gt;&lt;keyword&gt;In Vitro Techniques&lt;/keyword&gt;&lt;keyword&gt;Lactic Acid/*pharmacology&lt;/keyword&gt;&lt;keyword&gt;Muscle Cells/drug effects/physiology&lt;/keyword&gt;&lt;keyword&gt;Myometrium/*drug effects/physiology&lt;/keyword&gt;&lt;keyword&gt;Pregnancy&lt;/keyword&gt;&lt;keyword&gt;Rats, Wistar&lt;/keyword&gt;&lt;keyword&gt;Uterine Contraction/drug effects&lt;/keyword&gt;&lt;/keywords&gt;&lt;dates&gt;&lt;year&gt;2015&lt;/year&gt;&lt;pub-dates&gt;&lt;date&gt;Oct 15&lt;/date&gt;&lt;/pub-dates&gt;&lt;/dates&gt;&lt;isbn&gt;0022-3751&lt;/isbn&gt;&lt;accession-num&gt;26223765&lt;/accession-num&gt;&lt;urls&gt;&lt;/urls&gt;&lt;custom2&gt;PMC4606541&lt;/custom2&gt;&lt;electronic-resource-num&gt;10.1113/jp270631&lt;/electronic-resource-num&gt;&lt;remote-database-provider&gt;NLM&lt;/remote-database-provider&gt;&lt;language&gt;eng&lt;/language&gt;&lt;/record&gt;&lt;/Cite&gt;&lt;/EndNote&gt;</w:instrText>
      </w:r>
      <w:r w:rsidR="00A76F0F" w:rsidRPr="00EA235D">
        <w:fldChar w:fldCharType="separate"/>
      </w:r>
      <w:r w:rsidR="00D555AA">
        <w:rPr>
          <w:noProof/>
        </w:rPr>
        <w:t>(Hanley, et al. 2015)</w:t>
      </w:r>
      <w:r w:rsidR="00A76F0F" w:rsidRPr="00EA235D">
        <w:fldChar w:fldCharType="end"/>
      </w:r>
      <w:r w:rsidR="00971420" w:rsidRPr="00EA235D">
        <w:t xml:space="preserve">, </w:t>
      </w:r>
      <w:r w:rsidRPr="00EA235D">
        <w:t xml:space="preserve"> and under </w:t>
      </w:r>
      <w:proofErr w:type="spellStart"/>
      <w:r w:rsidRPr="00EA235D">
        <w:t>normoxic</w:t>
      </w:r>
      <w:proofErr w:type="spellEnd"/>
      <w:r w:rsidRPr="00EA235D">
        <w:t xml:space="preserve"> conditions, inhibition of lactate efflux will cause acidification </w:t>
      </w:r>
      <w:r w:rsidR="00A76F0F" w:rsidRPr="00EA235D">
        <w:fldChar w:fldCharType="begin"/>
      </w:r>
      <w:r w:rsidR="00D555AA">
        <w:instrText xml:space="preserve"> ADDIN EN.CITE &lt;EndNote&gt;&lt;Cite&gt;&lt;Author&gt;Wray&lt;/Author&gt;&lt;Year&gt;1990&lt;/Year&gt;&lt;RecNum&gt;172&lt;/RecNum&gt;&lt;DisplayText&gt;(Wray 1990)&lt;/DisplayText&gt;&lt;record&gt;&lt;rec-number&gt;172&lt;/rec-number&gt;&lt;foreign-keys&gt;&lt;key app="EN" db-id="2x0dt0w9p9sz5vet95bx5fd7szz00edtazwt" timestamp="1582661924" guid="3f3b3bc2-39c3-4e73-92a2-f3c2f776ce0b"&gt;172&lt;/key&gt;&lt;/foreign-keys&gt;&lt;ref-type name="Journal Article"&gt;17&lt;/ref-type&gt;&lt;contributors&gt;&lt;authors&gt;&lt;author&gt;Wray, S.&lt;/author&gt;&lt;/authors&gt;&lt;/contributors&gt;&lt;auth-address&gt;Department of Physiology, University College London.&lt;/auth-address&gt;&lt;titles&gt;&lt;title&gt;The effects of metabolic inhibition on uterine metabolism and intracellular pH in the rat&lt;/title&gt;&lt;secondary-title&gt;J Physiol&lt;/secondary-title&gt;&lt;alt-title&gt;The Journal of physiology&lt;/alt-title&gt;&lt;/titles&gt;&lt;periodical&gt;&lt;full-title&gt;Journal of Physiology&lt;/full-title&gt;&lt;abbr-1&gt;J. Physiol.&lt;/abbr-1&gt;&lt;abbr-2&gt;J Physiol&lt;/abbr-2&gt;&lt;/periodical&gt;&lt;pages&gt;411-23&lt;/pages&gt;&lt;volume&gt;423&lt;/volume&gt;&lt;edition&gt;1990/04/01&lt;/edition&gt;&lt;keywords&gt;&lt;keyword&gt;Animals&lt;/keyword&gt;&lt;keyword&gt;Antimetabolites/*pharmacology&lt;/keyword&gt;&lt;keyword&gt;Coumaric Acids/pharmacology&lt;/keyword&gt;&lt;keyword&gt;Cyanides/pharmacology&lt;/keyword&gt;&lt;keyword&gt;Female&lt;/keyword&gt;&lt;keyword&gt;Glycolysis/drug effects&lt;/keyword&gt;&lt;keyword&gt;Hydrogen-Ion Concentration&lt;/keyword&gt;&lt;keyword&gt;Iodoacetates/pharmacology&lt;/keyword&gt;&lt;keyword&gt;Iodoacetic Acid&lt;/keyword&gt;&lt;keyword&gt;Lactates/metabolism&lt;/keyword&gt;&lt;keyword&gt;Lactic Acid&lt;/keyword&gt;&lt;keyword&gt;Oxidative Phosphorylation/drug effects&lt;/keyword&gt;&lt;keyword&gt;Potassium/pharmacology&lt;/keyword&gt;&lt;keyword&gt;Pregnancy&lt;/keyword&gt;&lt;keyword&gt;Rats&lt;/keyword&gt;&lt;keyword&gt;Rats, Inbred Strains&lt;/keyword&gt;&lt;keyword&gt;Uterus/drug effects/*metabolism&lt;/keyword&gt;&lt;/keywords&gt;&lt;dates&gt;&lt;year&gt;1990&lt;/year&gt;&lt;pub-dates&gt;&lt;date&gt;Apr&lt;/date&gt;&lt;/pub-dates&gt;&lt;/dates&gt;&lt;isbn&gt;0022-3751 (Print)&amp;#xD;0022-3751&lt;/isbn&gt;&lt;accession-num&gt;2388156&lt;/accession-num&gt;&lt;urls&gt;&lt;/urls&gt;&lt;custom2&gt;PMC1189765&lt;/custom2&gt;&lt;remote-database-provider&gt;NLM&lt;/remote-database-provider&gt;&lt;language&gt;eng&lt;/language&gt;&lt;/record&gt;&lt;/Cite&gt;&lt;/EndNote&gt;</w:instrText>
      </w:r>
      <w:r w:rsidR="00A76F0F" w:rsidRPr="00EA235D">
        <w:fldChar w:fldCharType="separate"/>
      </w:r>
      <w:r w:rsidR="00D555AA">
        <w:rPr>
          <w:noProof/>
        </w:rPr>
        <w:t>(Wray 1990)</w:t>
      </w:r>
      <w:r w:rsidR="00A76F0F" w:rsidRPr="00EA235D">
        <w:fldChar w:fldCharType="end"/>
      </w:r>
      <w:r w:rsidRPr="00EA235D">
        <w:t xml:space="preserve">. </w:t>
      </w:r>
      <w:r w:rsidR="0007612B" w:rsidRPr="00EA235D">
        <w:t>Changes in pH</w:t>
      </w:r>
      <w:r w:rsidR="0007612B" w:rsidRPr="00EA235D">
        <w:rPr>
          <w:vertAlign w:val="subscript"/>
        </w:rPr>
        <w:t>i</w:t>
      </w:r>
      <w:r w:rsidRPr="00EA235D">
        <w:rPr>
          <w:vertAlign w:val="subscript"/>
        </w:rPr>
        <w:t xml:space="preserve"> </w:t>
      </w:r>
      <w:r w:rsidRPr="00EA235D">
        <w:t xml:space="preserve">in myometrial smooth muscles </w:t>
      </w:r>
      <w:r w:rsidR="00752720" w:rsidRPr="00EA235D">
        <w:t>ar</w:t>
      </w:r>
      <w:r w:rsidRPr="00EA235D">
        <w:t>e</w:t>
      </w:r>
      <w:r w:rsidR="0007612B" w:rsidRPr="00EA235D">
        <w:t xml:space="preserve"> limited by buffering and pH regulatory mechanisms (</w:t>
      </w:r>
      <w:proofErr w:type="spellStart"/>
      <w:r w:rsidRPr="00EA235D">
        <w:t>e.g</w:t>
      </w:r>
      <w:proofErr w:type="spellEnd"/>
      <w:r w:rsidR="0007612B" w:rsidRPr="00EA235D">
        <w:t xml:space="preserve"> Na</w:t>
      </w:r>
      <w:r w:rsidR="0007612B" w:rsidRPr="00EA235D">
        <w:rPr>
          <w:vertAlign w:val="superscript"/>
        </w:rPr>
        <w:t>+</w:t>
      </w:r>
      <w:r w:rsidR="0007612B" w:rsidRPr="00EA235D">
        <w:t>/H</w:t>
      </w:r>
      <w:r w:rsidR="0007612B" w:rsidRPr="00EA235D">
        <w:rPr>
          <w:vertAlign w:val="superscript"/>
        </w:rPr>
        <w:t>+</w:t>
      </w:r>
      <w:r w:rsidR="0007612B" w:rsidRPr="00EA235D">
        <w:t xml:space="preserve"> exchanger</w:t>
      </w:r>
      <w:r w:rsidR="00E45552" w:rsidRPr="00EA235D">
        <w:t>)</w:t>
      </w:r>
      <w:r w:rsidR="0007612B" w:rsidRPr="00EA235D">
        <w:t xml:space="preserve"> </w:t>
      </w:r>
      <w:r w:rsidR="00A76F0F" w:rsidRPr="00EA235D">
        <w:fldChar w:fldCharType="begin">
          <w:fldData xml:space="preserve">PEVuZE5vdGU+PENpdGU+PEF1dGhvcj5MaXR0bGU8L0F1dGhvcj48WWVhcj4xOTk1PC9ZZWFyPjxS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=
</w:fldData>
        </w:fldChar>
      </w:r>
      <w:r w:rsidR="00D555AA">
        <w:instrText xml:space="preserve"> ADDIN EN.CITE </w:instrText>
      </w:r>
      <w:r w:rsidR="00D555AA">
        <w:fldChar w:fldCharType="begin">
          <w:fldData xml:space="preserve">PEVuZE5vdGU+PENpdGU+PEF1dGhvcj5MaXR0bGU8L0F1dGhvcj48WWVhcj4xOTk1PC9ZZWFyPjxS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Little, et al. 1995)</w:t>
      </w:r>
      <w:r w:rsidR="00A76F0F" w:rsidRPr="00EA235D">
        <w:fldChar w:fldCharType="end"/>
      </w:r>
      <w:r w:rsidR="0007612B" w:rsidRPr="00EA235D">
        <w:t xml:space="preserve">. </w:t>
      </w:r>
      <w:r w:rsidR="004F3F13" w:rsidRPr="00EA235D">
        <w:t>In myometrium buffering capacity (ΔH</w:t>
      </w:r>
      <w:r w:rsidR="004F3F13" w:rsidRPr="00EA235D">
        <w:rPr>
          <w:vertAlign w:val="superscript"/>
        </w:rPr>
        <w:t>+</w:t>
      </w:r>
      <w:r w:rsidR="004F3F13" w:rsidRPr="00EA235D">
        <w:t>/</w:t>
      </w:r>
      <w:proofErr w:type="spellStart"/>
      <w:r w:rsidR="004F3F13" w:rsidRPr="00EA235D">
        <w:t>ΔpHi</w:t>
      </w:r>
      <w:proofErr w:type="spellEnd"/>
      <w:r w:rsidR="004F3F13" w:rsidRPr="00EA235D">
        <w:t>), has been calculated to be ~40, and the main contributors to it are bicarbonate, proteins and phosphates (</w:t>
      </w:r>
      <w:r w:rsidR="00DA67FE">
        <w:fldChar w:fldCharType="begin"/>
      </w:r>
      <w:r w:rsidR="00D555AA">
        <w:instrText xml:space="preserve"> ADDIN EN.CITE &lt;EndNote&gt;&lt;Cite&gt;&lt;Author&gt;Bullock&lt;/Author&gt;&lt;Year&gt;1998&lt;/Year&gt;&lt;RecNum&gt;434&lt;/RecNum&gt;&lt;DisplayText&gt;(Bullock, et al. 1998)&lt;/DisplayText&gt;&lt;record&gt;&lt;rec-number&gt;434&lt;/rec-number&gt;&lt;foreign-keys&gt;&lt;key app="EN" db-id="2x0dt0w9p9sz5vet95bx5fd7szz00edtazwt" timestamp="1584125685" guid="6271d15b-bb75-4159-9df4-895e1dbc6342"&gt;434&lt;/key&gt;&lt;/foreign-keys&gt;&lt;ref-type name="Journal Article"&gt;17&lt;/ref-type&gt;&lt;contributors&gt;&lt;authors&gt;&lt;author&gt;Bullock, A. J.&lt;/author&gt;&lt;author&gt;Duquette, R. A.&lt;/author&gt;&lt;author&gt;Buttell, N.&lt;/author&gt;&lt;author&gt;Wray, S.&lt;/author&gt;&lt;/authors&gt;&lt;/contributors&gt;&lt;auth-address&gt;Physiological Laboratory, University of Liverpool, Crown Street, Liverpool L69 3BX, UK.&lt;/auth-address&gt;&lt;titles&gt;&lt;title&gt;Developmental changes in intracellular pH buffering power in smooth muscle&lt;/title&gt;&lt;secondary-title&gt;Pflugers Arch&lt;/secondary-title&gt;&lt;/titles&gt;&lt;periodical&gt;&lt;full-title&gt;Pflügers Archiv. European Journal of Physiology&lt;/full-title&gt;&lt;abbr-1&gt;Pflugers Arch.&lt;/abbr-1&gt;&lt;abbr-2&gt;Pflugers Arch&lt;/abbr-2&gt;&lt;/periodical&gt;&lt;pages&gt;575-7&lt;/pages&gt;&lt;volume&gt;435&lt;/volume&gt;&lt;number&gt;4&lt;/number&gt;&lt;edition&gt;1998/04/04&lt;/edition&gt;&lt;keywords&gt;&lt;keyword&gt;Animals&lt;/keyword&gt;&lt;keyword&gt;Animals, Newborn&lt;/keyword&gt;&lt;keyword&gt;Buffers&lt;/keyword&gt;&lt;keyword&gt;Female&lt;/keyword&gt;&lt;keyword&gt;Gastric Mucosa/metabolism&lt;/keyword&gt;&lt;keyword&gt;Guinea Pigs&lt;/keyword&gt;&lt;keyword&gt;Hydrogen-Ion Concentration&lt;/keyword&gt;&lt;keyword&gt;In Vitro Techniques&lt;/keyword&gt;&lt;keyword&gt;Male&lt;/keyword&gt;&lt;keyword&gt;*Muscle Development&lt;/keyword&gt;&lt;keyword&gt;Muscle, Smooth/*growth &amp;amp; development/*metabolism&lt;/keyword&gt;&lt;keyword&gt;Rats&lt;/keyword&gt;&lt;keyword&gt;Stomach/growth &amp;amp; development&lt;/keyword&gt;&lt;keyword&gt;Uterus/growth &amp;amp; development/metabolism&lt;/keyword&gt;&lt;/keywords&gt;&lt;dates&gt;&lt;year&gt;1998&lt;/year&gt;&lt;pub-dates&gt;&lt;date&gt;Mar&lt;/date&gt;&lt;/pub-dates&gt;&lt;/dates&gt;&lt;isbn&gt;0031-6768 (Print)&amp;#xD;0031-6768 (Linking)&lt;/isbn&gt;&lt;accession-num&gt;9446707&lt;/accession-num&gt;&lt;urls&gt;&lt;related-urls&gt;&lt;url&gt;https://www.ncbi.nlm.nih.gov/pubmed/9446707&lt;/url&gt;&lt;/related-urls&gt;&lt;/urls&gt;&lt;electronic-resource-num&gt;10.1007/s004240050555&lt;/electronic-resource-num&gt;&lt;/record&gt;&lt;/Cite&gt;&lt;/EndNote&gt;</w:instrText>
      </w:r>
      <w:r w:rsidR="00DA67FE">
        <w:fldChar w:fldCharType="separate"/>
      </w:r>
      <w:r w:rsidR="00D555AA">
        <w:rPr>
          <w:noProof/>
        </w:rPr>
        <w:t>(Bullock, et al. 1998)</w:t>
      </w:r>
      <w:r w:rsidR="00DA67FE">
        <w:fldChar w:fldCharType="end"/>
      </w:r>
      <w:r w:rsidR="004F3F13" w:rsidRPr="00EA235D">
        <w:t xml:space="preserve">).   </w:t>
      </w:r>
      <w:r w:rsidR="0007612B" w:rsidRPr="00EA235D">
        <w:t xml:space="preserve">However, changes in </w:t>
      </w:r>
      <w:r w:rsidR="00752720" w:rsidRPr="00EA235D">
        <w:t>pH</w:t>
      </w:r>
      <w:r w:rsidR="00752720" w:rsidRPr="00EA235D">
        <w:rPr>
          <w:vertAlign w:val="subscript"/>
        </w:rPr>
        <w:t>i</w:t>
      </w:r>
      <w:r w:rsidR="00752720" w:rsidRPr="00EA235D" w:rsidDel="00752720">
        <w:t xml:space="preserve"> </w:t>
      </w:r>
      <w:r w:rsidR="0007612B" w:rsidRPr="00EA235D">
        <w:t xml:space="preserve">will </w:t>
      </w:r>
      <w:r w:rsidRPr="00EA235D">
        <w:t xml:space="preserve">occur, especially if flow is </w:t>
      </w:r>
      <w:r w:rsidR="00F25C9C" w:rsidRPr="00EA235D">
        <w:t>restricted</w:t>
      </w:r>
      <w:r w:rsidR="00CC087C" w:rsidRPr="00EA235D">
        <w:t>,</w:t>
      </w:r>
      <w:r w:rsidRPr="00EA235D">
        <w:t xml:space="preserve"> such that external pH also falls.  </w:t>
      </w:r>
      <w:r w:rsidR="00752720" w:rsidRPr="00EA235D">
        <w:t>Intracellular a</w:t>
      </w:r>
      <w:r w:rsidR="00084109" w:rsidRPr="00EA235D">
        <w:t>cidification</w:t>
      </w:r>
      <w:r w:rsidRPr="00EA235D">
        <w:t xml:space="preserve"> ha</w:t>
      </w:r>
      <w:r w:rsidR="00084109" w:rsidRPr="00EA235D">
        <w:t>s</w:t>
      </w:r>
      <w:r w:rsidRPr="00EA235D">
        <w:t xml:space="preserve"> been </w:t>
      </w:r>
      <w:r w:rsidR="00E45552" w:rsidRPr="00EA235D">
        <w:t>demonstrated in</w:t>
      </w:r>
      <w:r w:rsidR="00084109" w:rsidRPr="00EA235D">
        <w:t xml:space="preserve"> myometrium </w:t>
      </w:r>
      <w:r w:rsidR="00752720" w:rsidRPr="00EA235D">
        <w:rPr>
          <w:i/>
          <w:iCs/>
        </w:rPr>
        <w:t>i</w:t>
      </w:r>
      <w:r w:rsidR="0007612B" w:rsidRPr="00EA235D">
        <w:rPr>
          <w:i/>
          <w:iCs/>
        </w:rPr>
        <w:t>n vivo</w:t>
      </w:r>
      <w:r w:rsidR="0007612B" w:rsidRPr="00EA235D">
        <w:t xml:space="preserve"> and </w:t>
      </w:r>
      <w:r w:rsidR="0007612B" w:rsidRPr="00EA235D">
        <w:rPr>
          <w:i/>
          <w:iCs/>
        </w:rPr>
        <w:t>in vitro</w:t>
      </w:r>
      <w:r w:rsidR="0007612B" w:rsidRPr="00EA235D">
        <w:t xml:space="preserve"> </w:t>
      </w:r>
      <w:r w:rsidR="00084109" w:rsidRPr="00EA235D">
        <w:t xml:space="preserve">during </w:t>
      </w:r>
      <w:r w:rsidR="0007612B" w:rsidRPr="00EA235D">
        <w:t xml:space="preserve">ischemia and hypoxia, respectively  </w:t>
      </w:r>
      <w:r w:rsidR="00A76F0F" w:rsidRPr="00EA235D">
        <w:fldChar w:fldCharType="begin"/>
      </w:r>
      <w:r w:rsidR="00D555AA">
        <w:instrText xml:space="preserve"> ADDIN EN.CITE &lt;EndNote&gt;&lt;Cite&gt;&lt;Author&gt;Larcombe-McDouall&lt;/Author&gt;&lt;Year&gt;1998&lt;/Year&gt;&lt;RecNum&gt;464&lt;/RecNum&gt;&lt;DisplayText&gt;(Larcombe-McDouall, et al. 1998)&lt;/DisplayText&gt;&lt;record&gt;&lt;rec-number&gt;464&lt;/rec-number&gt;&lt;foreign-keys&gt;&lt;key app="EN" db-id="2x0dt0w9p9sz5vet95bx5fd7szz00edtazwt" timestamp="1584125699" guid="d70c5de6-472b-46a3-b432-6e6249eb9b22"&gt;464&lt;/key&gt;&lt;/foreign-keys&gt;&lt;ref-type name="Journal Article"&gt;17&lt;/ref-type&gt;&lt;contributors&gt;&lt;authors&gt;&lt;author&gt;Larcombe-McDouall, J. B.&lt;/author&gt;&lt;author&gt;Harrison, N.&lt;/author&gt;&lt;author&gt;Wray, S.&lt;/author&gt;&lt;/authors&gt;&lt;/contributors&gt;&lt;auth-address&gt;Physiological Laboratory, Crown Street, The University of Liverpool, Liverpool, L69 3BX, UK.&lt;/auth-address&gt;&lt;titles&gt;&lt;title&gt;The in vivo relationship between blood flow, contractions, pH and metabolites in the rat uterus&lt;/title&gt;&lt;secondary-title&gt;Pflugers Arch&lt;/secondary-title&gt;&lt;/titles&gt;&lt;periodical&gt;&lt;full-title&gt;Pflügers Archiv. European Journal of Physiology&lt;/full-title&gt;&lt;abbr-1&gt;Pflugers Arch.&lt;/abbr-1&gt;&lt;abbr-2&gt;Pflugers Arch&lt;/abbr-2&gt;&lt;/periodical&gt;&lt;pages&gt;810-7&lt;/pages&gt;&lt;volume&gt;435&lt;/volume&gt;&lt;number&gt;6&lt;/number&gt;&lt;edition&gt;1998/06/13&lt;/edition&gt;&lt;keywords&gt;&lt;keyword&gt;Adenosine Triphosphate/metabolism&lt;/keyword&gt;&lt;keyword&gt;Animals&lt;/keyword&gt;&lt;keyword&gt;Blood Flow Velocity&lt;/keyword&gt;&lt;keyword&gt;Female&lt;/keyword&gt;&lt;keyword&gt;Hydrogen-Ion Concentration&lt;/keyword&gt;&lt;keyword&gt;Laser-Doppler Flowmetry&lt;/keyword&gt;&lt;keyword&gt;Magnetic Resonance Spectroscopy&lt;/keyword&gt;&lt;keyword&gt;Organophosphates/metabolism&lt;/keyword&gt;&lt;keyword&gt;Phosphates/metabolism&lt;/keyword&gt;&lt;keyword&gt;Phosphocreatine/metabolism&lt;/keyword&gt;&lt;keyword&gt;Rats&lt;/keyword&gt;&lt;keyword&gt;Rats, Sprague-Dawley&lt;/keyword&gt;&lt;keyword&gt;Uterine Contraction/*physiology&lt;/keyword&gt;&lt;keyword&gt;Uterus/*blood supply/*metabolism&lt;/keyword&gt;&lt;/keywords&gt;&lt;dates&gt;&lt;year&gt;1998&lt;/year&gt;&lt;pub-dates&gt;&lt;date&gt;May&lt;/date&gt;&lt;/pub-dates&gt;&lt;/dates&gt;&lt;isbn&gt;0031-6768 (Print)&amp;#xD;0031-6768 (Linking)&lt;/isbn&gt;&lt;accession-num&gt;9518510&lt;/accession-num&gt;&lt;urls&gt;&lt;related-urls&gt;&lt;url&gt;https://www.ncbi.nlm.nih.gov/pubmed/9518510&lt;/url&gt;&lt;/related-urls&gt;&lt;/urls&gt;&lt;electronic-resource-num&gt;10.1007/s004240050588&lt;/electronic-resource-num&gt;&lt;/record&gt;&lt;/Cite&gt;&lt;/EndNote&gt;</w:instrText>
      </w:r>
      <w:r w:rsidR="00A76F0F" w:rsidRPr="00EA235D">
        <w:fldChar w:fldCharType="separate"/>
      </w:r>
      <w:r w:rsidR="00D555AA">
        <w:rPr>
          <w:noProof/>
        </w:rPr>
        <w:t>(Larcombe-McDouall, et al. 1998)</w:t>
      </w:r>
      <w:r w:rsidR="00A76F0F" w:rsidRPr="00EA235D">
        <w:fldChar w:fldCharType="end"/>
      </w:r>
      <w:r w:rsidR="0007612B" w:rsidRPr="00EA235D">
        <w:t xml:space="preserve">. </w:t>
      </w:r>
      <w:r w:rsidR="00084109" w:rsidRPr="00EA235D">
        <w:t xml:space="preserve">Furthermore, </w:t>
      </w:r>
      <w:r w:rsidR="00752720" w:rsidRPr="00EA235D">
        <w:rPr>
          <w:i/>
          <w:iCs/>
        </w:rPr>
        <w:t>i</w:t>
      </w:r>
      <w:r w:rsidR="0007612B" w:rsidRPr="00EA235D">
        <w:rPr>
          <w:i/>
          <w:iCs/>
        </w:rPr>
        <w:t>n vivo</w:t>
      </w:r>
      <w:r w:rsidR="0007612B" w:rsidRPr="00EA235D">
        <w:t xml:space="preserve"> </w:t>
      </w:r>
      <w:r w:rsidR="00084109" w:rsidRPr="00EA235D">
        <w:t xml:space="preserve">and </w:t>
      </w:r>
      <w:r w:rsidR="00084109" w:rsidRPr="00EA235D">
        <w:rPr>
          <w:i/>
          <w:iCs/>
        </w:rPr>
        <w:t>in vitro,</w:t>
      </w:r>
      <w:r w:rsidR="00084109" w:rsidRPr="00EA235D">
        <w:t xml:space="preserve"> </w:t>
      </w:r>
      <w:r w:rsidR="0007612B" w:rsidRPr="00EA235D">
        <w:t>in pregnant rat myometrium, acidification occur</w:t>
      </w:r>
      <w:r w:rsidR="00DC4CC9" w:rsidRPr="00EA235D">
        <w:t>s</w:t>
      </w:r>
      <w:r w:rsidR="0007612B" w:rsidRPr="00EA235D">
        <w:t xml:space="preserve"> during each contraction</w:t>
      </w:r>
      <w:r w:rsidR="00084109" w:rsidRPr="00EA235D">
        <w:t xml:space="preserve">, and </w:t>
      </w:r>
      <w:r w:rsidR="00DC4CC9" w:rsidRPr="00EA235D">
        <w:t>is</w:t>
      </w:r>
      <w:r w:rsidR="00084109" w:rsidRPr="00EA235D">
        <w:t xml:space="preserve"> proportional to the strength of contraction</w:t>
      </w:r>
      <w:r w:rsidR="00CE0575" w:rsidRPr="00EA235D">
        <w:t xml:space="preserve"> </w:t>
      </w:r>
      <w:r w:rsidR="00A76F0F" w:rsidRPr="00EA235D">
        <w:fldChar w:fldCharType="begin">
          <w:fldData xml:space="preserve">PEVuZE5vdGU+PENpdGU+PEF1dGhvcj5UYWdnYXJ0PC9BdXRob3I+PFllYXI+MTk5MzwvWWVhcj48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</w:fldData>
        </w:fldChar>
      </w:r>
      <w:r w:rsidR="00D555AA">
        <w:instrText xml:space="preserve"> ADDIN EN.CITE </w:instrText>
      </w:r>
      <w:r w:rsidR="00D555AA">
        <w:fldChar w:fldCharType="begin">
          <w:fldData xml:space="preserve">PEVuZE5vdGU+PENpdGU+PEF1dGhvcj5UYWdnYXJ0PC9BdXRob3I+PFllYXI+MTk5MzwvWWVhcj48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</w:fldData>
        </w:fldChar>
      </w:r>
      <w:r w:rsidR="00D555AA">
        <w:instrText xml:space="preserve"> ADDIN EN.CITE.DATA </w:instrText>
      </w:r>
      <w:r w:rsidR="00D555AA">
        <w:fldChar w:fldCharType="end"/>
      </w:r>
      <w:r w:rsidR="00A76F0F" w:rsidRPr="00EA235D">
        <w:fldChar w:fldCharType="separate"/>
      </w:r>
      <w:r w:rsidR="00D555AA">
        <w:rPr>
          <w:noProof/>
        </w:rPr>
        <w:t>(Larcombe-McDouall, et al. 1999, Taggart and Wray 1993)</w:t>
      </w:r>
      <w:r w:rsidR="00A76F0F" w:rsidRPr="00EA235D">
        <w:fldChar w:fldCharType="end"/>
      </w:r>
      <w:r w:rsidR="00084109" w:rsidRPr="00EA235D">
        <w:t>, with</w:t>
      </w:r>
      <w:r w:rsidR="008E54F5" w:rsidRPr="00EA235D">
        <w:t xml:space="preserve"> </w:t>
      </w:r>
      <w:r w:rsidR="00084109" w:rsidRPr="00EA235D">
        <w:t>pH</w:t>
      </w:r>
      <w:r w:rsidR="00084109" w:rsidRPr="00EA235D">
        <w:rPr>
          <w:vertAlign w:val="subscript"/>
        </w:rPr>
        <w:t>i</w:t>
      </w:r>
      <w:r w:rsidR="008E54F5" w:rsidRPr="00EA235D">
        <w:t xml:space="preserve"> </w:t>
      </w:r>
      <w:r w:rsidR="00084109" w:rsidRPr="00EA235D">
        <w:t>recovering during</w:t>
      </w:r>
      <w:r w:rsidR="008E54F5" w:rsidRPr="00EA235D">
        <w:t xml:space="preserve"> the relaxation between contractions. </w:t>
      </w:r>
    </w:p>
    <w:p w14:paraId="0A36F69A" w14:textId="367F2CAC" w:rsidR="00202C89" w:rsidRPr="00EA235D" w:rsidRDefault="0007612B" w:rsidP="00EA235D">
      <w:r w:rsidRPr="00EA235D">
        <w:t xml:space="preserve">The mechanisms leading to the fall in myometrial pH </w:t>
      </w:r>
      <w:r w:rsidR="008E54F5" w:rsidRPr="00EA235D">
        <w:t xml:space="preserve">with contraction are </w:t>
      </w:r>
      <w:r w:rsidRPr="00EA235D">
        <w:t>a mixture of changes of metabolic pathways, utilization of metabolic reserves and accumulation of waste products</w:t>
      </w:r>
      <w:r w:rsidR="00C773B8" w:rsidRPr="00EA235D">
        <w:t xml:space="preserve"> </w:t>
      </w:r>
      <w:r w:rsidR="00A76F0F" w:rsidRPr="00EA235D">
        <w:fldChar w:fldCharType="begin"/>
      </w:r>
      <w:r w:rsidR="00D555AA">
        <w:instrText xml:space="preserve"> ADDIN EN.CITE &lt;EndNote&gt;&lt;Cite&gt;&lt;Author&gt;Taggart&lt;/Author&gt;&lt;Year&gt;1998&lt;/Year&gt;&lt;RecNum&gt;506&lt;/RecNum&gt;&lt;DisplayText&gt;(Taggart and Wray 1998)&lt;/DisplayText&gt;&lt;record&gt;&lt;rec-number&gt;506&lt;/rec-number&gt;&lt;foreign-keys&gt;&lt;key app="EN" db-id="2x0dt0w9p9sz5vet95bx5fd7szz00edtazwt" timestamp="1584125719" guid="1b7483ba-6c98-4091-8d57-8979d08697b3"&gt;506&lt;/key&gt;&lt;/foreign-keys&gt;&lt;ref-type name="Journal Article"&gt;17&lt;/ref-type&gt;&lt;contributors&gt;&lt;authors&gt;&lt;author&gt;Taggart, M. J.&lt;/author&gt;&lt;author&gt;Wray, S.&lt;/author&gt;&lt;/authors&gt;&lt;/contributors&gt;&lt;auth-address&gt;Physiology Department, University of Liverpool, Crown Street, Liverpool L69 3BX, UK. m.j.taggart@liverpool.ac.uk&lt;/auth-address&gt;&lt;titles&gt;&lt;title&gt;Hypoxia and smooth muscle function: key regulatory events during metabolic stress&lt;/title&gt;&lt;secondary-title&gt;J Physiol&lt;/secondary-title&gt;&lt;/titles&gt;&lt;periodical&gt;&lt;full-title&gt;Journal of Physiology&lt;/full-title&gt;&lt;abbr-1&gt;J. Physiol.&lt;/abbr-1&gt;&lt;abbr-2&gt;J Physiol&lt;/abbr-2&gt;&lt;/periodical&gt;&lt;pages&gt;315-25&lt;/pages&gt;&lt;volume&gt;509 ( Pt 2)&lt;/volume&gt;&lt;edition&gt;1998/05/12&lt;/edition&gt;&lt;keywords&gt;&lt;keyword&gt;Animals&lt;/keyword&gt;&lt;keyword&gt;Cell Hypoxia&lt;/keyword&gt;&lt;keyword&gt;Homeostasis&lt;/keyword&gt;&lt;keyword&gt;Hypoxia/*physiopathology&lt;/keyword&gt;&lt;keyword&gt;Muscle Contraction&lt;/keyword&gt;&lt;keyword&gt;Muscle, Smooth/*physiology/physiopathology&lt;/keyword&gt;&lt;keyword&gt;Muscle, Smooth, Vascular/physiology/physiopathology&lt;/keyword&gt;&lt;keyword&gt;Stress, Physiological&lt;/keyword&gt;&lt;/keywords&gt;&lt;dates&gt;&lt;year&gt;1998&lt;/year&gt;&lt;pub-dates&gt;&lt;date&gt;Jun 1&lt;/date&gt;&lt;/pub-dates&gt;&lt;/dates&gt;&lt;isbn&gt;0022-3751 (Print)&amp;#xD;0022-3751 (Linking)&lt;/isbn&gt;&lt;accession-num&gt;9575282&lt;/accession-num&gt;&lt;urls&gt;&lt;related-urls&gt;&lt;url&gt;https://www.ncbi.nlm.nih.gov/pubmed/9575282&lt;/url&gt;&lt;/related-urls&gt;&lt;/urls&gt;&lt;custom2&gt;PMC2230985&lt;/custom2&gt;&lt;electronic-resource-num&gt;10.1111/j.1469-7793.1998.315bn.x&lt;/electronic-resource-num&gt;&lt;/record&gt;&lt;/Cite&gt;&lt;/EndNote&gt;</w:instrText>
      </w:r>
      <w:r w:rsidR="00A76F0F" w:rsidRPr="00EA235D">
        <w:fldChar w:fldCharType="separate"/>
      </w:r>
      <w:r w:rsidR="00D555AA">
        <w:rPr>
          <w:noProof/>
        </w:rPr>
        <w:t>(Taggart and Wray 1998)</w:t>
      </w:r>
      <w:r w:rsidR="00A76F0F" w:rsidRPr="00EA235D">
        <w:fldChar w:fldCharType="end"/>
      </w:r>
      <w:r w:rsidRPr="00EA235D">
        <w:t xml:space="preserve">. Initially PCr </w:t>
      </w:r>
      <w:r w:rsidR="00084109" w:rsidRPr="00EA235D">
        <w:t xml:space="preserve">breakdown </w:t>
      </w:r>
      <w:r w:rsidRPr="00EA235D">
        <w:t>maintain</w:t>
      </w:r>
      <w:r w:rsidR="00084109" w:rsidRPr="00EA235D">
        <w:t>s</w:t>
      </w:r>
      <w:r w:rsidRPr="00EA235D">
        <w:t xml:space="preserve"> ATP </w:t>
      </w:r>
      <w:r w:rsidR="00084109" w:rsidRPr="00EA235D">
        <w:t>in a reaction which</w:t>
      </w:r>
      <w:r w:rsidRPr="00EA235D">
        <w:t xml:space="preserve"> is net proton absorbing, but </w:t>
      </w:r>
      <w:r w:rsidR="00084109" w:rsidRPr="00EA235D">
        <w:t>is followed by</w:t>
      </w:r>
      <w:r w:rsidRPr="00EA235D">
        <w:t xml:space="preserve"> </w:t>
      </w:r>
      <w:proofErr w:type="spellStart"/>
      <w:r w:rsidRPr="00EA235D">
        <w:t>net</w:t>
      </w:r>
      <w:proofErr w:type="spellEnd"/>
      <w:r w:rsidRPr="00EA235D">
        <w:t xml:space="preserve"> generation of protons, due to elevated lactate production, as metabolism shifts from aerobic to anaerobic.</w:t>
      </w:r>
      <w:r w:rsidR="00084109" w:rsidRPr="00EA235D">
        <w:t xml:space="preserve"> Anaerobic metabolism is stimulated because the contraction r</w:t>
      </w:r>
      <w:r w:rsidR="00B63535" w:rsidRPr="00EA235D">
        <w:t>e</w:t>
      </w:r>
      <w:r w:rsidR="00084109" w:rsidRPr="00EA235D">
        <w:t>duces its own blood supply.</w:t>
      </w:r>
    </w:p>
    <w:p w14:paraId="799F1AAA" w14:textId="77777777" w:rsidR="00A93BF6" w:rsidRPr="00EA235D" w:rsidRDefault="005B5E70" w:rsidP="00EA235D">
      <w:pPr>
        <w:pStyle w:val="Heading1"/>
        <w:spacing w:line="360" w:lineRule="auto"/>
        <w:rPr>
          <w:sz w:val="24"/>
          <w:szCs w:val="24"/>
        </w:rPr>
      </w:pPr>
      <w:bookmarkStart w:id="10" w:name="_Toc42767526"/>
      <w:r w:rsidRPr="00EA235D">
        <w:rPr>
          <w:sz w:val="24"/>
          <w:szCs w:val="24"/>
        </w:rPr>
        <w:t>Hypoxia in the myometrium</w:t>
      </w:r>
      <w:bookmarkEnd w:id="10"/>
    </w:p>
    <w:p w14:paraId="67CEF476" w14:textId="77777777" w:rsidR="00254CC2" w:rsidRPr="00EA235D" w:rsidRDefault="00D53D35" w:rsidP="00EA235D">
      <w:pPr>
        <w:pStyle w:val="Heading2"/>
        <w:rPr>
          <w:sz w:val="24"/>
          <w:szCs w:val="24"/>
        </w:rPr>
      </w:pPr>
      <w:r w:rsidRPr="00EA235D">
        <w:rPr>
          <w:sz w:val="24"/>
          <w:szCs w:val="24"/>
        </w:rPr>
        <w:t>Uterine contractions reduce blood flow</w:t>
      </w:r>
    </w:p>
    <w:p w14:paraId="09854F7A" w14:textId="0ED48120" w:rsidR="00254CC2" w:rsidRPr="00EA235D" w:rsidRDefault="00254CC2" w:rsidP="00EA235D">
      <w:r w:rsidRPr="00EA235D">
        <w:t>The force generated by the contractile bundles in the myometrium during labour compress</w:t>
      </w:r>
      <w:r w:rsidR="00F25C9C" w:rsidRPr="00EA235D">
        <w:t>es</w:t>
      </w:r>
      <w:r w:rsidRPr="00EA235D">
        <w:t xml:space="preserve"> the vessels lying within. This squeeze decreases inflow of blood, producing local transient ischemia and hypoxia and a switch from aerobic to anaerobic respiration, in the myometrial </w:t>
      </w:r>
      <w:r w:rsidR="00DC4CC9" w:rsidRPr="00EA235D">
        <w:t>(</w:t>
      </w:r>
      <w:r w:rsidRPr="00EA235D">
        <w:t>and vascular</w:t>
      </w:r>
      <w:r w:rsidR="00DC4CC9" w:rsidRPr="00EA235D">
        <w:t>) myocytes</w:t>
      </w:r>
      <w:r w:rsidR="004F3F13" w:rsidRPr="00EA235D">
        <w:t xml:space="preserve"> (</w:t>
      </w:r>
      <w:r w:rsidR="00DA67FE">
        <w:fldChar w:fldCharType="begin">
          <w:fldData xml:space="preserve">PEVuZE5vdGU+PENpdGU+PEF1dGhvcj5MYXJjb21iZS1NY0RvdWFsbDwvQXV0aG9yPjxZZWFyPjE5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</w:fldData>
        </w:fldChar>
      </w:r>
      <w:r w:rsidR="00D555AA">
        <w:instrText xml:space="preserve"> ADDIN EN.CITE </w:instrText>
      </w:r>
      <w:r w:rsidR="00D555AA">
        <w:fldChar w:fldCharType="begin">
          <w:fldData xml:space="preserve">PEVuZE5vdGU+PENpdGU+PEF1dGhvcj5MYXJjb21iZS1NY0RvdWFsbDwvQXV0aG9yPjxZZWFyPjE5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</w:fldData>
        </w:fldChar>
      </w:r>
      <w:r w:rsidR="00D555AA">
        <w:instrText xml:space="preserve"> ADDIN EN.CITE.DATA </w:instrText>
      </w:r>
      <w:r w:rsidR="00D555AA">
        <w:fldChar w:fldCharType="end"/>
      </w:r>
      <w:r w:rsidR="00DA67FE">
        <w:fldChar w:fldCharType="separate"/>
      </w:r>
      <w:r w:rsidR="00D555AA">
        <w:rPr>
          <w:noProof/>
        </w:rPr>
        <w:t>(Larcombe-McDouall, et al. 1999)</w:t>
      </w:r>
      <w:r w:rsidR="00DA67FE">
        <w:fldChar w:fldCharType="end"/>
      </w:r>
      <w:r w:rsidR="004F3F13" w:rsidRPr="00EA235D">
        <w:t>)</w:t>
      </w:r>
      <w:r w:rsidRPr="00EA235D">
        <w:t>.</w:t>
      </w:r>
    </w:p>
    <w:p w14:paraId="5A46B16B" w14:textId="57E0C07D" w:rsidR="00EA6129" w:rsidRPr="00EA235D" w:rsidRDefault="00254CC2" w:rsidP="00EA235D">
      <w:r w:rsidRPr="00EA235D">
        <w:lastRenderedPageBreak/>
        <w:t>Thus, d</w:t>
      </w:r>
      <w:r w:rsidR="00A82E4B" w:rsidRPr="00EA235D">
        <w:t>uring labour</w:t>
      </w:r>
      <w:r w:rsidR="00187FF7" w:rsidRPr="00EA235D">
        <w:t xml:space="preserve"> </w:t>
      </w:r>
      <w:r w:rsidR="00A82E4B" w:rsidRPr="00EA235D">
        <w:t>myometrial contractions decrease uterine blood flow</w:t>
      </w:r>
      <w:r w:rsidR="001E79FB" w:rsidRPr="00EA235D">
        <w:t>, which</w:t>
      </w:r>
      <w:r w:rsidR="00752720" w:rsidRPr="00EA235D">
        <w:t xml:space="preserve"> recover</w:t>
      </w:r>
      <w:r w:rsidR="00EB51F9" w:rsidRPr="00EA235D">
        <w:t>s</w:t>
      </w:r>
      <w:r w:rsidR="007B7851" w:rsidRPr="00EA235D">
        <w:t xml:space="preserve"> when the muscle </w:t>
      </w:r>
      <w:r w:rsidR="00187FF7" w:rsidRPr="00EA235D">
        <w:t>relaxe</w:t>
      </w:r>
      <w:r w:rsidR="007B7851" w:rsidRPr="00EA235D">
        <w:t>s</w:t>
      </w:r>
      <w:r w:rsidR="0003741E" w:rsidRPr="00EA235D">
        <w:t xml:space="preserve"> </w:t>
      </w:r>
      <w:r w:rsidR="00A76F0F" w:rsidRPr="00EA235D">
        <w:fldChar w:fldCharType="begin">
          <w:fldData xml:space="preserve">PEVuZE5vdGU+PENpdGU+PEF1dGhvcj5HcmVpc3M8L0F1dGhvcj48WWVhcj4xOTY1PC9ZZWFyPjxS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cGFnZXM+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k1Mi02PC9wYWdlcz48dm9sdW1lPjE1ODwvdm9sdW1lPjxudW1iZXI+NDwvbnVtYmVyPjxlZGl0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</w:fldData>
        </w:fldChar>
      </w:r>
      <w:r w:rsidR="00D555AA">
        <w:instrText xml:space="preserve"> ADDIN EN.CITE </w:instrText>
      </w:r>
      <w:r w:rsidR="00D555AA">
        <w:fldChar w:fldCharType="begin">
          <w:fldData xml:space="preserve">PEVuZE5vdGU+PENpdGU+PEF1dGhvcj5HcmVpc3M8L0F1dGhvcj48WWVhcj4xOTY1PC9ZZWFyPjxS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k1Mi02PC9wYWdlcz48dm9sdW1lPjE1ODwvdm9sdW1lPjxudW1iZXI+NDwvbnVtYmVyPjxlZGl0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Brar, et al. 1988, Brotanek, et al. 1969, Greiss 1965)</w:t>
      </w:r>
      <w:r w:rsidR="00A76F0F" w:rsidRPr="00EA235D">
        <w:fldChar w:fldCharType="end"/>
      </w:r>
      <w:r w:rsidR="008D3F52" w:rsidRPr="00EA235D">
        <w:t>.</w:t>
      </w:r>
      <w:r w:rsidR="0003741E" w:rsidRPr="00EA235D">
        <w:t xml:space="preserve"> </w:t>
      </w:r>
      <w:r w:rsidR="00D13E9B" w:rsidRPr="00EA235D">
        <w:t>In women</w:t>
      </w:r>
      <w:r w:rsidR="00CC087C" w:rsidRPr="00EA235D">
        <w:t>,</w:t>
      </w:r>
      <w:r w:rsidR="00D13E9B" w:rsidRPr="00EA235D">
        <w:t xml:space="preserve"> this was first demonstrated using invasive methodologies </w:t>
      </w:r>
      <w:r w:rsidR="00A76F0F" w:rsidRPr="00EA235D">
        <w:fldChar w:fldCharType="begin">
          <w:fldData xml:space="preserve">PEVuZE5vdGU+PENpdGU+PEF1dGhvcj5Cb3JlbGw8L0F1dGhvcj48WWVhcj4xOTY0PC9ZZWFyPjxS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g4MS05MDwvcGFnZXM+PHZvbHVtZT44OTwvdm9sdW1lPjxlZGl0aW9uPjE5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EwOC0xNjwvcGFnZXM+PHZvbHVtZT4xMDM8L3ZvbHVtZT48bnVtYmVyPjg8L251bWJlcj48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</w:fldData>
        </w:fldChar>
      </w:r>
      <w:r w:rsidR="00D555AA">
        <w:instrText xml:space="preserve"> ADDIN EN.CITE </w:instrText>
      </w:r>
      <w:r w:rsidR="00D555AA">
        <w:fldChar w:fldCharType="begin">
          <w:fldData xml:space="preserve">PEVuZE5vdGU+PENpdGU+PEF1dGhvcj5Cb3JlbGw8L0F1dGhvcj48WWVhcj4xOTY0PC9ZZWFyPjxS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3Blcmlv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Borell, et al. 1964, Brotanek, et al. 1969)</w:t>
      </w:r>
      <w:r w:rsidR="00A76F0F" w:rsidRPr="00EA235D">
        <w:fldChar w:fldCharType="end"/>
      </w:r>
      <w:r w:rsidR="004A3A26" w:rsidRPr="00EA235D">
        <w:t xml:space="preserve"> </w:t>
      </w:r>
      <w:r w:rsidR="00D13E9B" w:rsidRPr="00EA235D">
        <w:t xml:space="preserve"> and confirmed using modern imagining</w:t>
      </w:r>
      <w:r w:rsidR="00CC087C" w:rsidRPr="00EA235D">
        <w:t>-</w:t>
      </w:r>
      <w:r w:rsidR="00D13E9B" w:rsidRPr="00EA235D">
        <w:t xml:space="preserve">based techniques, </w:t>
      </w:r>
      <w:proofErr w:type="spellStart"/>
      <w:r w:rsidR="00D13E9B" w:rsidRPr="00EA235D">
        <w:t>e.g</w:t>
      </w:r>
      <w:proofErr w:type="spellEnd"/>
      <w:r w:rsidR="00D13E9B" w:rsidRPr="00EA235D">
        <w:t xml:space="preserve"> </w:t>
      </w:r>
      <w:r w:rsidR="00F13AFB" w:rsidRPr="00EA235D">
        <w:t xml:space="preserve"> 3D power Doppler angiography</w:t>
      </w:r>
      <w:r w:rsidR="00F952F7" w:rsidRPr="00EA235D">
        <w:t xml:space="preserve"> </w:t>
      </w:r>
      <w:r w:rsidR="00A76F0F" w:rsidRPr="00EA235D">
        <w:fldChar w:fldCharType="begin">
          <w:fldData xml:space="preserve">PEVuZE5vdGU+PENpdGU+PEF1dGhvcj5Kb25lczwvQXV0aG9yPjxZZWFyPjIwMDk8L1llYXI+PFJl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</w:fldData>
        </w:fldChar>
      </w:r>
      <w:r w:rsidR="00D555AA">
        <w:instrText xml:space="preserve"> ADDIN EN.CITE </w:instrText>
      </w:r>
      <w:r w:rsidR="00D555AA">
        <w:fldChar w:fldCharType="begin">
          <w:fldData xml:space="preserve">PEVuZE5vdGU+PENpdGU+PEF1dGhvcj5Kb25lczwvQXV0aG9yPjxZZWFyPjIwMDk8L1llYXI+PFJl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</w:fldData>
        </w:fldChar>
      </w:r>
      <w:r w:rsidR="00D555AA">
        <w:instrText xml:space="preserve"> ADDIN EN.CITE.DATA </w:instrText>
      </w:r>
      <w:r w:rsidR="00D555AA">
        <w:fldChar w:fldCharType="end"/>
      </w:r>
      <w:r w:rsidR="00A76F0F" w:rsidRPr="00EA235D">
        <w:fldChar w:fldCharType="separate"/>
      </w:r>
      <w:r w:rsidR="00D555AA">
        <w:rPr>
          <w:noProof/>
        </w:rPr>
        <w:t>(Jones, et al. 2009)</w:t>
      </w:r>
      <w:r w:rsidR="00A76F0F" w:rsidRPr="00EA235D">
        <w:fldChar w:fldCharType="end"/>
      </w:r>
      <w:r w:rsidR="00F13AFB" w:rsidRPr="00EA235D">
        <w:t>.</w:t>
      </w:r>
      <w:r w:rsidR="00F952F7" w:rsidRPr="00EA235D">
        <w:t xml:space="preserve"> These data </w:t>
      </w:r>
      <w:r w:rsidR="00E45552" w:rsidRPr="00EA235D">
        <w:t>confirm reduced</w:t>
      </w:r>
      <w:r w:rsidR="00F952F7" w:rsidRPr="00EA235D">
        <w:t xml:space="preserve"> perfusion during</w:t>
      </w:r>
      <w:r w:rsidR="00F13AFB" w:rsidRPr="00EA235D">
        <w:t xml:space="preserve"> uterine contractions in women in spontaneous </w:t>
      </w:r>
      <w:r w:rsidR="007B7851" w:rsidRPr="00EA235D">
        <w:t>labour</w:t>
      </w:r>
      <w:r w:rsidR="00F952F7" w:rsidRPr="00EA235D">
        <w:t>.</w:t>
      </w:r>
      <w:r w:rsidR="007B7851" w:rsidRPr="00EA235D">
        <w:t xml:space="preserve"> </w:t>
      </w:r>
      <w:r w:rsidR="00752720" w:rsidRPr="00EA235D">
        <w:t xml:space="preserve">Such </w:t>
      </w:r>
      <w:r w:rsidR="00F952F7" w:rsidRPr="00EA235D">
        <w:t>decreased blood</w:t>
      </w:r>
      <w:r w:rsidR="007B7851" w:rsidRPr="00EA235D">
        <w:t xml:space="preserve"> </w:t>
      </w:r>
      <w:r w:rsidR="00F952F7" w:rsidRPr="00EA235D">
        <w:t xml:space="preserve">flow will be </w:t>
      </w:r>
      <w:r w:rsidR="00752720" w:rsidRPr="00EA235D">
        <w:t xml:space="preserve">expected to produce </w:t>
      </w:r>
      <w:r w:rsidR="00F952F7" w:rsidRPr="00EA235D">
        <w:t>hypoxia</w:t>
      </w:r>
      <w:r w:rsidR="007B7851" w:rsidRPr="00EA235D">
        <w:t>.</w:t>
      </w:r>
      <w:r w:rsidR="00EA6129" w:rsidRPr="00EA235D">
        <w:t xml:space="preserve"> </w:t>
      </w:r>
      <w:r w:rsidR="007B7851" w:rsidRPr="00EA235D">
        <w:t>T</w:t>
      </w:r>
      <w:r w:rsidR="00EA6129" w:rsidRPr="00EA235D">
        <w:t>he extent of the hypoxia in women has not been quantified</w:t>
      </w:r>
      <w:r w:rsidR="007B7851" w:rsidRPr="00EA235D">
        <w:t xml:space="preserve">, but </w:t>
      </w:r>
      <w:r w:rsidR="00EA6129" w:rsidRPr="00EA235D">
        <w:t xml:space="preserve">surrogates for hypoxia, such as a fall in pH </w:t>
      </w:r>
      <w:r w:rsidR="007B7851" w:rsidRPr="00EA235D">
        <w:t xml:space="preserve">and increased lactate </w:t>
      </w:r>
      <w:r w:rsidR="00EA6129" w:rsidRPr="00EA235D">
        <w:t>from switching to anaerobic respiration,</w:t>
      </w:r>
      <w:r w:rsidR="007B7851" w:rsidRPr="00EA235D">
        <w:t xml:space="preserve"> have, and </w:t>
      </w:r>
      <w:r w:rsidR="007B7851" w:rsidRPr="00EA235D">
        <w:rPr>
          <w:i/>
        </w:rPr>
        <w:t>in vivo</w:t>
      </w:r>
      <w:r w:rsidR="007B7851" w:rsidRPr="00EA235D">
        <w:t xml:space="preserve"> studies in pregnant rats, found these and other metabolic parameters, all</w:t>
      </w:r>
      <w:r w:rsidR="00EA6129" w:rsidRPr="00EA235D">
        <w:t xml:space="preserve"> correlate well with the degree of occlusion </w:t>
      </w:r>
      <w:r w:rsidR="00DC4CC9" w:rsidRPr="00EA235D">
        <w:t>of</w:t>
      </w:r>
      <w:r w:rsidR="00EA6129" w:rsidRPr="00EA235D">
        <w:t xml:space="preserve"> uterine vessels</w:t>
      </w:r>
      <w:r w:rsidR="004A3A26" w:rsidRPr="00EA235D">
        <w:t xml:space="preserve"> </w:t>
      </w:r>
      <w:r w:rsidR="00A76F0F" w:rsidRPr="00EA235D">
        <w:fldChar w:fldCharType="begin">
          <w:fldData xml:space="preserve">PEVuZE5vdGU+PENpdGU+PEF1dGhvcj5MYXJjb21iZS1NY0RvdWFsbDwvQXV0aG9yPjxZZWFyPjE5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</w:fldData>
        </w:fldChar>
      </w:r>
      <w:r w:rsidR="00D555AA">
        <w:instrText xml:space="preserve"> ADDIN EN.CITE </w:instrText>
      </w:r>
      <w:r w:rsidR="00D555AA">
        <w:fldChar w:fldCharType="begin">
          <w:fldData xml:space="preserve">PEVuZE5vdGU+PENpdGU+PEF1dGhvcj5MYXJjb21iZS1NY0RvdWFsbDwvQXV0aG9yPjxZZWFyPjE5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</w:fldData>
        </w:fldChar>
      </w:r>
      <w:r w:rsidR="00D555AA">
        <w:instrText xml:space="preserve"> ADDIN EN.CITE.DATA </w:instrText>
      </w:r>
      <w:r w:rsidR="00D555AA">
        <w:fldChar w:fldCharType="end"/>
      </w:r>
      <w:r w:rsidR="00A76F0F" w:rsidRPr="00EA235D">
        <w:fldChar w:fldCharType="separate"/>
      </w:r>
      <w:r w:rsidR="00D555AA">
        <w:rPr>
          <w:noProof/>
        </w:rPr>
        <w:t>(Larcombe-McDouall, et al. 1999)</w:t>
      </w:r>
      <w:r w:rsidR="00A76F0F" w:rsidRPr="00EA235D">
        <w:fldChar w:fldCharType="end"/>
      </w:r>
      <w:r w:rsidR="00EA6129" w:rsidRPr="00EA235D">
        <w:t>.</w:t>
      </w:r>
      <w:r w:rsidR="003F6431" w:rsidRPr="00EA235D">
        <w:t xml:space="preserve"> Thus</w:t>
      </w:r>
      <w:r w:rsidR="00EA235D">
        <w:t>,</w:t>
      </w:r>
      <w:r w:rsidR="003F6431" w:rsidRPr="00EA235D">
        <w:t xml:space="preserve"> we can speculate that oxygenation during the peaks of contractions and before restoration of perfusion, will reduce by 50% </w:t>
      </w:r>
    </w:p>
    <w:p w14:paraId="65113541" w14:textId="77777777" w:rsidR="000B3832" w:rsidRPr="00EA235D" w:rsidRDefault="000B3832" w:rsidP="00EA235D">
      <w:pPr>
        <w:pStyle w:val="Heading2"/>
        <w:rPr>
          <w:sz w:val="24"/>
          <w:szCs w:val="24"/>
        </w:rPr>
      </w:pPr>
      <w:bookmarkStart w:id="11" w:name="_Toc42767527"/>
      <w:r w:rsidRPr="00EA235D">
        <w:rPr>
          <w:sz w:val="24"/>
          <w:szCs w:val="24"/>
        </w:rPr>
        <w:t>Fetal hypoxia in labour due to myometrial activity</w:t>
      </w:r>
      <w:bookmarkEnd w:id="11"/>
    </w:p>
    <w:p w14:paraId="6034E138" w14:textId="7B54177D" w:rsidR="000B3832" w:rsidRPr="00EA235D" w:rsidRDefault="000B3832" w:rsidP="00EA235D">
      <w:r w:rsidRPr="00EA235D">
        <w:t xml:space="preserve">The decrease in blood flow with each contraction </w:t>
      </w:r>
      <w:r w:rsidR="00F25C9C" w:rsidRPr="00EA235D">
        <w:t>is</w:t>
      </w:r>
      <w:r w:rsidRPr="00EA235D">
        <w:t xml:space="preserve"> transmitted to</w:t>
      </w:r>
      <w:r w:rsidR="00254CC2" w:rsidRPr="00EA235D">
        <w:t>, and detected by,</w:t>
      </w:r>
      <w:r w:rsidRPr="00EA235D">
        <w:t xml:space="preserve"> the fetus, </w:t>
      </w:r>
      <w:r w:rsidR="003F6431" w:rsidRPr="00EA235D">
        <w:t>as there is a decrease in the placental blood flow which causes a less efficient gas and nutrient exchange, that can be detected by the fetus. This</w:t>
      </w:r>
      <w:r w:rsidRPr="00EA235D">
        <w:t xml:space="preserve"> stimulate</w:t>
      </w:r>
      <w:r w:rsidR="00F25C9C" w:rsidRPr="00EA235D">
        <w:t xml:space="preserve">s an increase of </w:t>
      </w:r>
      <w:r w:rsidRPr="00EA235D">
        <w:t xml:space="preserve"> heart rate as force peaks. If</w:t>
      </w:r>
      <w:r w:rsidR="000F5E03" w:rsidRPr="00EA235D">
        <w:t>,</w:t>
      </w:r>
      <w:r w:rsidRPr="00EA235D">
        <w:t xml:space="preserve"> however</w:t>
      </w:r>
      <w:r w:rsidR="000F5E03" w:rsidRPr="00EA235D">
        <w:t>,</w:t>
      </w:r>
      <w:r w:rsidRPr="00EA235D">
        <w:t xml:space="preserve"> the myometrial contractions are too frequent, long-lasting or strong, then the changes to fetal blood delivery become more challenging and can lead to fetal distress and the need for an operative delivery. The effects of uterine contractions </w:t>
      </w:r>
      <w:r w:rsidR="00524D61" w:rsidRPr="00EA235D">
        <w:t xml:space="preserve">in women </w:t>
      </w:r>
      <w:r w:rsidRPr="00EA235D">
        <w:t xml:space="preserve">on fetal cerebral oxygenation were shown using </w:t>
      </w:r>
      <w:r w:rsidR="00CC3A0A" w:rsidRPr="00EA235D">
        <w:t xml:space="preserve">near-infra </w:t>
      </w:r>
      <w:r w:rsidRPr="00EA235D">
        <w:t xml:space="preserve">red spectroscopy, and as with uterine flow, an inverse relationship was found </w:t>
      </w:r>
      <w:r w:rsidR="00A76F0F" w:rsidRPr="00EA235D">
        <w:fldChar w:fldCharType="begin">
          <w:fldData xml:space="preserve">PEVuZE5vdGU+PENpdGU+PEF1dGhvcj5QZWVibGVzPC9BdXRob3I+PFllYXI+MTk5NDwvWWVhcj48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</w:fldData>
        </w:fldChar>
      </w:r>
      <w:r w:rsidR="00D555AA">
        <w:instrText xml:space="preserve"> ADDIN EN.CITE </w:instrText>
      </w:r>
      <w:r w:rsidR="00D555AA">
        <w:fldChar w:fldCharType="begin">
          <w:fldData xml:space="preserve">PEVuZE5vdGU+PENpdGU+PEF1dGhvcj5QZWVibGVzPC9BdXRob3I+PFllYXI+MTk5NDwvWWVhcj48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</w:fldData>
        </w:fldChar>
      </w:r>
      <w:r w:rsidR="00D555AA">
        <w:instrText xml:space="preserve"> ADDIN EN.CITE.DATA </w:instrText>
      </w:r>
      <w:r w:rsidR="00D555AA">
        <w:fldChar w:fldCharType="end"/>
      </w:r>
      <w:r w:rsidR="00A76F0F" w:rsidRPr="00EA235D">
        <w:fldChar w:fldCharType="separate"/>
      </w:r>
      <w:r w:rsidR="00D555AA">
        <w:rPr>
          <w:noProof/>
        </w:rPr>
        <w:t>(Peebles, et al. 1994)</w:t>
      </w:r>
      <w:r w:rsidR="00A76F0F" w:rsidRPr="00EA235D">
        <w:fldChar w:fldCharType="end"/>
      </w:r>
      <w:r w:rsidRPr="00EA235D">
        <w:t>. Over-administration of oxytocin</w:t>
      </w:r>
      <w:r w:rsidR="00524D61" w:rsidRPr="00EA235D">
        <w:t>, which can occur</w:t>
      </w:r>
      <w:r w:rsidRPr="00EA235D">
        <w:t xml:space="preserve"> in cases of slow to progress labours, will also cause fetal distress due to excessive stimulation of the myometrium</w:t>
      </w:r>
      <w:r w:rsidR="00524D61" w:rsidRPr="00EA235D">
        <w:t>. T</w:t>
      </w:r>
      <w:r w:rsidRPr="00EA235D">
        <w:t>onic-like contractions</w:t>
      </w:r>
      <w:r w:rsidR="00524D61" w:rsidRPr="00EA235D">
        <w:t>, whether caused by oxytocin or on occasion, spontaneously,</w:t>
      </w:r>
      <w:r w:rsidRPr="00EA235D">
        <w:t xml:space="preserve"> greatly impair uterine perfusion.  </w:t>
      </w:r>
    </w:p>
    <w:p w14:paraId="67B0FCAE" w14:textId="77777777" w:rsidR="000B3832" w:rsidRPr="00EA235D" w:rsidRDefault="000B3832" w:rsidP="00EA235D"/>
    <w:p w14:paraId="0BDA892A" w14:textId="77777777" w:rsidR="006B03C5" w:rsidRPr="00EA235D" w:rsidRDefault="000C0B3E" w:rsidP="00EA235D">
      <w:pPr>
        <w:pStyle w:val="Heading1"/>
        <w:spacing w:line="360" w:lineRule="auto"/>
        <w:rPr>
          <w:sz w:val="24"/>
          <w:szCs w:val="24"/>
        </w:rPr>
      </w:pPr>
      <w:bookmarkStart w:id="12" w:name="_Toc42767528"/>
      <w:r w:rsidRPr="00EA235D">
        <w:rPr>
          <w:sz w:val="24"/>
          <w:szCs w:val="24"/>
        </w:rPr>
        <w:t>H</w:t>
      </w:r>
      <w:r w:rsidR="00631837" w:rsidRPr="00EA235D">
        <w:rPr>
          <w:sz w:val="24"/>
          <w:szCs w:val="24"/>
        </w:rPr>
        <w:t xml:space="preserve">ypoxia and </w:t>
      </w:r>
      <w:r w:rsidR="003C761C" w:rsidRPr="00EA235D">
        <w:rPr>
          <w:sz w:val="24"/>
          <w:szCs w:val="24"/>
        </w:rPr>
        <w:t>contractions</w:t>
      </w:r>
      <w:bookmarkEnd w:id="12"/>
    </w:p>
    <w:p w14:paraId="59CCBD97" w14:textId="7C77FC8F" w:rsidR="00631837" w:rsidRPr="00EA235D" w:rsidRDefault="00524D61" w:rsidP="00EA235D">
      <w:r w:rsidRPr="00EA235D">
        <w:t xml:space="preserve">Contractions in human labour are of variable length, but generally last 2-4 minutes; those of rodents are an order of magnitude shorter and their frequency is greater than in women. </w:t>
      </w:r>
      <w:r w:rsidR="00942D5C" w:rsidRPr="00EA235D">
        <w:t>E</w:t>
      </w:r>
      <w:r w:rsidR="00D325BA" w:rsidRPr="00EA235D">
        <w:t>vidence from animal and human myometrial studies is clear</w:t>
      </w:r>
      <w:r w:rsidR="000F5E03" w:rsidRPr="00EA235D">
        <w:t xml:space="preserve">; </w:t>
      </w:r>
      <w:r w:rsidR="00D325BA" w:rsidRPr="00EA235D">
        <w:t>hypoxia</w:t>
      </w:r>
      <w:r w:rsidR="000B3832" w:rsidRPr="00EA235D">
        <w:t xml:space="preserve"> </w:t>
      </w:r>
      <w:r w:rsidR="00942D5C" w:rsidRPr="00EA235D">
        <w:t xml:space="preserve">can </w:t>
      </w:r>
      <w:r w:rsidR="00D325BA" w:rsidRPr="00EA235D">
        <w:t xml:space="preserve">decrease myometrial contractility. In </w:t>
      </w:r>
      <w:r w:rsidR="000C0B3E" w:rsidRPr="00EA235D">
        <w:t>pregnant rat and human myometrium</w:t>
      </w:r>
      <w:r w:rsidR="005D063F" w:rsidRPr="00EA235D">
        <w:t>,</w:t>
      </w:r>
      <w:r w:rsidR="000C0B3E" w:rsidRPr="00EA235D">
        <w:t xml:space="preserve"> </w:t>
      </w:r>
      <w:r w:rsidR="00D325BA" w:rsidRPr="00EA235D">
        <w:t xml:space="preserve">blocking oxidative </w:t>
      </w:r>
      <w:r w:rsidR="00D325BA" w:rsidRPr="00EA235D">
        <w:lastRenderedPageBreak/>
        <w:t xml:space="preserve">phosphorylation </w:t>
      </w:r>
      <w:r w:rsidR="00942D5C" w:rsidRPr="00EA235D">
        <w:t>e.g. with</w:t>
      </w:r>
      <w:r w:rsidR="00D325BA" w:rsidRPr="00EA235D">
        <w:t xml:space="preserve"> cyanide</w:t>
      </w:r>
      <w:r w:rsidR="000C0B3E" w:rsidRPr="00EA235D">
        <w:t>, reduced s</w:t>
      </w:r>
      <w:r w:rsidR="00D325BA" w:rsidRPr="00EA235D">
        <w:t xml:space="preserve">pontaneous and agonist-augmented contractions </w:t>
      </w:r>
      <w:r w:rsidR="00A76F0F" w:rsidRPr="00EA235D">
        <w:fldChar w:fldCharType="begin"/>
      </w:r>
      <w:r w:rsidR="00D555AA">
        <w:instrText xml:space="preserve"> ADDIN EN.CITE &lt;EndNote&gt;&lt;Cite&gt;&lt;Author&gt;Wray&lt;/Author&gt;&lt;Year&gt;1990&lt;/Year&gt;&lt;RecNum&gt;172&lt;/RecNum&gt;&lt;DisplayText&gt;(Wray 1990)&lt;/DisplayText&gt;&lt;record&gt;&lt;rec-number&gt;172&lt;/rec-number&gt;&lt;foreign-keys&gt;&lt;key app="EN" db-id="2x0dt0w9p9sz5vet95bx5fd7szz00edtazwt" timestamp="1582661924" guid="3f3b3bc2-39c3-4e73-92a2-f3c2f776ce0b"&gt;172&lt;/key&gt;&lt;/foreign-keys&gt;&lt;ref-type name="Journal Article"&gt;17&lt;/ref-type&gt;&lt;contributors&gt;&lt;authors&gt;&lt;author&gt;Wray, S.&lt;/author&gt;&lt;/authors&gt;&lt;/contributors&gt;&lt;auth-address&gt;Department of Physiology, University College London.&lt;/auth-address&gt;&lt;titles&gt;&lt;title&gt;The effects of metabolic inhibition on uterine metabolism and intracellular pH in the rat&lt;/title&gt;&lt;secondary-title&gt;J Physiol&lt;/secondary-title&gt;&lt;alt-title&gt;The Journal of physiology&lt;/alt-title&gt;&lt;/titles&gt;&lt;periodical&gt;&lt;full-title&gt;Journal of Physiology&lt;/full-title&gt;&lt;abbr-1&gt;J. Physiol.&lt;/abbr-1&gt;&lt;abbr-2&gt;J Physiol&lt;/abbr-2&gt;&lt;/periodical&gt;&lt;pages&gt;411-23&lt;/pages&gt;&lt;volume&gt;423&lt;/volume&gt;&lt;edition&gt;1990/04/01&lt;/edition&gt;&lt;keywords&gt;&lt;keyword&gt;Animals&lt;/keyword&gt;&lt;keyword&gt;Antimetabolites/*pharmacology&lt;/keyword&gt;&lt;keyword&gt;Coumaric Acids/pharmacology&lt;/keyword&gt;&lt;keyword&gt;Cyanides/pharmacology&lt;/keyword&gt;&lt;keyword&gt;Female&lt;/keyword&gt;&lt;keyword&gt;Glycolysis/drug effects&lt;/keyword&gt;&lt;keyword&gt;Hydrogen-Ion Concentration&lt;/keyword&gt;&lt;keyword&gt;Iodoacetates/pharmacology&lt;/keyword&gt;&lt;keyword&gt;Iodoacetic Acid&lt;/keyword&gt;&lt;keyword&gt;Lactates/metabolism&lt;/keyword&gt;&lt;keyword&gt;Lactic Acid&lt;/keyword&gt;&lt;keyword&gt;Oxidative Phosphorylation/drug effects&lt;/keyword&gt;&lt;keyword&gt;Potassium/pharmacology&lt;/keyword&gt;&lt;keyword&gt;Pregnancy&lt;/keyword&gt;&lt;keyword&gt;Rats&lt;/keyword&gt;&lt;keyword&gt;Rats, Inbred Strains&lt;/keyword&gt;&lt;keyword&gt;Uterus/drug effects/*metabolism&lt;/keyword&gt;&lt;/keywords&gt;&lt;dates&gt;&lt;year&gt;1990&lt;/year&gt;&lt;pub-dates&gt;&lt;date&gt;Apr&lt;/date&gt;&lt;/pub-dates&gt;&lt;/dates&gt;&lt;isbn&gt;0022-3751 (Print)&amp;#xD;0022-3751&lt;/isbn&gt;&lt;accession-num&gt;2388156&lt;/accession-num&gt;&lt;urls&gt;&lt;/urls&gt;&lt;custom2&gt;PMC1189765&lt;/custom2&gt;&lt;remote-database-provider&gt;NLM&lt;/remote-database-provider&gt;&lt;language&gt;eng&lt;/language&gt;&lt;/record&gt;&lt;/Cite&gt;&lt;/EndNote&gt;</w:instrText>
      </w:r>
      <w:r w:rsidR="00A76F0F" w:rsidRPr="00EA235D">
        <w:fldChar w:fldCharType="separate"/>
      </w:r>
      <w:r w:rsidR="00D555AA">
        <w:rPr>
          <w:noProof/>
        </w:rPr>
        <w:t>(Wray 1990)</w:t>
      </w:r>
      <w:r w:rsidR="00A76F0F" w:rsidRPr="00EA235D">
        <w:fldChar w:fldCharType="end"/>
      </w:r>
      <w:r w:rsidR="00D325BA" w:rsidRPr="00EA235D">
        <w:t xml:space="preserve">. </w:t>
      </w:r>
      <w:r w:rsidR="000F5E03" w:rsidRPr="00EA235D">
        <w:t>H</w:t>
      </w:r>
      <w:r w:rsidR="00D325BA" w:rsidRPr="00EA235D">
        <w:t xml:space="preserve">ypoxia </w:t>
      </w:r>
      <w:r w:rsidR="00BE55E7" w:rsidRPr="00EA235D">
        <w:rPr>
          <w:i/>
          <w:iCs/>
        </w:rPr>
        <w:t>per se</w:t>
      </w:r>
      <w:r w:rsidR="00BE55E7" w:rsidRPr="00EA235D">
        <w:t xml:space="preserve"> w</w:t>
      </w:r>
      <w:r w:rsidR="000F5E03" w:rsidRPr="00EA235D">
        <w:t>as</w:t>
      </w:r>
      <w:r w:rsidR="00BE55E7" w:rsidRPr="00EA235D">
        <w:t xml:space="preserve"> </w:t>
      </w:r>
      <w:r w:rsidR="00DC4CC9" w:rsidRPr="00EA235D">
        <w:t>first</w:t>
      </w:r>
      <w:r w:rsidR="00BE55E7" w:rsidRPr="00EA235D">
        <w:t xml:space="preserve"> shown to decrease contractions in biopsies of pregnant human myometrium</w:t>
      </w:r>
      <w:r w:rsidR="00DC4CC9" w:rsidRPr="00EA235D">
        <w:t xml:space="preserve"> </w:t>
      </w:r>
      <w:r w:rsidR="00BE55E7" w:rsidRPr="00EA235D">
        <w:t xml:space="preserve"> </w:t>
      </w:r>
      <w:r w:rsidR="00A76F0F" w:rsidRPr="00EA235D">
        <w:fldChar w:fldCharType="begin">
          <w:fldData xml:space="preserve">PEVuZE5vdGU+PENpdGU+PEF1dGhvcj5Nb25pci1CaXNodHk8L0F1dGhvcj48WWVhcj4yMDAzPC9Z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</w:fldData>
        </w:fldChar>
      </w:r>
      <w:r w:rsidR="00D555AA">
        <w:instrText xml:space="preserve"> ADDIN EN.CITE </w:instrText>
      </w:r>
      <w:r w:rsidR="00D555AA">
        <w:fldChar w:fldCharType="begin">
          <w:fldData xml:space="preserve">PEVuZE5vdGU+PENpdGU+PEF1dGhvcj5Nb25pci1CaXNodHk8L0F1dGhvcj48WWVhcj4yMDAzPC9Z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Monir-Bishty, et al. 2003)</w:t>
      </w:r>
      <w:r w:rsidR="00A76F0F" w:rsidRPr="00EA235D">
        <w:fldChar w:fldCharType="end"/>
      </w:r>
      <w:r w:rsidR="000F5E03" w:rsidRPr="00EA235D">
        <w:t xml:space="preserve">. This </w:t>
      </w:r>
      <w:r w:rsidR="00DC4CC9" w:rsidRPr="00EA235D">
        <w:t xml:space="preserve">finding </w:t>
      </w:r>
      <w:r w:rsidR="000F5E03" w:rsidRPr="00EA235D">
        <w:t>was</w:t>
      </w:r>
      <w:r w:rsidR="00942D5C" w:rsidRPr="00EA235D">
        <w:t xml:space="preserve"> extended </w:t>
      </w:r>
      <w:r w:rsidR="00BE55E7" w:rsidRPr="00EA235D">
        <w:t>by Bugg et</w:t>
      </w:r>
      <w:r w:rsidR="00942D5C" w:rsidRPr="00EA235D">
        <w:t xml:space="preserve"> </w:t>
      </w:r>
      <w:r w:rsidR="00BE55E7" w:rsidRPr="00EA235D">
        <w:t>al</w:t>
      </w:r>
      <w:r w:rsidR="00DC4CC9" w:rsidRPr="00EA235D">
        <w:t>,</w:t>
      </w:r>
      <w:r w:rsidR="00BE55E7" w:rsidRPr="00EA235D">
        <w:t xml:space="preserve">  who also showed hypoxia decreased force in non-pregnant myometrium and in the presence of oxytocin</w:t>
      </w:r>
      <w:r w:rsidR="00241473" w:rsidRPr="00EA235D">
        <w:t xml:space="preserve">  </w:t>
      </w:r>
      <w:r w:rsidR="00A76F0F" w:rsidRPr="00EA235D">
        <w:fldChar w:fldCharType="begin">
          <w:fldData xml:space="preserve">PEVuZE5vdGU+PENpdGU+PEF1dGhvcj5CdWdnPC9BdXRob3I+PFllYXI+MjAwNjwvWWVhcj48UmVj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</w:fldData>
        </w:fldChar>
      </w:r>
      <w:r w:rsidR="00D555AA">
        <w:instrText xml:space="preserve"> ADDIN EN.CITE </w:instrText>
      </w:r>
      <w:r w:rsidR="00D555AA">
        <w:fldChar w:fldCharType="begin">
          <w:fldData xml:space="preserve">PEVuZE5vdGU+PENpdGU+PEF1dGhvcj5CdWdnPC9BdXRob3I+PFllYXI+MjAwNjwvWWVhcj48UmVj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</w:fldData>
        </w:fldChar>
      </w:r>
      <w:r w:rsidR="00D555AA">
        <w:instrText xml:space="preserve"> ADDIN EN.CITE.DATA </w:instrText>
      </w:r>
      <w:r w:rsidR="00D555AA">
        <w:fldChar w:fldCharType="end"/>
      </w:r>
      <w:r w:rsidR="00A76F0F" w:rsidRPr="00EA235D">
        <w:fldChar w:fldCharType="separate"/>
      </w:r>
      <w:r w:rsidR="00D555AA">
        <w:rPr>
          <w:noProof/>
        </w:rPr>
        <w:t>(Bugg, et al. 2006)</w:t>
      </w:r>
      <w:r w:rsidR="00A76F0F" w:rsidRPr="00EA235D">
        <w:fldChar w:fldCharType="end"/>
      </w:r>
      <w:r w:rsidR="00BE55E7" w:rsidRPr="00EA235D">
        <w:t>.</w:t>
      </w:r>
      <w:r w:rsidR="00942D5C" w:rsidRPr="00EA235D">
        <w:t xml:space="preserve">  Thus, agonists slow</w:t>
      </w:r>
      <w:r w:rsidR="000C0B3E" w:rsidRPr="00EA235D">
        <w:t>,</w:t>
      </w:r>
      <w:r w:rsidR="00942D5C" w:rsidRPr="00EA235D">
        <w:t xml:space="preserve"> but</w:t>
      </w:r>
      <w:r w:rsidR="000D06C2" w:rsidRPr="00EA235D">
        <w:t xml:space="preserve"> do</w:t>
      </w:r>
      <w:r w:rsidR="00942D5C" w:rsidRPr="00EA235D">
        <w:t xml:space="preserve"> not prevent</w:t>
      </w:r>
      <w:r w:rsidR="000C0B3E" w:rsidRPr="00EA235D">
        <w:t>,</w:t>
      </w:r>
      <w:r w:rsidR="00942D5C" w:rsidRPr="00EA235D">
        <w:t xml:space="preserve"> the fall in force in the myometrium during hypoxia.</w:t>
      </w:r>
    </w:p>
    <w:p w14:paraId="1E921F93" w14:textId="77777777" w:rsidR="002E09C3" w:rsidRPr="00EA235D" w:rsidRDefault="008F16B5" w:rsidP="00EA235D">
      <w:pPr>
        <w:pStyle w:val="Heading2"/>
        <w:rPr>
          <w:sz w:val="24"/>
          <w:szCs w:val="24"/>
        </w:rPr>
      </w:pPr>
      <w:bookmarkStart w:id="13" w:name="_Toc42767529"/>
      <w:r w:rsidRPr="00EA235D">
        <w:rPr>
          <w:sz w:val="24"/>
          <w:szCs w:val="24"/>
        </w:rPr>
        <w:t>Mechanism</w:t>
      </w:r>
      <w:bookmarkEnd w:id="13"/>
      <w:r w:rsidR="00B75142" w:rsidRPr="00EA235D">
        <w:rPr>
          <w:sz w:val="24"/>
          <w:szCs w:val="24"/>
        </w:rPr>
        <w:t xml:space="preserve"> </w:t>
      </w:r>
    </w:p>
    <w:p w14:paraId="66D21C72" w14:textId="34EB7690" w:rsidR="002E09C3" w:rsidRPr="00EA235D" w:rsidRDefault="002E09C3" w:rsidP="00EA235D">
      <w:r w:rsidRPr="00EA235D">
        <w:t>With hypoxia</w:t>
      </w:r>
      <w:r w:rsidR="000F5E03" w:rsidRPr="00EA235D">
        <w:t>,</w:t>
      </w:r>
      <w:r w:rsidRPr="00EA235D">
        <w:t xml:space="preserve"> </w:t>
      </w:r>
      <w:r w:rsidR="00DC4CC9" w:rsidRPr="00EA235D">
        <w:t xml:space="preserve">as shown in Figure 2, </w:t>
      </w:r>
      <w:r w:rsidRPr="00EA235D">
        <w:t>Ca</w:t>
      </w:r>
      <w:r w:rsidRPr="00EA235D">
        <w:rPr>
          <w:vertAlign w:val="superscript"/>
        </w:rPr>
        <w:t>2+</w:t>
      </w:r>
      <w:r w:rsidRPr="00EA235D">
        <w:t xml:space="preserve"> entry is decreased secondary to </w:t>
      </w:r>
      <w:r w:rsidR="00DC4CC9" w:rsidRPr="00EA235D">
        <w:t xml:space="preserve">reduced </w:t>
      </w:r>
      <w:r w:rsidRPr="00EA235D">
        <w:t xml:space="preserve">excitability of the myometrium. This points to decreased oxygenation directly </w:t>
      </w:r>
      <w:r w:rsidR="00B75142" w:rsidRPr="00EA235D">
        <w:t>increasing</w:t>
      </w:r>
      <w:r w:rsidR="000F5E03" w:rsidRPr="00EA235D">
        <w:t xml:space="preserve"> </w:t>
      </w:r>
      <w:r w:rsidRPr="00EA235D">
        <w:t>K</w:t>
      </w:r>
      <w:r w:rsidRPr="00EA235D">
        <w:rPr>
          <w:vertAlign w:val="superscript"/>
        </w:rPr>
        <w:t>+</w:t>
      </w:r>
      <w:r w:rsidRPr="00EA235D">
        <w:t xml:space="preserve"> channel</w:t>
      </w:r>
      <w:r w:rsidR="00B75142" w:rsidRPr="00EA235D">
        <w:t xml:space="preserve"> conductance,</w:t>
      </w:r>
      <w:r w:rsidRPr="00EA235D">
        <w:t xml:space="preserve"> causing hyperpolarization,</w:t>
      </w:r>
      <w:r w:rsidR="00B75142" w:rsidRPr="00EA235D">
        <w:t xml:space="preserve"> </w:t>
      </w:r>
      <w:r w:rsidR="00DC4CC9" w:rsidRPr="00EA235D">
        <w:t>and/</w:t>
      </w:r>
      <w:r w:rsidRPr="00EA235D">
        <w:t xml:space="preserve">or </w:t>
      </w:r>
      <w:r w:rsidR="00B75142" w:rsidRPr="00EA235D">
        <w:t>inhibiting</w:t>
      </w:r>
      <w:r w:rsidRPr="00EA235D">
        <w:t xml:space="preserve"> channels producing depolarization, </w:t>
      </w:r>
      <w:r w:rsidR="00B75142" w:rsidRPr="00EA235D">
        <w:t xml:space="preserve">i.e. </w:t>
      </w:r>
      <w:r w:rsidRPr="00EA235D">
        <w:t xml:space="preserve"> </w:t>
      </w:r>
      <w:r w:rsidR="00DC4CC9" w:rsidRPr="00EA235D">
        <w:t>VOCC</w:t>
      </w:r>
      <w:r w:rsidRPr="00EA235D">
        <w:t xml:space="preserve"> or Ca</w:t>
      </w:r>
      <w:r w:rsidR="005D063F" w:rsidRPr="00EA235D">
        <w:rPr>
          <w:vertAlign w:val="superscript"/>
        </w:rPr>
        <w:t>2+</w:t>
      </w:r>
      <w:r w:rsidRPr="00EA235D">
        <w:t>-activated chloride channels</w:t>
      </w:r>
      <w:r w:rsidR="00241473" w:rsidRPr="00EA235D">
        <w:t xml:space="preserve"> </w:t>
      </w:r>
      <w:r w:rsidR="00A76F0F" w:rsidRPr="00EA235D">
        <w:fldChar w:fldCharType="begin">
          <w:fldData xml:space="preserve">PEVuZE5vdGU+PENpdGU+PEF1dGhvcj5Kb25lczwvQXV0aG9yPjxZZWFyPjIwMDQ8L1llYXI+PFJl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</w:fldData>
        </w:fldChar>
      </w:r>
      <w:r w:rsidR="00D555AA">
        <w:instrText xml:space="preserve"> ADDIN EN.CITE </w:instrText>
      </w:r>
      <w:r w:rsidR="00D555AA">
        <w:fldChar w:fldCharType="begin">
          <w:fldData xml:space="preserve">PEVuZE5vdGU+PENpdGU+PEF1dGhvcj5Kb25lczwvQXV0aG9yPjxZZWFyPjIwMDQ8L1llYXI+PFJl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Jones, et al. 2004)</w:t>
      </w:r>
      <w:r w:rsidR="00A76F0F" w:rsidRPr="00EA235D">
        <w:fldChar w:fldCharType="end"/>
      </w:r>
      <w:r w:rsidR="00B75142" w:rsidRPr="00EA235D">
        <w:t xml:space="preserve">.  </w:t>
      </w:r>
      <w:r w:rsidR="000F5E03" w:rsidRPr="00EA235D">
        <w:t xml:space="preserve">The effects of hypoxia on ion </w:t>
      </w:r>
      <w:r w:rsidRPr="00EA235D">
        <w:t xml:space="preserve">channels </w:t>
      </w:r>
      <w:r w:rsidR="000F5E03" w:rsidRPr="00EA235D">
        <w:t xml:space="preserve">may be secondary to changes of </w:t>
      </w:r>
      <w:r w:rsidRPr="00EA235D">
        <w:t>[ATP], pH and formation of reactive oxygen species (ROS).</w:t>
      </w:r>
    </w:p>
    <w:p w14:paraId="259A3DA6" w14:textId="4B558EC3" w:rsidR="002E09C3" w:rsidRPr="00EA235D" w:rsidRDefault="002E09C3" w:rsidP="00EA235D">
      <w:r w:rsidRPr="00EA235D">
        <w:t>A fall in [ATP] will activate ATP-gated K</w:t>
      </w:r>
      <w:r w:rsidR="00E65E70" w:rsidRPr="00EA235D">
        <w:rPr>
          <w:vertAlign w:val="superscript"/>
        </w:rPr>
        <w:t>+</w:t>
      </w:r>
      <w:r w:rsidRPr="00EA235D">
        <w:t xml:space="preserve"> channels </w:t>
      </w:r>
      <w:r w:rsidR="00B75142" w:rsidRPr="00EA235D">
        <w:t>(</w:t>
      </w:r>
      <w:r w:rsidR="009C166B" w:rsidRPr="00EA235D">
        <w:rPr>
          <w:shd w:val="clear" w:color="auto" w:fill="FFFFFF"/>
        </w:rPr>
        <w:t>K</w:t>
      </w:r>
      <w:r w:rsidR="009C166B" w:rsidRPr="00EA235D">
        <w:rPr>
          <w:shd w:val="clear" w:color="auto" w:fill="FFFFFF"/>
          <w:vertAlign w:val="subscript"/>
        </w:rPr>
        <w:t>ATP</w:t>
      </w:r>
      <w:r w:rsidR="009C166B" w:rsidRPr="00EA235D">
        <w:rPr>
          <w:shd w:val="clear" w:color="auto" w:fill="FFFFFF"/>
        </w:rPr>
        <w:t>), and</w:t>
      </w:r>
      <w:r w:rsidRPr="00EA235D">
        <w:rPr>
          <w:shd w:val="clear" w:color="auto" w:fill="FFFFFF"/>
        </w:rPr>
        <w:t xml:space="preserve"> [ADP] and pH modulate their conductance. This makes K</w:t>
      </w:r>
      <w:r w:rsidRPr="00EA235D">
        <w:rPr>
          <w:shd w:val="clear" w:color="auto" w:fill="FFFFFF"/>
          <w:vertAlign w:val="subscript"/>
        </w:rPr>
        <w:t>ATP</w:t>
      </w:r>
      <w:r w:rsidRPr="00EA235D">
        <w:rPr>
          <w:shd w:val="clear" w:color="auto" w:fill="FFFFFF"/>
        </w:rPr>
        <w:t xml:space="preserve"> channels good candidates </w:t>
      </w:r>
      <w:r w:rsidR="00254CC2" w:rsidRPr="00EA235D">
        <w:rPr>
          <w:shd w:val="clear" w:color="auto" w:fill="FFFFFF"/>
        </w:rPr>
        <w:t>for sensing</w:t>
      </w:r>
      <w:r w:rsidRPr="00EA235D">
        <w:rPr>
          <w:shd w:val="clear" w:color="auto" w:fill="FFFFFF"/>
        </w:rPr>
        <w:t xml:space="preserve"> metabolic changes and converting them into changes in excitability. They are abundant in myometrium </w:t>
      </w:r>
      <w:r w:rsidR="00A76F0F" w:rsidRPr="00EA235D">
        <w:rPr>
          <w:shd w:val="clear" w:color="auto" w:fill="FFFFFF"/>
        </w:rPr>
        <w:fldChar w:fldCharType="begin"/>
      </w:r>
      <w:r w:rsidR="00D555AA">
        <w:rPr>
          <w:shd w:val="clear" w:color="auto" w:fill="FFFFFF"/>
        </w:rPr>
        <w:instrText xml:space="preserve"> ADDIN EN.CITE &lt;EndNote&gt;&lt;Cite&gt;&lt;Author&gt;Teramoto&lt;/Author&gt;&lt;Year&gt;2006&lt;/Year&gt;&lt;RecNum&gt;608&lt;/RecNum&gt;&lt;DisplayText&gt;(Teramoto 2006)&lt;/DisplayText&gt;&lt;record&gt;&lt;rec-number&gt;608&lt;/rec-number&gt;&lt;foreign-keys&gt;&lt;key app="EN" db-id="2x0dt0w9p9sz5vet95bx5fd7szz00edtazwt" timestamp="1584602245" guid="8cc17347-8e35-4fae-8fc4-587de1baf9f3"&gt;608&lt;/key&gt;&lt;/foreign-keys&gt;&lt;ref-type name="Journal Article"&gt;17&lt;/ref-type&gt;&lt;contributors&gt;&lt;authors&gt;&lt;author&gt;Teramoto, N.&lt;/author&gt;&lt;/authors&gt;&lt;/contributors&gt;&lt;auth-address&gt;Department of Pharmacology, Graduate School of Medical Sciences, Kyushu University, Fukuoka 812-8582, Japan. noritera@med.kyushu-u.ac.jp&lt;/auth-address&gt;&lt;titles&gt;&lt;title&gt;&lt;style face="normal" font="default" size="100%"&gt;Physiological roles of ATP-sensitive K&lt;/style&gt;&lt;style face="superscript" font="default" size="100%"&gt;+&lt;/style&gt;&lt;style face="normal" font="default" size="100%"&gt; channels in smooth muscle&lt;/style&gt;&lt;/title&gt;&lt;secondary-title&gt;J Physiol&lt;/secondary-title&gt;&lt;/titles&gt;&lt;periodical&gt;&lt;full-title&gt;Journal of Physiology&lt;/full-title&gt;&lt;abbr-1&gt;J. Physiol.&lt;/abbr-1&gt;&lt;abbr-2&gt;J Physiol&lt;/abbr-2&gt;&lt;/periodical&gt;&lt;pages&gt;617-24&lt;/pages&gt;&lt;volume&gt;572&lt;/volume&gt;&lt;number&gt;Pt 3&lt;/number&gt;&lt;edition&gt;2006/02/18&lt;/edition&gt;&lt;keywords&gt;&lt;keyword&gt;Adenosine Triphosphate/*metabolism&lt;/keyword&gt;&lt;keyword&gt;Animals&lt;/keyword&gt;&lt;keyword&gt;Humans&lt;/keyword&gt;&lt;keyword&gt;Ion Channel Gating/*physiology&lt;/keyword&gt;&lt;keyword&gt;Membrane Potentials/*physiology&lt;/keyword&gt;&lt;keyword&gt;Muscle Contraction/*physiology&lt;/keyword&gt;&lt;keyword&gt;Muscle, Smooth/*physiology&lt;/keyword&gt;&lt;keyword&gt;Potassium Channels/chemistry/*physiology&lt;/keyword&gt;&lt;/keywords&gt;&lt;dates&gt;&lt;year&gt;2006&lt;/year&gt;&lt;pub-dates&gt;&lt;date&gt;May 1&lt;/date&gt;&lt;/pub-dates&gt;&lt;/dates&gt;&lt;isbn&gt;0022-3751 (Print)&amp;#xD;0022-3751 (Linking)&lt;/isbn&gt;&lt;accession-num&gt;16484295&lt;/accession-num&gt;&lt;urls&gt;&lt;related-urls&gt;&lt;url&gt;https://www.ncbi.nlm.nih.gov/pubmed/16484295&lt;/url&gt;&lt;/related-urls&gt;&lt;/urls&gt;&lt;custom2&gt;PMC1779997&lt;/custom2&gt;&lt;electronic-resource-num&gt;10.1113/jphysiol.2006.105973&lt;/electronic-resource-num&gt;&lt;/record&gt;&lt;/Cite&gt;&lt;/EndNote&gt;</w:instrText>
      </w:r>
      <w:r w:rsidR="00A76F0F" w:rsidRPr="00EA235D">
        <w:rPr>
          <w:shd w:val="clear" w:color="auto" w:fill="FFFFFF"/>
        </w:rPr>
        <w:fldChar w:fldCharType="separate"/>
      </w:r>
      <w:r w:rsidR="00D555AA">
        <w:rPr>
          <w:noProof/>
          <w:shd w:val="clear" w:color="auto" w:fill="FFFFFF"/>
        </w:rPr>
        <w:t>(Teramoto 2006)</w:t>
      </w:r>
      <w:r w:rsidR="00A76F0F" w:rsidRPr="00EA235D">
        <w:rPr>
          <w:shd w:val="clear" w:color="auto" w:fill="FFFFFF"/>
        </w:rPr>
        <w:fldChar w:fldCharType="end"/>
      </w:r>
      <w:r w:rsidRPr="00EA235D">
        <w:rPr>
          <w:shd w:val="clear" w:color="auto" w:fill="FFFFFF"/>
        </w:rPr>
        <w:t xml:space="preserve">, </w:t>
      </w:r>
      <w:r w:rsidR="00B75142" w:rsidRPr="00EA235D">
        <w:rPr>
          <w:shd w:val="clear" w:color="auto" w:fill="FFFFFF"/>
        </w:rPr>
        <w:t>but</w:t>
      </w:r>
      <w:r w:rsidRPr="00EA235D">
        <w:rPr>
          <w:shd w:val="clear" w:color="auto" w:fill="FFFFFF"/>
        </w:rPr>
        <w:t xml:space="preserve"> expression </w:t>
      </w:r>
      <w:r w:rsidRPr="00EA235D">
        <w:t>decreas</w:t>
      </w:r>
      <w:r w:rsidR="00B75142" w:rsidRPr="00EA235D">
        <w:t>es</w:t>
      </w:r>
      <w:r w:rsidRPr="00EA235D">
        <w:t xml:space="preserve"> at term </w:t>
      </w:r>
      <w:r w:rsidR="00A76F0F" w:rsidRPr="00EA235D">
        <w:fldChar w:fldCharType="begin">
          <w:fldData xml:space="preserve">PEVuZE5vdGU+PENpdGU+PEF1dGhvcj5TYXdhZGE8L0F1dGhvcj48WWVhcj4yMDA1PC9ZZWFyPjxS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3BlcmlvZGljYWw+PHBhZ2VzPjQ5LTU2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</w:fldData>
        </w:fldChar>
      </w:r>
      <w:r w:rsidR="00D555AA">
        <w:instrText xml:space="preserve"> ADDIN EN.CITE </w:instrText>
      </w:r>
      <w:r w:rsidR="00D555AA">
        <w:fldChar w:fldCharType="begin">
          <w:fldData xml:space="preserve">PEVuZE5vdGU+PENpdGU+PEF1dGhvcj5TYXdhZGE8L0F1dGhvcj48WWVhcj4yMDA1PC9ZZWFyPjxS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3BlcmlvZGljYWw+PHBhZ2VzPjQ5LTU2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</w:fldData>
        </w:fldChar>
      </w:r>
      <w:r w:rsidR="00D555AA">
        <w:instrText xml:space="preserve"> ADDIN EN.CITE.DATA </w:instrText>
      </w:r>
      <w:r w:rsidR="00D555AA">
        <w:fldChar w:fldCharType="end"/>
      </w:r>
      <w:r w:rsidR="00A76F0F" w:rsidRPr="00EA235D">
        <w:fldChar w:fldCharType="separate"/>
      </w:r>
      <w:r w:rsidR="00D555AA">
        <w:rPr>
          <w:noProof/>
        </w:rPr>
        <w:t>(Sawada, et al. 2005, Xu, et al. 2011)</w:t>
      </w:r>
      <w:r w:rsidR="00A76F0F" w:rsidRPr="00EA235D">
        <w:fldChar w:fldCharType="end"/>
      </w:r>
      <w:r w:rsidRPr="00EA235D">
        <w:t>. I</w:t>
      </w:r>
      <w:r w:rsidRPr="00EA235D">
        <w:rPr>
          <w:shd w:val="clear" w:color="auto" w:fill="FFFFFF"/>
        </w:rPr>
        <w:t>n pregnant human myometrium</w:t>
      </w:r>
      <w:r w:rsidR="00BA4E8B" w:rsidRPr="00EA235D">
        <w:rPr>
          <w:shd w:val="clear" w:color="auto" w:fill="FFFFFF"/>
        </w:rPr>
        <w:t>,</w:t>
      </w:r>
      <w:r w:rsidRPr="00EA235D">
        <w:rPr>
          <w:shd w:val="clear" w:color="auto" w:fill="FFFFFF"/>
        </w:rPr>
        <w:t xml:space="preserve"> K</w:t>
      </w:r>
      <w:r w:rsidRPr="00EA235D">
        <w:rPr>
          <w:shd w:val="clear" w:color="auto" w:fill="FFFFFF"/>
          <w:vertAlign w:val="subscript"/>
        </w:rPr>
        <w:t xml:space="preserve">ATP </w:t>
      </w:r>
      <w:r w:rsidRPr="00EA235D">
        <w:rPr>
          <w:shd w:val="clear" w:color="auto" w:fill="FFFFFF"/>
        </w:rPr>
        <w:t xml:space="preserve">channel openers inhibit spontaneous and oxytocin-stimulated contractility </w:t>
      </w:r>
      <w:r w:rsidR="00A76F0F" w:rsidRPr="00EA235D">
        <w:rPr>
          <w:shd w:val="clear" w:color="auto" w:fill="FFFFFF"/>
        </w:rPr>
        <w:fldChar w:fldCharType="begin">
          <w:fldData xml:space="preserve">PEVuZE5vdGU+PENpdGU+PEF1dGhvcj5Mb25nbzwvQXV0aG9yPjxZZWFyPjIwMDM8L1llYXI+PFJl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</w:fldData>
        </w:fldChar>
      </w:r>
      <w:r w:rsidR="00D555AA">
        <w:rPr>
          <w:shd w:val="clear" w:color="auto" w:fill="FFFFFF"/>
        </w:rPr>
        <w:instrText xml:space="preserve"> ADDIN EN.CITE </w:instrText>
      </w:r>
      <w:r w:rsidR="00D555AA">
        <w:rPr>
          <w:shd w:val="clear" w:color="auto" w:fill="FFFFFF"/>
        </w:rPr>
        <w:fldChar w:fldCharType="begin">
          <w:fldData xml:space="preserve">PEVuZE5vdGU+PENpdGU+PEF1dGhvcj5Mb25nbzwvQXV0aG9yPjxZZWFyPjIwMDM8L1llYXI+PFJl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</w:fldData>
        </w:fldChar>
      </w:r>
      <w:r w:rsidR="00D555AA">
        <w:rPr>
          <w:shd w:val="clear" w:color="auto" w:fill="FFFFFF"/>
        </w:rPr>
        <w:instrText xml:space="preserve"> ADDIN EN.CITE.DATA </w:instrText>
      </w:r>
      <w:r w:rsidR="00D555AA">
        <w:rPr>
          <w:shd w:val="clear" w:color="auto" w:fill="FFFFFF"/>
        </w:rPr>
      </w:r>
      <w:r w:rsidR="00D555AA">
        <w:rPr>
          <w:shd w:val="clear" w:color="auto" w:fill="FFFFFF"/>
        </w:rPr>
        <w:fldChar w:fldCharType="end"/>
      </w:r>
      <w:r w:rsidR="00A76F0F" w:rsidRPr="00EA235D">
        <w:rPr>
          <w:shd w:val="clear" w:color="auto" w:fill="FFFFFF"/>
        </w:rPr>
      </w:r>
      <w:r w:rsidR="00A76F0F" w:rsidRPr="00EA235D">
        <w:rPr>
          <w:shd w:val="clear" w:color="auto" w:fill="FFFFFF"/>
        </w:rPr>
        <w:fldChar w:fldCharType="separate"/>
      </w:r>
      <w:r w:rsidR="00D555AA">
        <w:rPr>
          <w:noProof/>
          <w:shd w:val="clear" w:color="auto" w:fill="FFFFFF"/>
        </w:rPr>
        <w:t>(Longo, et al. 2003)</w:t>
      </w:r>
      <w:r w:rsidR="00A76F0F" w:rsidRPr="00EA235D">
        <w:rPr>
          <w:shd w:val="clear" w:color="auto" w:fill="FFFFFF"/>
        </w:rPr>
        <w:fldChar w:fldCharType="end"/>
      </w:r>
      <w:r w:rsidRPr="00EA235D">
        <w:rPr>
          <w:shd w:val="clear" w:color="auto" w:fill="FFFFFF"/>
        </w:rPr>
        <w:t xml:space="preserve">, but are less potent in myometrium from women in labour than those not in labour </w:t>
      </w:r>
      <w:r w:rsidR="00A76F0F" w:rsidRPr="00EA235D">
        <w:rPr>
          <w:shd w:val="clear" w:color="auto" w:fill="FFFFFF"/>
        </w:rPr>
        <w:fldChar w:fldCharType="begin">
          <w:fldData xml:space="preserve">PEVuZE5vdGU+PENpdGU+PEF1dGhvcj5YdTwvQXV0aG9yPjxZZWFyPjIwMTE8L1llYXI+PFJlY051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==
</w:fldData>
        </w:fldChar>
      </w:r>
      <w:r w:rsidR="00D555AA">
        <w:rPr>
          <w:shd w:val="clear" w:color="auto" w:fill="FFFFFF"/>
        </w:rPr>
        <w:instrText xml:space="preserve"> ADDIN EN.CITE </w:instrText>
      </w:r>
      <w:r w:rsidR="00D555AA">
        <w:rPr>
          <w:shd w:val="clear" w:color="auto" w:fill="FFFFFF"/>
        </w:rPr>
        <w:fldChar w:fldCharType="begin">
          <w:fldData xml:space="preserve">PEVuZE5vdGU+PENpdGU+PEF1dGhvcj5YdTwvQXV0aG9yPjxZZWFyPjIwMTE8L1llYXI+PFJlY051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==
</w:fldData>
        </w:fldChar>
      </w:r>
      <w:r w:rsidR="00D555AA">
        <w:rPr>
          <w:shd w:val="clear" w:color="auto" w:fill="FFFFFF"/>
        </w:rPr>
        <w:instrText xml:space="preserve"> ADDIN EN.CITE.DATA </w:instrText>
      </w:r>
      <w:r w:rsidR="00D555AA">
        <w:rPr>
          <w:shd w:val="clear" w:color="auto" w:fill="FFFFFF"/>
        </w:rPr>
      </w:r>
      <w:r w:rsidR="00D555AA">
        <w:rPr>
          <w:shd w:val="clear" w:color="auto" w:fill="FFFFFF"/>
        </w:rPr>
        <w:fldChar w:fldCharType="end"/>
      </w:r>
      <w:r w:rsidR="00A76F0F" w:rsidRPr="00EA235D">
        <w:rPr>
          <w:shd w:val="clear" w:color="auto" w:fill="FFFFFF"/>
        </w:rPr>
      </w:r>
      <w:r w:rsidR="00A76F0F" w:rsidRPr="00EA235D">
        <w:rPr>
          <w:shd w:val="clear" w:color="auto" w:fill="FFFFFF"/>
        </w:rPr>
        <w:fldChar w:fldCharType="separate"/>
      </w:r>
      <w:r w:rsidR="00D555AA">
        <w:rPr>
          <w:noProof/>
          <w:shd w:val="clear" w:color="auto" w:fill="FFFFFF"/>
        </w:rPr>
        <w:t>(Xu, et al. 2011)</w:t>
      </w:r>
      <w:r w:rsidR="00A76F0F" w:rsidRPr="00EA235D">
        <w:rPr>
          <w:shd w:val="clear" w:color="auto" w:fill="FFFFFF"/>
        </w:rPr>
        <w:fldChar w:fldCharType="end"/>
      </w:r>
      <w:r w:rsidRPr="00EA235D">
        <w:rPr>
          <w:shd w:val="clear" w:color="auto" w:fill="FFFFFF"/>
        </w:rPr>
        <w:t>.  Glibenclamide, an antagonist of K</w:t>
      </w:r>
      <w:r w:rsidRPr="00EA235D">
        <w:rPr>
          <w:shd w:val="clear" w:color="auto" w:fill="FFFFFF"/>
          <w:vertAlign w:val="subscript"/>
        </w:rPr>
        <w:t>ATP</w:t>
      </w:r>
      <w:r w:rsidRPr="00EA235D">
        <w:rPr>
          <w:shd w:val="clear" w:color="auto" w:fill="FFFFFF"/>
        </w:rPr>
        <w:t xml:space="preserve"> </w:t>
      </w:r>
      <w:r w:rsidR="000F5E03" w:rsidRPr="00EA235D">
        <w:rPr>
          <w:shd w:val="clear" w:color="auto" w:fill="FFFFFF"/>
        </w:rPr>
        <w:t>channels</w:t>
      </w:r>
      <w:r w:rsidR="00E65E70" w:rsidRPr="00EA235D">
        <w:rPr>
          <w:shd w:val="clear" w:color="auto" w:fill="FFFFFF"/>
        </w:rPr>
        <w:t>,</w:t>
      </w:r>
      <w:r w:rsidR="000F5E03" w:rsidRPr="00EA235D">
        <w:rPr>
          <w:shd w:val="clear" w:color="auto" w:fill="FFFFFF"/>
        </w:rPr>
        <w:t xml:space="preserve"> </w:t>
      </w:r>
      <w:r w:rsidRPr="00EA235D">
        <w:rPr>
          <w:shd w:val="clear" w:color="auto" w:fill="FFFFFF"/>
        </w:rPr>
        <w:t xml:space="preserve">has little effect on spontaneous or </w:t>
      </w:r>
      <w:r w:rsidR="00E65E70" w:rsidRPr="00EA235D">
        <w:rPr>
          <w:shd w:val="clear" w:color="auto" w:fill="FFFFFF"/>
        </w:rPr>
        <w:t>oxytocin-</w:t>
      </w:r>
      <w:r w:rsidRPr="00EA235D">
        <w:rPr>
          <w:shd w:val="clear" w:color="auto" w:fill="FFFFFF"/>
        </w:rPr>
        <w:t xml:space="preserve">stimulated </w:t>
      </w:r>
      <w:r w:rsidR="00BA4E8B" w:rsidRPr="00EA235D">
        <w:rPr>
          <w:shd w:val="clear" w:color="auto" w:fill="FFFFFF"/>
        </w:rPr>
        <w:t xml:space="preserve">uterine </w:t>
      </w:r>
      <w:r w:rsidRPr="00EA235D">
        <w:rPr>
          <w:shd w:val="clear" w:color="auto" w:fill="FFFFFF"/>
        </w:rPr>
        <w:t xml:space="preserve">contractions, nor does it modify </w:t>
      </w:r>
      <w:r w:rsidRPr="00EA235D">
        <w:rPr>
          <w:i/>
          <w:iCs/>
        </w:rPr>
        <w:t>in vivo</w:t>
      </w:r>
      <w:r w:rsidRPr="00EA235D">
        <w:t xml:space="preserve"> activity </w:t>
      </w:r>
      <w:r w:rsidR="00A76F0F" w:rsidRPr="00EA235D">
        <w:fldChar w:fldCharType="begin">
          <w:fldData xml:space="preserve">PEVuZE5vdGU+PENpdGU+PEF1dGhvcj5QaXBlcjwvQXV0aG9yPjxZZWFyPjE5OTA8L1llYXI+PFJl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</w:fldData>
        </w:fldChar>
      </w:r>
      <w:r w:rsidR="00D555AA">
        <w:instrText xml:space="preserve"> ADDIN EN.CITE </w:instrText>
      </w:r>
      <w:r w:rsidR="00D555AA">
        <w:fldChar w:fldCharType="begin">
          <w:fldData xml:space="preserve">PEVuZE5vdGU+PENpdGU+PEF1dGhvcj5QaXBlcjwvQXV0aG9yPjxZZWFyPjE5OTA8L1llYXI+PFJl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Piper, et al. 1990)</w:t>
      </w:r>
      <w:r w:rsidR="00A76F0F" w:rsidRPr="00EA235D">
        <w:fldChar w:fldCharType="end"/>
      </w:r>
      <w:r w:rsidRPr="00EA235D">
        <w:t>. Th</w:t>
      </w:r>
      <w:r w:rsidR="000F5E03" w:rsidRPr="00EA235D">
        <w:t xml:space="preserve">is suggests </w:t>
      </w:r>
      <w:r w:rsidR="009C166B" w:rsidRPr="00EA235D">
        <w:t>that</w:t>
      </w:r>
      <w:r w:rsidR="00DC4CC9" w:rsidRPr="00EA235D">
        <w:t xml:space="preserve"> </w:t>
      </w:r>
      <w:r w:rsidRPr="00EA235D">
        <w:rPr>
          <w:shd w:val="clear" w:color="auto" w:fill="FFFFFF"/>
        </w:rPr>
        <w:t>K</w:t>
      </w:r>
      <w:r w:rsidRPr="00EA235D">
        <w:rPr>
          <w:shd w:val="clear" w:color="auto" w:fill="FFFFFF"/>
          <w:vertAlign w:val="subscript"/>
        </w:rPr>
        <w:t>ATP</w:t>
      </w:r>
      <w:r w:rsidRPr="00EA235D">
        <w:t xml:space="preserve"> are </w:t>
      </w:r>
      <w:r w:rsidR="000F5E03" w:rsidRPr="00EA235D">
        <w:t>closed</w:t>
      </w:r>
      <w:r w:rsidRPr="00EA235D">
        <w:t xml:space="preserve"> at rest</w:t>
      </w:r>
      <w:r w:rsidR="00DC4CC9" w:rsidRPr="00EA235D">
        <w:t>,</w:t>
      </w:r>
      <w:r w:rsidRPr="00EA235D">
        <w:t xml:space="preserve"> do not contribute to resting membrane potential</w:t>
      </w:r>
      <w:r w:rsidR="000F5E03" w:rsidRPr="00EA235D">
        <w:t xml:space="preserve"> but open during </w:t>
      </w:r>
      <w:r w:rsidRPr="00EA235D">
        <w:t>metabolic stress. We tested this in rat myometrium, by using cyanide to reduce [ATP] and measured K</w:t>
      </w:r>
      <w:r w:rsidRPr="00EA235D">
        <w:rPr>
          <w:vertAlign w:val="superscript"/>
        </w:rPr>
        <w:t>+</w:t>
      </w:r>
      <w:r w:rsidRPr="00EA235D">
        <w:t xml:space="preserve"> efflux.  The decrease of contractility was accompanied </w:t>
      </w:r>
      <w:r w:rsidR="00B75142" w:rsidRPr="00EA235D">
        <w:t xml:space="preserve">by </w:t>
      </w:r>
      <w:r w:rsidRPr="00EA235D">
        <w:t>increased K</w:t>
      </w:r>
      <w:r w:rsidRPr="00EA235D">
        <w:rPr>
          <w:vertAlign w:val="superscript"/>
        </w:rPr>
        <w:t>+</w:t>
      </w:r>
      <w:r w:rsidRPr="00EA235D">
        <w:t xml:space="preserve"> (</w:t>
      </w:r>
      <w:r w:rsidRPr="00EA235D">
        <w:rPr>
          <w:vertAlign w:val="superscript"/>
        </w:rPr>
        <w:t>86</w:t>
      </w:r>
      <w:r w:rsidRPr="00EA235D">
        <w:t xml:space="preserve">Rb) efflux </w:t>
      </w:r>
      <w:r w:rsidR="00A76F0F" w:rsidRPr="00EA235D">
        <w:fldChar w:fldCharType="begin">
          <w:fldData xml:space="preserve">PEVuZE5vdGU+PENpdGU+PEF1dGhvcj5IZWF0b248L0F1dGhvcj48WWVhcj4xOTkzPC9ZZWFyPjxS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</w:fldData>
        </w:fldChar>
      </w:r>
      <w:r w:rsidR="00D555AA">
        <w:instrText xml:space="preserve"> ADDIN EN.CITE </w:instrText>
      </w:r>
      <w:r w:rsidR="00D555AA">
        <w:fldChar w:fldCharType="begin">
          <w:fldData xml:space="preserve">PEVuZE5vdGU+PENpdGU+PEF1dGhvcj5IZWF0b248L0F1dGhvcj48WWVhcj4xOTkzPC9ZZWFyPjxS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</w:fldData>
        </w:fldChar>
      </w:r>
      <w:r w:rsidR="00D555AA">
        <w:instrText xml:space="preserve"> ADDIN EN.CITE.DATA </w:instrText>
      </w:r>
      <w:r w:rsidR="00D555AA">
        <w:fldChar w:fldCharType="end"/>
      </w:r>
      <w:r w:rsidR="00A76F0F" w:rsidRPr="00EA235D">
        <w:fldChar w:fldCharType="separate"/>
      </w:r>
      <w:r w:rsidR="00D555AA">
        <w:rPr>
          <w:noProof/>
        </w:rPr>
        <w:t>(Heaton, et al. 1993)</w:t>
      </w:r>
      <w:r w:rsidR="00A76F0F" w:rsidRPr="00EA235D">
        <w:fldChar w:fldCharType="end"/>
      </w:r>
      <w:r w:rsidRPr="00EA235D">
        <w:t>. Of this increase</w:t>
      </w:r>
      <w:r w:rsidR="00E65E70" w:rsidRPr="00EA235D">
        <w:t>,</w:t>
      </w:r>
      <w:r w:rsidRPr="00EA235D">
        <w:t xml:space="preserve"> about 50% occurred through </w:t>
      </w:r>
      <w:r w:rsidRPr="00EA235D">
        <w:rPr>
          <w:shd w:val="clear" w:color="auto" w:fill="FFFFFF"/>
        </w:rPr>
        <w:t>K</w:t>
      </w:r>
      <w:r w:rsidRPr="00EA235D">
        <w:rPr>
          <w:shd w:val="clear" w:color="auto" w:fill="FFFFFF"/>
          <w:vertAlign w:val="subscript"/>
        </w:rPr>
        <w:t>ATP</w:t>
      </w:r>
      <w:r w:rsidRPr="00EA235D">
        <w:rPr>
          <w:shd w:val="clear" w:color="auto" w:fill="FFFFFF"/>
        </w:rPr>
        <w:t xml:space="preserve"> channels, and the hyperpolarization</w:t>
      </w:r>
      <w:r w:rsidR="00254CC2" w:rsidRPr="00EA235D">
        <w:rPr>
          <w:shd w:val="clear" w:color="auto" w:fill="FFFFFF"/>
        </w:rPr>
        <w:t xml:space="preserve"> this </w:t>
      </w:r>
      <w:r w:rsidR="001B4775" w:rsidRPr="00EA235D">
        <w:rPr>
          <w:shd w:val="clear" w:color="auto" w:fill="FFFFFF"/>
        </w:rPr>
        <w:t xml:space="preserve">will </w:t>
      </w:r>
      <w:r w:rsidR="00254CC2" w:rsidRPr="00EA235D">
        <w:rPr>
          <w:shd w:val="clear" w:color="auto" w:fill="FFFFFF"/>
        </w:rPr>
        <w:t>produce, contributes</w:t>
      </w:r>
      <w:r w:rsidRPr="00EA235D">
        <w:rPr>
          <w:shd w:val="clear" w:color="auto" w:fill="FFFFFF"/>
        </w:rPr>
        <w:t xml:space="preserve"> to the fall in force.</w:t>
      </w:r>
      <w:r w:rsidRPr="00EA235D">
        <w:t xml:space="preserve">  </w:t>
      </w:r>
    </w:p>
    <w:p w14:paraId="293BC2ED" w14:textId="04BF00FE" w:rsidR="002E09C3" w:rsidRPr="00EA235D" w:rsidRDefault="003F309D" w:rsidP="00EA235D">
      <w:r w:rsidRPr="00EA235D">
        <w:t>I</w:t>
      </w:r>
      <w:r w:rsidR="002E09C3" w:rsidRPr="00EA235D">
        <w:t xml:space="preserve">n summary, </w:t>
      </w:r>
      <w:r w:rsidR="00524D61" w:rsidRPr="00EA235D">
        <w:t xml:space="preserve">the evidence shows that </w:t>
      </w:r>
      <w:r w:rsidR="002E09C3" w:rsidRPr="00EA235D">
        <w:t>during prolonged hypoxia the aboli</w:t>
      </w:r>
      <w:r w:rsidR="00F25C9C" w:rsidRPr="00EA235D">
        <w:t>tion</w:t>
      </w:r>
      <w:r w:rsidR="002E09C3" w:rsidRPr="00EA235D">
        <w:t xml:space="preserve"> of contractions is likely due to hyperpolarization produced by opening of a variety of K</w:t>
      </w:r>
      <w:r w:rsidR="00E65E70" w:rsidRPr="00EA235D">
        <w:rPr>
          <w:vertAlign w:val="superscript"/>
        </w:rPr>
        <w:t>+</w:t>
      </w:r>
      <w:r w:rsidR="002E09C3" w:rsidRPr="00EA235D">
        <w:t xml:space="preserve"> channels, and decreased Ca</w:t>
      </w:r>
      <w:r w:rsidR="002E09C3" w:rsidRPr="00EA235D">
        <w:rPr>
          <w:vertAlign w:val="superscript"/>
        </w:rPr>
        <w:t xml:space="preserve">2+ </w:t>
      </w:r>
      <w:r w:rsidR="002E09C3" w:rsidRPr="00EA235D">
        <w:t>entry.</w:t>
      </w:r>
    </w:p>
    <w:p w14:paraId="74B1CBB8" w14:textId="77777777" w:rsidR="00CE66F9" w:rsidRPr="00EA235D" w:rsidRDefault="00CE66F9" w:rsidP="00EA235D">
      <w:pPr>
        <w:pStyle w:val="Heading2"/>
        <w:rPr>
          <w:sz w:val="24"/>
          <w:szCs w:val="24"/>
        </w:rPr>
      </w:pPr>
      <w:bookmarkStart w:id="14" w:name="_Toc42767530"/>
      <w:r w:rsidRPr="00EA235D">
        <w:rPr>
          <w:sz w:val="24"/>
          <w:szCs w:val="24"/>
        </w:rPr>
        <w:lastRenderedPageBreak/>
        <w:t>Hypoxia-induced force increase</w:t>
      </w:r>
      <w:r w:rsidR="007A467F" w:rsidRPr="00EA235D">
        <w:rPr>
          <w:sz w:val="24"/>
          <w:szCs w:val="24"/>
        </w:rPr>
        <w:t>, HIFI,</w:t>
      </w:r>
      <w:r w:rsidRPr="00EA235D">
        <w:rPr>
          <w:sz w:val="24"/>
          <w:szCs w:val="24"/>
        </w:rPr>
        <w:t xml:space="preserve"> in labouring myometrium</w:t>
      </w:r>
      <w:bookmarkEnd w:id="14"/>
    </w:p>
    <w:p w14:paraId="63E158F0" w14:textId="0707BE41" w:rsidR="002E09C3" w:rsidRPr="00EA235D" w:rsidRDefault="002E09C3" w:rsidP="00EA235D">
      <w:r w:rsidRPr="00EA235D">
        <w:t xml:space="preserve">The above </w:t>
      </w:r>
      <w:r w:rsidRPr="00EA235D">
        <w:rPr>
          <w:i/>
          <w:iCs/>
        </w:rPr>
        <w:t>in vitro</w:t>
      </w:r>
      <w:r w:rsidRPr="00EA235D">
        <w:t xml:space="preserve"> studies of hypoxia or metabolic inhibition were conducted under conditions of a single, continued experimental intervention for tens of minutes.  </w:t>
      </w:r>
      <w:r w:rsidR="00143448" w:rsidRPr="00EA235D">
        <w:t xml:space="preserve">In </w:t>
      </w:r>
      <w:r w:rsidRPr="00EA235D">
        <w:t>labour</w:t>
      </w:r>
      <w:r w:rsidR="00F25C9C" w:rsidRPr="00EA235D">
        <w:t>,</w:t>
      </w:r>
      <w:r w:rsidRPr="00EA235D">
        <w:t xml:space="preserve"> however</w:t>
      </w:r>
      <w:r w:rsidR="00F25C9C" w:rsidRPr="00EA235D">
        <w:t>,</w:t>
      </w:r>
      <w:r w:rsidRPr="00EA235D">
        <w:t xml:space="preserve"> hypoxia will be briefer, </w:t>
      </w:r>
      <w:r w:rsidR="00F25C9C" w:rsidRPr="00EA235D">
        <w:t xml:space="preserve">lasting </w:t>
      </w:r>
      <w:r w:rsidR="00722E50" w:rsidRPr="00EA235D">
        <w:t xml:space="preserve">around </w:t>
      </w:r>
      <w:r w:rsidRPr="00EA235D">
        <w:t xml:space="preserve">a minute, but repeated many times. Recent work using a </w:t>
      </w:r>
      <w:r w:rsidR="00143448" w:rsidRPr="00EA235D">
        <w:t xml:space="preserve">repetitive </w:t>
      </w:r>
      <w:r w:rsidRPr="00EA235D">
        <w:t xml:space="preserve">pattern of </w:t>
      </w:r>
      <w:r w:rsidR="00143448" w:rsidRPr="00EA235D">
        <w:t xml:space="preserve">brief </w:t>
      </w:r>
      <w:r w:rsidRPr="00EA235D">
        <w:t>hypoxic episodes produced an exciting finding</w:t>
      </w:r>
      <w:r w:rsidR="001B4775" w:rsidRPr="00EA235D">
        <w:t>;</w:t>
      </w:r>
      <w:r w:rsidRPr="00EA235D">
        <w:t xml:space="preserve"> force increase</w:t>
      </w:r>
      <w:r w:rsidR="00143448" w:rsidRPr="00EA235D">
        <w:t>d</w:t>
      </w:r>
      <w:r w:rsidR="00241473" w:rsidRPr="00EA235D">
        <w:t xml:space="preserve"> </w:t>
      </w:r>
      <w:r w:rsidR="00A76F0F" w:rsidRPr="00EA235D">
        <w:fldChar w:fldCharType="begin"/>
      </w:r>
      <w:r w:rsidR="00D555AA">
        <w:instrText xml:space="preserve"> ADDIN EN.CITE &lt;EndNote&gt;&lt;Cite&gt;&lt;Author&gt;Alotaibi&lt;/Author&gt;&lt;Year&gt;2015&lt;/Year&gt;&lt;RecNum&gt;369&lt;/RecNum&gt;&lt;DisplayText&gt;(Alotaibi, et al. 2015)&lt;/DisplayText&gt;&lt;record&gt;&lt;rec-number&gt;369&lt;/rec-number&gt;&lt;foreign-keys&gt;&lt;key app="EN" db-id="2x0dt0w9p9sz5vet95bx5fd7szz00edtazwt" timestamp="1582661956" guid="c2d7927d-9df1-4c5e-9a89-a395d32c4876"&gt;369&lt;/key&gt;&lt;/foreign-keys&gt;&lt;ref-type name="Journal Article"&gt;17&lt;/ref-type&gt;&lt;contributors&gt;&lt;authors&gt;&lt;author&gt;Alotaibi, Mohammed&lt;/author&gt;&lt;author&gt;Arrowsmith, Sarah&lt;/author&gt;&lt;author&gt;Wray, Susan&lt;/author&gt;&lt;/authors&gt;&lt;/contributors&gt;&lt;titles&gt;&lt;title&gt;Hypoxia-induced force increase (HIFI) is a novel mechanism underlying the strengthening of labor contractions, produced by hypoxic str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763-9768&lt;/pages&gt;&lt;volume&gt;112&lt;/volume&gt;&lt;number&gt;31&lt;/number&gt;&lt;dates&gt;&lt;year&gt;2015&lt;/year&gt;&lt;pub-dates&gt;&lt;date&gt;07/20&lt;/date&gt;&lt;/pub-dates&gt;&lt;/dates&gt;&lt;publisher&gt;National Academy of Sciences&lt;/publisher&gt;&lt;isbn&gt;0027-8424&amp;#xD;1091-6490&lt;/isbn&gt;&lt;accession-num&gt;PMC4534208&lt;/accession-num&gt;&lt;urls&gt;&lt;related-urls&gt;&lt;url&gt;http://www.ncbi.nlm.nih.gov/pmc/articles/PMC4534208/&lt;/url&gt;&lt;/related-urls&gt;&lt;/urls&gt;&lt;electronic-resource-num&gt;10.1073/pnas.1503497112&lt;/electronic-resource-num&gt;&lt;remote-database-name&gt;PMC&lt;/remote-database-name&gt;&lt;/record&gt;&lt;/Cite&gt;&lt;/EndNote&gt;</w:instrText>
      </w:r>
      <w:r w:rsidR="00A76F0F" w:rsidRPr="00EA235D">
        <w:fldChar w:fldCharType="separate"/>
      </w:r>
      <w:r w:rsidR="00D555AA">
        <w:rPr>
          <w:noProof/>
        </w:rPr>
        <w:t>(Alotaibi, et al. 2015)</w:t>
      </w:r>
      <w:r w:rsidR="00A76F0F" w:rsidRPr="00EA235D">
        <w:fldChar w:fldCharType="end"/>
      </w:r>
      <w:r w:rsidR="00241473" w:rsidRPr="00EA235D">
        <w:t>.</w:t>
      </w:r>
    </w:p>
    <w:p w14:paraId="571DDC35" w14:textId="316FE1EA" w:rsidR="00505D71" w:rsidRPr="00EA235D" w:rsidRDefault="008D19C5" w:rsidP="00EA235D">
      <w:r w:rsidRPr="00EA235D">
        <w:t xml:space="preserve">Repetitive, brief (2-5 minutes) episodes of hypoxia </w:t>
      </w:r>
      <w:r w:rsidR="00722E50" w:rsidRPr="00EA235D">
        <w:t xml:space="preserve">to rat myometrium </w:t>
      </w:r>
      <w:r w:rsidR="006C7BFC" w:rsidRPr="00EA235D">
        <w:t>in</w:t>
      </w:r>
      <w:r w:rsidRPr="00EA235D">
        <w:t>creased contraction</w:t>
      </w:r>
      <w:r w:rsidR="00722E50" w:rsidRPr="00EA235D">
        <w:t xml:space="preserve"> force</w:t>
      </w:r>
      <w:r w:rsidR="006C7BFC" w:rsidRPr="00EA235D">
        <w:t>;</w:t>
      </w:r>
      <w:r w:rsidRPr="00EA235D">
        <w:t xml:space="preserve"> the contractility </w:t>
      </w:r>
      <w:r w:rsidR="006C7BFC" w:rsidRPr="00EA235D">
        <w:t xml:space="preserve">fell during hypoxia but </w:t>
      </w:r>
      <w:r w:rsidRPr="00EA235D">
        <w:t xml:space="preserve"> on return to normoxia </w:t>
      </w:r>
      <w:r w:rsidR="00143448" w:rsidRPr="00EA235D">
        <w:t>gradually</w:t>
      </w:r>
      <w:r w:rsidR="00CE66F9" w:rsidRPr="00EA235D">
        <w:t xml:space="preserve"> increase</w:t>
      </w:r>
      <w:r w:rsidR="00143448" w:rsidRPr="00EA235D">
        <w:t>d</w:t>
      </w:r>
      <w:r w:rsidR="00CE66F9" w:rsidRPr="00EA235D">
        <w:t xml:space="preserve"> </w:t>
      </w:r>
      <w:r w:rsidRPr="00EA235D">
        <w:t xml:space="preserve">following successive hypoxic periods. We named this phenomenon </w:t>
      </w:r>
      <w:r w:rsidR="002F2EA9" w:rsidRPr="00EA235D">
        <w:t>hypoxia-induced force increase (HIFI)</w:t>
      </w:r>
      <w:r w:rsidR="00241473" w:rsidRPr="00EA235D">
        <w:t xml:space="preserve"> </w:t>
      </w:r>
      <w:r w:rsidR="00A76F0F" w:rsidRPr="00EA235D">
        <w:fldChar w:fldCharType="begin"/>
      </w:r>
      <w:r w:rsidR="00D555AA">
        <w:instrText xml:space="preserve"> ADDIN EN.CITE &lt;EndNote&gt;&lt;Cite&gt;&lt;Author&gt;Alotaibi&lt;/Author&gt;&lt;Year&gt;2015&lt;/Year&gt;&lt;RecNum&gt;369&lt;/RecNum&gt;&lt;DisplayText&gt;(Alotaibi, et al. 2015)&lt;/DisplayText&gt;&lt;record&gt;&lt;rec-number&gt;369&lt;/rec-number&gt;&lt;foreign-keys&gt;&lt;key app="EN" db-id="2x0dt0w9p9sz5vet95bx5fd7szz00edtazwt" timestamp="1582661956" guid="c2d7927d-9df1-4c5e-9a89-a395d32c4876"&gt;369&lt;/key&gt;&lt;/foreign-keys&gt;&lt;ref-type name="Journal Article"&gt;17&lt;/ref-type&gt;&lt;contributors&gt;&lt;authors&gt;&lt;author&gt;Alotaibi, Mohammed&lt;/author&gt;&lt;author&gt;Arrowsmith, Sarah&lt;/author&gt;&lt;author&gt;Wray, Susan&lt;/author&gt;&lt;/authors&gt;&lt;/contributors&gt;&lt;titles&gt;&lt;title&gt;Hypoxia-induced force increase (HIFI) is a novel mechanism underlying the strengthening of labor contractions, produced by hypoxic str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763-9768&lt;/pages&gt;&lt;volume&gt;112&lt;/volume&gt;&lt;number&gt;31&lt;/number&gt;&lt;dates&gt;&lt;year&gt;2015&lt;/year&gt;&lt;pub-dates&gt;&lt;date&gt;07/20&lt;/date&gt;&lt;/pub-dates&gt;&lt;/dates&gt;&lt;publisher&gt;National Academy of Sciences&lt;/publisher&gt;&lt;isbn&gt;0027-8424&amp;#xD;1091-6490&lt;/isbn&gt;&lt;accession-num&gt;PMC4534208&lt;/accession-num&gt;&lt;urls&gt;&lt;related-urls&gt;&lt;url&gt;http://www.ncbi.nlm.nih.gov/pmc/articles/PMC4534208/&lt;/url&gt;&lt;/related-urls&gt;&lt;/urls&gt;&lt;electronic-resource-num&gt;10.1073/pnas.1503497112&lt;/electronic-resource-num&gt;&lt;remote-database-name&gt;PMC&lt;/remote-database-name&gt;&lt;/record&gt;&lt;/Cite&gt;&lt;/EndNote&gt;</w:instrText>
      </w:r>
      <w:r w:rsidR="00A76F0F" w:rsidRPr="00EA235D">
        <w:fldChar w:fldCharType="separate"/>
      </w:r>
      <w:r w:rsidR="00D555AA">
        <w:rPr>
          <w:noProof/>
        </w:rPr>
        <w:t>(Alotaibi, et al. 2015)</w:t>
      </w:r>
      <w:r w:rsidR="00A76F0F" w:rsidRPr="00EA235D">
        <w:fldChar w:fldCharType="end"/>
      </w:r>
      <w:r w:rsidR="00CE66F9" w:rsidRPr="00EA235D">
        <w:t xml:space="preserve">.  </w:t>
      </w:r>
      <w:r w:rsidR="007A467F" w:rsidRPr="00EA235D">
        <w:t xml:space="preserve">HIFI </w:t>
      </w:r>
      <w:r w:rsidR="002F2EA9" w:rsidRPr="00EA235D">
        <w:t xml:space="preserve">will be important </w:t>
      </w:r>
      <w:r w:rsidR="00505D71" w:rsidRPr="00EA235D">
        <w:t>in labour</w:t>
      </w:r>
      <w:r w:rsidR="002F2EA9" w:rsidRPr="00EA235D">
        <w:t xml:space="preserve"> as: (</w:t>
      </w:r>
      <w:proofErr w:type="spellStart"/>
      <w:r w:rsidR="002F2EA9" w:rsidRPr="00EA235D">
        <w:t>i</w:t>
      </w:r>
      <w:proofErr w:type="spellEnd"/>
      <w:r w:rsidR="002F2EA9" w:rsidRPr="00EA235D">
        <w:t>)</w:t>
      </w:r>
      <w:r w:rsidRPr="00EA235D">
        <w:t xml:space="preserve"> </w:t>
      </w:r>
      <w:r w:rsidR="00505D71" w:rsidRPr="00EA235D">
        <w:t xml:space="preserve">it only occurs </w:t>
      </w:r>
      <w:r w:rsidR="002F2EA9" w:rsidRPr="00EA235D">
        <w:t xml:space="preserve">at term </w:t>
      </w:r>
      <w:r w:rsidR="00505D71" w:rsidRPr="00EA235D">
        <w:t>or in labour</w:t>
      </w:r>
      <w:r w:rsidR="002F2EA9" w:rsidRPr="00EA235D">
        <w:t xml:space="preserve">, (ii) occurs in </w:t>
      </w:r>
      <w:r w:rsidR="00505D71" w:rsidRPr="00EA235D">
        <w:t xml:space="preserve">rat and human </w:t>
      </w:r>
      <w:r w:rsidR="00213AFE" w:rsidRPr="00EA235D">
        <w:t>myometrium, (iii)</w:t>
      </w:r>
      <w:r w:rsidR="00505D71" w:rsidRPr="00EA235D">
        <w:t xml:space="preserve"> HIFI occurs in the presence of oxytocin, </w:t>
      </w:r>
      <w:r w:rsidR="00213AFE" w:rsidRPr="00EA235D">
        <w:t>and</w:t>
      </w:r>
      <w:r w:rsidR="00505D71" w:rsidRPr="00EA235D">
        <w:t xml:space="preserve"> further augments contractility, and can increase force when oxytocin receptors are blocked</w:t>
      </w:r>
      <w:r w:rsidR="00213AFE" w:rsidRPr="00EA235D">
        <w:t>, (iv)</w:t>
      </w:r>
      <w:r w:rsidR="00505D71" w:rsidRPr="00EA235D">
        <w:t xml:space="preserve"> HIFI</w:t>
      </w:r>
      <w:r w:rsidR="00213AFE" w:rsidRPr="00EA235D">
        <w:t xml:space="preserve"> is</w:t>
      </w:r>
      <w:r w:rsidR="00505D71" w:rsidRPr="00EA235D">
        <w:t xml:space="preserve"> </w:t>
      </w:r>
      <w:r w:rsidR="00724C26" w:rsidRPr="00EA235D">
        <w:t>long-</w:t>
      </w:r>
      <w:r w:rsidR="00505D71" w:rsidRPr="00EA235D">
        <w:t>lasting</w:t>
      </w:r>
      <w:r w:rsidR="00213AFE" w:rsidRPr="00EA235D">
        <w:t xml:space="preserve"> and</w:t>
      </w:r>
      <w:r w:rsidRPr="00EA235D">
        <w:t>,</w:t>
      </w:r>
      <w:r w:rsidR="00213AFE" w:rsidRPr="00EA235D">
        <w:t xml:space="preserve"> once</w:t>
      </w:r>
      <w:r w:rsidR="00505D71" w:rsidRPr="00EA235D">
        <w:t xml:space="preserve"> primed</w:t>
      </w:r>
      <w:r w:rsidRPr="00EA235D">
        <w:t>, the increase of force is</w:t>
      </w:r>
      <w:r w:rsidR="00505D71" w:rsidRPr="00EA235D">
        <w:t xml:space="preserve"> maintain</w:t>
      </w:r>
      <w:r w:rsidRPr="00EA235D">
        <w:t xml:space="preserve">ed for up to </w:t>
      </w:r>
      <w:r w:rsidR="00213AFE" w:rsidRPr="00EA235D">
        <w:t>12 hours.</w:t>
      </w:r>
      <w:r w:rsidR="00505D71" w:rsidRPr="00EA235D">
        <w:t xml:space="preserve"> </w:t>
      </w:r>
    </w:p>
    <w:p w14:paraId="2F95C21C" w14:textId="75335CC1" w:rsidR="00942D5C" w:rsidRPr="00EA235D" w:rsidRDefault="004737CD" w:rsidP="00EA235D">
      <w:r w:rsidRPr="00EA235D">
        <w:t xml:space="preserve">We have suggested that </w:t>
      </w:r>
      <w:r w:rsidR="00505D71" w:rsidRPr="00EA235D">
        <w:t>HIFI</w:t>
      </w:r>
      <w:r w:rsidRPr="00EA235D">
        <w:t xml:space="preserve"> </w:t>
      </w:r>
      <w:r w:rsidR="00505D71" w:rsidRPr="00EA235D">
        <w:t>is a novel mechanism</w:t>
      </w:r>
      <w:r w:rsidR="00213AFE" w:rsidRPr="00EA235D">
        <w:t>, produced by hypoxi</w:t>
      </w:r>
      <w:r w:rsidRPr="00EA235D">
        <w:t>a</w:t>
      </w:r>
      <w:r w:rsidR="00213AFE" w:rsidRPr="00EA235D">
        <w:t xml:space="preserve">, </w:t>
      </w:r>
      <w:r w:rsidR="00505D71" w:rsidRPr="00EA235D">
        <w:t>underlying the strengthening of labour contractions</w:t>
      </w:r>
      <w:r w:rsidR="001041B7" w:rsidRPr="00EA235D">
        <w:t xml:space="preserve">. </w:t>
      </w:r>
      <w:r w:rsidR="00321C41" w:rsidRPr="00EA235D">
        <w:t xml:space="preserve">Evidence for </w:t>
      </w:r>
      <w:r w:rsidR="00213AFE" w:rsidRPr="00EA235D">
        <w:t>HIFI</w:t>
      </w:r>
      <w:r w:rsidR="00321C41" w:rsidRPr="00EA235D">
        <w:t xml:space="preserve"> </w:t>
      </w:r>
      <w:r w:rsidR="00321C41" w:rsidRPr="00EA235D">
        <w:rPr>
          <w:i/>
          <w:iCs/>
        </w:rPr>
        <w:t>in vivo</w:t>
      </w:r>
      <w:r w:rsidR="00321C41" w:rsidRPr="00EA235D">
        <w:t xml:space="preserve"> </w:t>
      </w:r>
      <w:r w:rsidR="00213AFE" w:rsidRPr="00EA235D">
        <w:t>in women</w:t>
      </w:r>
      <w:r w:rsidR="00321C41" w:rsidRPr="00EA235D">
        <w:t xml:space="preserve"> </w:t>
      </w:r>
      <w:r w:rsidR="00213AFE" w:rsidRPr="00EA235D">
        <w:t xml:space="preserve">is </w:t>
      </w:r>
      <w:r w:rsidR="00321C41" w:rsidRPr="00EA235D">
        <w:t xml:space="preserve">hard to obtain, as </w:t>
      </w:r>
      <w:r w:rsidR="00213AFE" w:rsidRPr="00EA235D">
        <w:t>it</w:t>
      </w:r>
      <w:r w:rsidR="00321C41" w:rsidRPr="00EA235D">
        <w:t xml:space="preserve"> is </w:t>
      </w:r>
      <w:r w:rsidR="000D06C2" w:rsidRPr="00EA235D">
        <w:t xml:space="preserve">intrinsic </w:t>
      </w:r>
      <w:r w:rsidR="00321C41" w:rsidRPr="00EA235D">
        <w:t xml:space="preserve">to the </w:t>
      </w:r>
      <w:r w:rsidR="00213AFE" w:rsidRPr="00EA235D">
        <w:t xml:space="preserve">labouring </w:t>
      </w:r>
      <w:r w:rsidR="00321C41" w:rsidRPr="00EA235D">
        <w:t>myometrium</w:t>
      </w:r>
      <w:r w:rsidR="00213AFE" w:rsidRPr="00EA235D">
        <w:t>.</w:t>
      </w:r>
      <w:r w:rsidR="00321C41" w:rsidRPr="00EA235D">
        <w:t xml:space="preserve"> There is evidence for HIFI </w:t>
      </w:r>
      <w:r w:rsidR="00321C41" w:rsidRPr="00EA235D">
        <w:rPr>
          <w:i/>
          <w:iCs/>
        </w:rPr>
        <w:t>in vivo</w:t>
      </w:r>
      <w:r w:rsidR="00321C41" w:rsidRPr="00EA235D">
        <w:t xml:space="preserve"> in pregnant rats</w:t>
      </w:r>
      <w:r w:rsidR="00476565" w:rsidRPr="00EA235D">
        <w:t>:</w:t>
      </w:r>
      <w:r w:rsidR="00213AFE" w:rsidRPr="00EA235D">
        <w:t xml:space="preserve"> a</w:t>
      </w:r>
      <w:r w:rsidR="001B4775" w:rsidRPr="00EA235D">
        <w:t xml:space="preserve"> HIFI-like</w:t>
      </w:r>
      <w:r w:rsidR="00321C41" w:rsidRPr="00EA235D">
        <w:t xml:space="preserve"> increase of </w:t>
      </w:r>
      <w:r w:rsidR="00213AFE" w:rsidRPr="00EA235D">
        <w:t xml:space="preserve">contractile </w:t>
      </w:r>
      <w:r w:rsidR="00321C41" w:rsidRPr="00EA235D">
        <w:t>force</w:t>
      </w:r>
      <w:r w:rsidR="00961826" w:rsidRPr="00EA235D">
        <w:t xml:space="preserve"> </w:t>
      </w:r>
      <w:r w:rsidR="00321C41" w:rsidRPr="00EA235D">
        <w:t>followed episodes of uterine artery occlusion and</w:t>
      </w:r>
      <w:r w:rsidR="00241473" w:rsidRPr="00EA235D">
        <w:t xml:space="preserve"> reperfusion</w:t>
      </w:r>
      <w:r w:rsidR="00321C41" w:rsidRPr="00EA235D">
        <w:t xml:space="preserve"> </w:t>
      </w:r>
      <w:r w:rsidR="00A76F0F" w:rsidRPr="00EA235D">
        <w:fldChar w:fldCharType="begin">
          <w:fldData xml:space="preserve">PEVuZE5vdGU+PENpdGU+PEF1dGhvcj5IYXJyaXNvbjwvQXV0aG9yPjxZZWFyPjE5OTU8L1llYXI+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</w:fldData>
        </w:fldChar>
      </w:r>
      <w:r w:rsidR="00D555AA">
        <w:instrText xml:space="preserve"> ADDIN EN.CITE </w:instrText>
      </w:r>
      <w:r w:rsidR="00D555AA">
        <w:fldChar w:fldCharType="begin">
          <w:fldData xml:space="preserve">PEVuZE5vdGU+PENpdGU+PEF1dGhvcj5IYXJyaXNvbjwvQXV0aG9yPjxZZWFyPjE5OTU8L1llYXI+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</w:fldData>
        </w:fldChar>
      </w:r>
      <w:r w:rsidR="00D555AA">
        <w:instrText xml:space="preserve"> ADDIN EN.CITE.DATA </w:instrText>
      </w:r>
      <w:r w:rsidR="00D555AA">
        <w:fldChar w:fldCharType="end"/>
      </w:r>
      <w:r w:rsidR="00A76F0F" w:rsidRPr="00EA235D">
        <w:fldChar w:fldCharType="separate"/>
      </w:r>
      <w:r w:rsidR="00D555AA">
        <w:rPr>
          <w:noProof/>
        </w:rPr>
        <w:t>(Harrison, et al. 1995)</w:t>
      </w:r>
      <w:r w:rsidR="00A76F0F" w:rsidRPr="00EA235D">
        <w:fldChar w:fldCharType="end"/>
      </w:r>
      <w:r w:rsidR="00321C41" w:rsidRPr="00EA235D">
        <w:t xml:space="preserve">. </w:t>
      </w:r>
      <w:r w:rsidR="00125FB5" w:rsidRPr="00EA235D">
        <w:t xml:space="preserve"> </w:t>
      </w:r>
    </w:p>
    <w:p w14:paraId="1F447262" w14:textId="77777777" w:rsidR="007C3793" w:rsidRPr="00EA235D" w:rsidRDefault="00125FB5" w:rsidP="00EA235D">
      <w:r w:rsidRPr="00EA235D">
        <w:t xml:space="preserve">When considering the effects of hypoxia on the labouring myometrium, it is now clear </w:t>
      </w:r>
      <w:r w:rsidR="004737CD" w:rsidRPr="00EA235D">
        <w:t xml:space="preserve">that </w:t>
      </w:r>
      <w:r w:rsidRPr="00EA235D">
        <w:t xml:space="preserve">we need to distinguish between the acute strengthening effects of HIFI, and the weakening effects of prolonged hypoxia. The mechanisms underlying the repetitive, transient effects on contraction are likely to be different from those producing the chronic effects of </w:t>
      </w:r>
      <w:r w:rsidR="006C7BFC" w:rsidRPr="00EA235D">
        <w:t>hypoxia and</w:t>
      </w:r>
      <w:r w:rsidR="009924DD" w:rsidRPr="00EA235D">
        <w:t xml:space="preserve"> are discussed next</w:t>
      </w:r>
      <w:r w:rsidRPr="00EA235D">
        <w:t>.</w:t>
      </w:r>
    </w:p>
    <w:p w14:paraId="1FE4D4A6" w14:textId="77777777" w:rsidR="00711AA9" w:rsidRPr="00EA235D" w:rsidRDefault="00711AA9" w:rsidP="00EA235D">
      <w:pPr>
        <w:pStyle w:val="Heading2"/>
        <w:rPr>
          <w:sz w:val="24"/>
          <w:szCs w:val="24"/>
        </w:rPr>
      </w:pPr>
      <w:bookmarkStart w:id="15" w:name="_Toc42767531"/>
      <w:r w:rsidRPr="00EA235D">
        <w:rPr>
          <w:sz w:val="24"/>
          <w:szCs w:val="24"/>
        </w:rPr>
        <w:t xml:space="preserve">Mechanism </w:t>
      </w:r>
      <w:r w:rsidR="00961826" w:rsidRPr="00EA235D">
        <w:rPr>
          <w:sz w:val="24"/>
          <w:szCs w:val="24"/>
        </w:rPr>
        <w:t>of</w:t>
      </w:r>
      <w:r w:rsidRPr="00EA235D">
        <w:rPr>
          <w:sz w:val="24"/>
          <w:szCs w:val="24"/>
        </w:rPr>
        <w:t xml:space="preserve"> HIFI</w:t>
      </w:r>
      <w:bookmarkEnd w:id="15"/>
    </w:p>
    <w:p w14:paraId="28BE9CE1" w14:textId="6209FB68" w:rsidR="00DA353D" w:rsidRPr="00EA235D" w:rsidRDefault="00711AA9" w:rsidP="00EA235D">
      <w:pPr>
        <w:rPr>
          <w:i/>
          <w:iCs/>
        </w:rPr>
      </w:pPr>
      <w:r w:rsidRPr="00EA235D">
        <w:t xml:space="preserve">Given that </w:t>
      </w:r>
      <w:r w:rsidR="00961826" w:rsidRPr="00EA235D">
        <w:t>HIFI</w:t>
      </w:r>
      <w:r w:rsidRPr="00EA235D">
        <w:t xml:space="preserve"> increases</w:t>
      </w:r>
      <w:r w:rsidR="00961826" w:rsidRPr="00EA235D">
        <w:t xml:space="preserve"> force, </w:t>
      </w:r>
      <w:r w:rsidRPr="00EA235D">
        <w:t>it was anticipated that</w:t>
      </w:r>
      <w:r w:rsidR="00961826" w:rsidRPr="00EA235D">
        <w:t xml:space="preserve"> it would </w:t>
      </w:r>
      <w:r w:rsidRPr="00EA235D">
        <w:t>increase Ca</w:t>
      </w:r>
      <w:r w:rsidRPr="00EA235D">
        <w:rPr>
          <w:vertAlign w:val="superscript"/>
        </w:rPr>
        <w:t xml:space="preserve">2+ </w:t>
      </w:r>
      <w:r w:rsidRPr="00EA235D">
        <w:t>entry</w:t>
      </w:r>
      <w:r w:rsidR="00961826" w:rsidRPr="00EA235D">
        <w:t>, but s</w:t>
      </w:r>
      <w:r w:rsidRPr="00EA235D">
        <w:t xml:space="preserve">imultaneous measurements </w:t>
      </w:r>
      <w:r w:rsidR="00414B79" w:rsidRPr="00EA235D">
        <w:t xml:space="preserve">of force and </w:t>
      </w:r>
      <w:r w:rsidR="00961826" w:rsidRPr="00EA235D">
        <w:t>Ca</w:t>
      </w:r>
      <w:r w:rsidR="00961826" w:rsidRPr="00EA235D">
        <w:rPr>
          <w:vertAlign w:val="superscript"/>
        </w:rPr>
        <w:t>2+</w:t>
      </w:r>
      <w:r w:rsidR="00961826" w:rsidRPr="00EA235D">
        <w:t xml:space="preserve"> did not show</w:t>
      </w:r>
      <w:r w:rsidR="00241473" w:rsidRPr="00EA235D">
        <w:t xml:space="preserve"> this</w:t>
      </w:r>
      <w:r w:rsidR="00961826" w:rsidRPr="00EA235D">
        <w:t xml:space="preserve"> </w:t>
      </w:r>
      <w:r w:rsidR="00A76F0F" w:rsidRPr="00EA235D">
        <w:fldChar w:fldCharType="begin"/>
      </w:r>
      <w:r w:rsidR="00D555AA">
        <w:instrText xml:space="preserve"> ADDIN EN.CITE &lt;EndNote&gt;&lt;Cite&gt;&lt;Author&gt;Alotaibi&lt;/Author&gt;&lt;Year&gt;2015&lt;/Year&gt;&lt;RecNum&gt;369&lt;/RecNum&gt;&lt;DisplayText&gt;(Alotaibi, et al. 2015)&lt;/DisplayText&gt;&lt;record&gt;&lt;rec-number&gt;369&lt;/rec-number&gt;&lt;foreign-keys&gt;&lt;key app="EN" db-id="2x0dt0w9p9sz5vet95bx5fd7szz00edtazwt" timestamp="1582661956" guid="c2d7927d-9df1-4c5e-9a89-a395d32c4876"&gt;369&lt;/key&gt;&lt;/foreign-keys&gt;&lt;ref-type name="Journal Article"&gt;17&lt;/ref-type&gt;&lt;contributors&gt;&lt;authors&gt;&lt;author&gt;Alotaibi, Mohammed&lt;/author&gt;&lt;author&gt;Arrowsmith, Sarah&lt;/author&gt;&lt;author&gt;Wray, Susan&lt;/author&gt;&lt;/authors&gt;&lt;/contributors&gt;&lt;titles&gt;&lt;title&gt;Hypoxia-induced force increase (HIFI) is a novel mechanism underlying the strengthening of labor contractions, produced by hypoxic str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763-9768&lt;/pages&gt;&lt;volume&gt;112&lt;/volume&gt;&lt;number&gt;31&lt;/number&gt;&lt;dates&gt;&lt;year&gt;2015&lt;/year&gt;&lt;pub-dates&gt;&lt;date&gt;07/20&lt;/date&gt;&lt;/pub-dates&gt;&lt;/dates&gt;&lt;publisher&gt;National Academy of Sciences&lt;/publisher&gt;&lt;isbn&gt;0027-8424&amp;#xD;1091-6490&lt;/isbn&gt;&lt;accession-num&gt;PMC4534208&lt;/accession-num&gt;&lt;urls&gt;&lt;related-urls&gt;&lt;url&gt;http://www.ncbi.nlm.nih.gov/pmc/articles/PMC4534208/&lt;/url&gt;&lt;/related-urls&gt;&lt;/urls&gt;&lt;electronic-resource-num&gt;10.1073/pnas.1503497112&lt;/electronic-resource-num&gt;&lt;remote-database-name&gt;PMC&lt;/remote-database-name&gt;&lt;/record&gt;&lt;/Cite&gt;&lt;/EndNote&gt;</w:instrText>
      </w:r>
      <w:r w:rsidR="00A76F0F" w:rsidRPr="00EA235D">
        <w:fldChar w:fldCharType="separate"/>
      </w:r>
      <w:r w:rsidR="00D555AA">
        <w:rPr>
          <w:noProof/>
        </w:rPr>
        <w:t>(Alotaibi, et al. 2015)</w:t>
      </w:r>
      <w:r w:rsidR="00A76F0F" w:rsidRPr="00EA235D">
        <w:fldChar w:fldCharType="end"/>
      </w:r>
      <w:r w:rsidR="00961826" w:rsidRPr="00EA235D">
        <w:t>. Investigations of</w:t>
      </w:r>
      <w:r w:rsidR="00414B79" w:rsidRPr="00EA235D">
        <w:t xml:space="preserve"> intracellular pathways</w:t>
      </w:r>
      <w:r w:rsidR="00961826" w:rsidRPr="00EA235D">
        <w:t xml:space="preserve"> however showed that b</w:t>
      </w:r>
      <w:r w:rsidR="00414B79" w:rsidRPr="00EA235D">
        <w:t xml:space="preserve">oth adenosine and prostaglandins were </w:t>
      </w:r>
      <w:r w:rsidR="00961826" w:rsidRPr="00EA235D">
        <w:t>important. E</w:t>
      </w:r>
      <w:r w:rsidR="009E0A60" w:rsidRPr="00EA235D">
        <w:t>nhancement of these</w:t>
      </w:r>
      <w:r w:rsidR="004737CD" w:rsidRPr="00EA235D">
        <w:t xml:space="preserve"> (and probably other)</w:t>
      </w:r>
      <w:r w:rsidR="009E0A60" w:rsidRPr="00EA235D">
        <w:t xml:space="preserve"> stimulatory pathways by </w:t>
      </w:r>
      <w:r w:rsidR="00961826" w:rsidRPr="00EA235D">
        <w:t>HIFI</w:t>
      </w:r>
      <w:r w:rsidR="009E0A60" w:rsidRPr="00EA235D">
        <w:t xml:space="preserve">, and the promotion of </w:t>
      </w:r>
      <w:proofErr w:type="spellStart"/>
      <w:r w:rsidR="009E0A60" w:rsidRPr="00EA235D">
        <w:t>mlck</w:t>
      </w:r>
      <w:proofErr w:type="spellEnd"/>
      <w:r w:rsidR="009E0A60" w:rsidRPr="00EA235D">
        <w:t xml:space="preserve"> activity, and/or decreased </w:t>
      </w:r>
      <w:proofErr w:type="spellStart"/>
      <w:r w:rsidR="009E0A60" w:rsidRPr="00EA235D">
        <w:t>mlcp</w:t>
      </w:r>
      <w:proofErr w:type="spellEnd"/>
      <w:r w:rsidR="009E0A60" w:rsidRPr="00EA235D">
        <w:t xml:space="preserve"> would be </w:t>
      </w:r>
      <w:r w:rsidR="009E0A60" w:rsidRPr="00EA235D">
        <w:lastRenderedPageBreak/>
        <w:t xml:space="preserve">expected to promote </w:t>
      </w:r>
      <w:r w:rsidR="00961826" w:rsidRPr="00EA235D">
        <w:t>force</w:t>
      </w:r>
      <w:r w:rsidR="001B4775" w:rsidRPr="00EA235D">
        <w:t xml:space="preserve"> (see Figure 2)</w:t>
      </w:r>
      <w:r w:rsidR="00961826" w:rsidRPr="00EA235D">
        <w:t xml:space="preserve">. </w:t>
      </w:r>
      <w:r w:rsidR="009E0A60" w:rsidRPr="00EA235D">
        <w:t xml:space="preserve">It was also found that external acidification, but </w:t>
      </w:r>
      <w:r w:rsidR="00961826" w:rsidRPr="00EA235D">
        <w:t xml:space="preserve">not </w:t>
      </w:r>
      <w:r w:rsidR="009E0A60" w:rsidRPr="00EA235D">
        <w:t>alkalinization, could reproduce HIFI, but not as powerfully as hypoxia. There are acid sensitive ion channels expressed in myometrium.</w:t>
      </w:r>
      <w:bookmarkStart w:id="16" w:name="_Toc35971417"/>
      <w:r w:rsidR="00242642" w:rsidRPr="00EA235D">
        <w:t xml:space="preserve"> The </w:t>
      </w:r>
      <w:r w:rsidR="00DA353D" w:rsidRPr="00EA235D">
        <w:t>TASK channels</w:t>
      </w:r>
      <w:bookmarkEnd w:id="16"/>
      <w:r w:rsidR="00961826" w:rsidRPr="00EA235D">
        <w:t xml:space="preserve"> </w:t>
      </w:r>
      <w:r w:rsidR="00DA353D" w:rsidRPr="00EA235D">
        <w:t xml:space="preserve">encoded by KCNK3 and KCNK9, </w:t>
      </w:r>
      <w:r w:rsidR="00722E50" w:rsidRPr="00EA235D">
        <w:t xml:space="preserve">in human myometrium, </w:t>
      </w:r>
      <w:r w:rsidR="00242642" w:rsidRPr="00EA235D">
        <w:t xml:space="preserve">decrease their </w:t>
      </w:r>
      <w:r w:rsidR="00DA353D" w:rsidRPr="00EA235D">
        <w:t xml:space="preserve">conductance </w:t>
      </w:r>
      <w:r w:rsidR="00242642" w:rsidRPr="00EA235D">
        <w:t>with</w:t>
      </w:r>
      <w:r w:rsidR="00DA353D" w:rsidRPr="00EA235D">
        <w:t xml:space="preserve"> extracellular acidification </w:t>
      </w:r>
      <w:r w:rsidR="00A76F0F" w:rsidRPr="00EA235D">
        <w:fldChar w:fldCharType="begin"/>
      </w:r>
      <w:r w:rsidR="00D555AA">
        <w:instrText xml:space="preserve"> ADDIN EN.CITE &lt;EndNote&gt;&lt;Cite&gt;&lt;Author&gt;Duprat&lt;/Author&gt;&lt;Year&gt;1997&lt;/Year&gt;&lt;RecNum&gt;644&lt;/RecNum&gt;&lt;DisplayText&gt;(Duprat, et al. 1997)&lt;/DisplayText&gt;&lt;record&gt;&lt;rec-number&gt;644&lt;/rec-number&gt;&lt;foreign-keys&gt;&lt;key app="EN" db-id="2x0dt0w9p9sz5vet95bx5fd7szz00edtazwt" timestamp="1584811899" guid="7bfc6dd4-102c-4381-bac3-d98dbcf3c811"&gt;644&lt;/key&gt;&lt;/foreign-keys&gt;&lt;ref-type name="Journal Article"&gt;17&lt;/ref-type&gt;&lt;contributors&gt;&lt;authors&gt;&lt;author&gt;Duprat, Fabrice&lt;/author&gt;&lt;author&gt;Lesage, Florian&lt;/author&gt;&lt;author&gt;Fink, Michel&lt;/author&gt;&lt;author&gt;Reyes, Roberto&lt;/author&gt;&lt;author&gt;Heurteaux, Catherine&lt;/author&gt;&lt;author&gt;Lazdunski, Michel&lt;/author&gt;&lt;/authors&gt;&lt;/contributors&gt;&lt;titles&gt;&lt;title&gt;TASK, a human background K+ channel to sense external pH variations near physiological pH&lt;/title&gt;&lt;secondary-title&gt;The EMBO Journal&lt;/secondary-title&gt;&lt;/titles&gt;&lt;pages&gt;5464-5471&lt;/pages&gt;&lt;volume&gt;16&lt;/volume&gt;&lt;number&gt;17&lt;/number&gt;&lt;dates&gt;&lt;year&gt;1997&lt;/year&gt;&lt;/dates&gt;&lt;isbn&gt;0261-4189&lt;/isbn&gt;&lt;urls&gt;&lt;related-urls&gt;&lt;url&gt;https://www.embopress.org/doi/abs/10.1093/emboj/16.17.5464&lt;/url&gt;&lt;/related-urls&gt;&lt;/urls&gt;&lt;electronic-resource-num&gt;10.1093/emboj/16.17.5464&lt;/electronic-resource-num&gt;&lt;/record&gt;&lt;/Cite&gt;&lt;/EndNote&gt;</w:instrText>
      </w:r>
      <w:r w:rsidR="00A76F0F" w:rsidRPr="00EA235D">
        <w:fldChar w:fldCharType="separate"/>
      </w:r>
      <w:r w:rsidR="00D555AA">
        <w:rPr>
          <w:noProof/>
        </w:rPr>
        <w:t>(Duprat, et al. 1997)</w:t>
      </w:r>
      <w:r w:rsidR="00A76F0F" w:rsidRPr="00EA235D">
        <w:fldChar w:fldCharType="end"/>
      </w:r>
      <w:r w:rsidR="00DA353D" w:rsidRPr="00EA235D">
        <w:t xml:space="preserve"> and hypoxia. </w:t>
      </w:r>
      <w:r w:rsidR="00242642" w:rsidRPr="00EA235D">
        <w:t>T</w:t>
      </w:r>
      <w:r w:rsidR="00DA353D" w:rsidRPr="00EA235D">
        <w:t xml:space="preserve">wo </w:t>
      </w:r>
      <w:r w:rsidR="00242642" w:rsidRPr="00EA235D">
        <w:t xml:space="preserve">recent </w:t>
      </w:r>
      <w:r w:rsidR="00DA353D" w:rsidRPr="00EA235D">
        <w:t xml:space="preserve">papers have </w:t>
      </w:r>
      <w:r w:rsidR="00242642" w:rsidRPr="00EA235D">
        <w:t xml:space="preserve">shown in mouse myometrium that </w:t>
      </w:r>
      <w:r w:rsidR="00DA353D" w:rsidRPr="00EA235D">
        <w:t xml:space="preserve">TASK-2 channel </w:t>
      </w:r>
      <w:r w:rsidR="00242642" w:rsidRPr="00EA235D">
        <w:t xml:space="preserve">inhibitors </w:t>
      </w:r>
      <w:r w:rsidR="00DA353D" w:rsidRPr="00EA235D">
        <w:t>stimulat</w:t>
      </w:r>
      <w:r w:rsidR="00242642" w:rsidRPr="00EA235D">
        <w:t>e</w:t>
      </w:r>
      <w:r w:rsidR="00DA353D" w:rsidRPr="00EA235D">
        <w:t xml:space="preserve"> contraction</w:t>
      </w:r>
      <w:r w:rsidR="009D6A49" w:rsidRPr="00EA235D">
        <w:t>,</w:t>
      </w:r>
      <w:r w:rsidR="00DA353D" w:rsidRPr="00EA235D">
        <w:t xml:space="preserve"> </w:t>
      </w:r>
      <w:r w:rsidR="00242642" w:rsidRPr="00EA235D">
        <w:t>as d</w:t>
      </w:r>
      <w:r w:rsidR="000D06C2" w:rsidRPr="00EA235D">
        <w:t>oes</w:t>
      </w:r>
      <w:r w:rsidR="00DA353D" w:rsidRPr="00EA235D">
        <w:t xml:space="preserve"> acidic pH </w:t>
      </w:r>
      <w:r w:rsidR="00A76F0F" w:rsidRPr="00EA235D">
        <w:fldChar w:fldCharType="begin"/>
      </w:r>
      <w:r w:rsidR="00D555AA">
        <w:instrText xml:space="preserve"> ADDIN EN.CITE &lt;EndNote&gt;&lt;Cite&gt;&lt;Author&gt;Hong&lt;/Author&gt;&lt;Year&gt;2013&lt;/Year&gt;&lt;RecNum&gt;676&lt;/RecNum&gt;&lt;DisplayText&gt;(Hong, et al. 2013)&lt;/DisplayText&gt;&lt;record&gt;&lt;rec-number&gt;676&lt;/rec-number&gt;&lt;foreign-keys&gt;&lt;key app="EN" db-id="2x0dt0w9p9sz5vet95bx5fd7szz00edtazwt" timestamp="1584973693" guid="fbbe4394-8d64-42f5-9e86-6f5fe5e3e8a6"&gt;676&lt;/key&gt;&lt;/foreign-keys&gt;&lt;ref-type name="Journal Article"&gt;17&lt;/ref-type&gt;&lt;contributors&gt;&lt;authors&gt;&lt;author&gt;Hong, S. H.&lt;/author&gt;&lt;author&gt;Sung, R.&lt;/author&gt;&lt;author&gt;Kim, Y. C.&lt;/author&gt;&lt;author&gt;Suzuki, H.&lt;/author&gt;&lt;author&gt;Choi, W.&lt;/author&gt;&lt;author&gt;Park, Y. J.&lt;/author&gt;&lt;author&gt;Ji, I. W.&lt;/author&gt;&lt;author&gt;Kim, C. H.&lt;/author&gt;&lt;author&gt;Myung, S. C.&lt;/author&gt;&lt;author&gt;Lee, M. Y.&lt;/author&gt;&lt;author&gt;Kang, T. M.&lt;/author&gt;&lt;author&gt;You, R. Y.&lt;/author&gt;&lt;author&gt;Lee, K. J.&lt;/author&gt;&lt;author&gt;Lim, S. W.&lt;/author&gt;&lt;author&gt;Yun, H. Y.&lt;/author&gt;&lt;author&gt;Song, Y. J.&lt;/author&gt;&lt;author&gt;Xu, W. X.&lt;/author&gt;&lt;author&gt;Kim, H. S.&lt;/author&gt;&lt;author&gt;Lee, S. J.&lt;/author&gt;&lt;/authors&gt;&lt;/contributors&gt;&lt;auth-address&gt;Department of Obstetrics and Gynecology, Chungbuk National University College of Medicine, Cheongju 361-763, Korea.&lt;/auth-address&gt;&lt;titles&gt;&lt;title&gt;Mechanism of Relaxation Via TASK-2 Channels in Uterine Circular Muscle of Mouse&lt;/title&gt;&lt;secondary-title&gt;Korean J Physiol Pharmacol&lt;/secondary-title&gt;&lt;/titles&gt;&lt;periodical&gt;&lt;full-title&gt;Korean Journal of Physiology &amp;amp; Pharmacology&lt;/full-title&gt;&lt;abbr-1&gt;Korean J. Physiol. Pharmacol.&lt;/abbr-1&gt;&lt;abbr-2&gt;Korean J Physiol Pharmacol&lt;/abbr-2&gt;&lt;/periodical&gt;&lt;pages&gt;359-65&lt;/pages&gt;&lt;volume&gt;17&lt;/volume&gt;&lt;number&gt;4&lt;/number&gt;&lt;edition&gt;2013/08/16&lt;/edition&gt;&lt;keywords&gt;&lt;keyword&gt;Relaxation&lt;/keyword&gt;&lt;keyword&gt;Task-2&lt;/keyword&gt;&lt;keyword&gt;Uterus&lt;/keyword&gt;&lt;/keywords&gt;&lt;dates&gt;&lt;year&gt;2013&lt;/year&gt;&lt;pub-dates&gt;&lt;date&gt;Aug&lt;/date&gt;&lt;/pub-dates&gt;&lt;/dates&gt;&lt;isbn&gt;1226-4512 (Print)&amp;#xD;1226-4512&lt;/isbn&gt;&lt;accession-num&gt;23946696&lt;/accession-num&gt;&lt;urls&gt;&lt;/urls&gt;&lt;custom2&gt;PMC3741493&lt;/custom2&gt;&lt;electronic-resource-num&gt;10.4196/kjpp.2013.17.4.359&lt;/electronic-resource-num&gt;&lt;remote-database-provider&gt;NLM&lt;/remote-database-provider&gt;&lt;language&gt;eng&lt;/language&gt;&lt;/record&gt;&lt;/Cite&gt;&lt;/EndNote&gt;</w:instrText>
      </w:r>
      <w:r w:rsidR="00A76F0F" w:rsidRPr="00EA235D">
        <w:fldChar w:fldCharType="separate"/>
      </w:r>
      <w:r w:rsidR="00D555AA">
        <w:rPr>
          <w:noProof/>
        </w:rPr>
        <w:t>(Hong, et al. 2013)</w:t>
      </w:r>
      <w:r w:rsidR="00A76F0F" w:rsidRPr="00EA235D">
        <w:fldChar w:fldCharType="end"/>
      </w:r>
      <w:r w:rsidR="00DA353D" w:rsidRPr="00EA235D">
        <w:t xml:space="preserve">.  </w:t>
      </w:r>
      <w:r w:rsidR="00A76F0F" w:rsidRPr="00EA235D">
        <w:rPr>
          <w:color w:val="000000"/>
          <w:shd w:val="clear" w:color="auto" w:fill="FFFFFF"/>
        </w:rPr>
        <w:fldChar w:fldCharType="begin">
          <w:fldData xml:space="preserve">PEVuZE5vdGU+PENpdGU+PEF1dGhvcj5LeWVvbmc8L0F1dGhvcj48WWVhcj4yMDE2PC9ZZWFyPjxS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</w:fldData>
        </w:fldChar>
      </w:r>
      <w:r w:rsidR="00D555AA">
        <w:rPr>
          <w:color w:val="000000"/>
          <w:shd w:val="clear" w:color="auto" w:fill="FFFFFF"/>
        </w:rPr>
        <w:instrText xml:space="preserve"> ADDIN EN.CITE </w:instrText>
      </w:r>
      <w:r w:rsidR="00D555AA">
        <w:rPr>
          <w:color w:val="000000"/>
          <w:shd w:val="clear" w:color="auto" w:fill="FFFFFF"/>
        </w:rPr>
        <w:fldChar w:fldCharType="begin">
          <w:fldData xml:space="preserve">PEVuZE5vdGU+PENpdGU+PEF1dGhvcj5LeWVvbmc8L0F1dGhvcj48WWVhcj4yMDE2PC9ZZWFyPjxS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</w:fldData>
        </w:fldChar>
      </w:r>
      <w:r w:rsidR="00D555AA">
        <w:rPr>
          <w:color w:val="000000"/>
          <w:shd w:val="clear" w:color="auto" w:fill="FFFFFF"/>
        </w:rPr>
        <w:instrText xml:space="preserve"> ADDIN EN.CITE.DATA </w:instrText>
      </w:r>
      <w:r w:rsidR="00D555AA">
        <w:rPr>
          <w:color w:val="000000"/>
          <w:shd w:val="clear" w:color="auto" w:fill="FFFFFF"/>
        </w:rPr>
      </w:r>
      <w:r w:rsidR="00D555AA">
        <w:rPr>
          <w:color w:val="000000"/>
          <w:shd w:val="clear" w:color="auto" w:fill="FFFFFF"/>
        </w:rPr>
        <w:fldChar w:fldCharType="end"/>
      </w:r>
      <w:r w:rsidR="00A76F0F" w:rsidRPr="00EA235D">
        <w:rPr>
          <w:color w:val="000000"/>
          <w:shd w:val="clear" w:color="auto" w:fill="FFFFFF"/>
        </w:rPr>
      </w:r>
      <w:r w:rsidR="00A76F0F" w:rsidRPr="00EA235D">
        <w:rPr>
          <w:color w:val="000000"/>
          <w:shd w:val="clear" w:color="auto" w:fill="FFFFFF"/>
        </w:rPr>
        <w:fldChar w:fldCharType="separate"/>
      </w:r>
      <w:r w:rsidR="00D555AA">
        <w:rPr>
          <w:noProof/>
          <w:color w:val="000000"/>
          <w:shd w:val="clear" w:color="auto" w:fill="FFFFFF"/>
        </w:rPr>
        <w:t>(Kyeong, et al. 2016)</w:t>
      </w:r>
      <w:r w:rsidR="00A76F0F" w:rsidRPr="00EA235D">
        <w:rPr>
          <w:color w:val="000000"/>
          <w:shd w:val="clear" w:color="auto" w:fill="FFFFFF"/>
        </w:rPr>
        <w:fldChar w:fldCharType="end"/>
      </w:r>
      <w:r w:rsidR="00242642" w:rsidRPr="00EA235D">
        <w:t xml:space="preserve">. </w:t>
      </w:r>
      <w:r w:rsidR="009D6A49" w:rsidRPr="00EA235D">
        <w:t>Acid-</w:t>
      </w:r>
      <w:r w:rsidR="00961826" w:rsidRPr="00EA235D">
        <w:t>sensitive channels related to ENa</w:t>
      </w:r>
      <w:r w:rsidR="008F16B5" w:rsidRPr="00EA235D">
        <w:t>C may also contribute</w:t>
      </w:r>
      <w:r w:rsidR="009D6A49" w:rsidRPr="00EA235D">
        <w:t>,</w:t>
      </w:r>
      <w:r w:rsidR="008F16B5" w:rsidRPr="00EA235D">
        <w:t xml:space="preserve"> but little is known about these in myometrium</w:t>
      </w:r>
      <w:r w:rsidR="00C33B69" w:rsidRPr="00EA235D">
        <w:t xml:space="preserve"> </w:t>
      </w:r>
      <w:r w:rsidR="00A76F0F" w:rsidRPr="00EA235D">
        <w:fldChar w:fldCharType="begin"/>
      </w:r>
      <w:r w:rsidR="00D555AA">
        <w:instrText xml:space="preserve"> ADDIN EN.CITE &lt;EndNote&gt;&lt;Cite&gt;&lt;Author&gt;Boscardin&lt;/Author&gt;&lt;Year&gt;2016&lt;/Year&gt;&lt;RecNum&gt;833&lt;/RecNum&gt;&lt;DisplayText&gt;(Boscardin, et al. 2016)&lt;/DisplayText&gt;&lt;record&gt;&lt;rec-number&gt;833&lt;/rec-number&gt;&lt;foreign-keys&gt;&lt;key app="EN" db-id="2x0dt0w9p9sz5vet95bx5fd7szz00edtazwt" timestamp="1591783549" guid="fedf76b9-3489-4e72-a119-0c8c79c7e73f"&gt;833&lt;/key&gt;&lt;/foreign-keys&gt;&lt;ref-type name="Journal Article"&gt;17&lt;/ref-type&gt;&lt;contributors&gt;&lt;authors&gt;&lt;author&gt;Boscardin, E.&lt;/author&gt;&lt;author&gt;Alijevic, O.&lt;/author&gt;&lt;author&gt;Hummler, E.&lt;/author&gt;&lt;author&gt;Frateschi, S.&lt;/author&gt;&lt;author&gt;Kellenberger, S.&lt;/author&gt;&lt;/authors&gt;&lt;/contributors&gt;&lt;auth-address&gt;Department of Pharmacology and Toxicology, University of Lausanne, Lausanne, Switzerland.&lt;/auth-address&gt;&lt;titles&gt;&lt;title&gt;The function and regulation of acid-sensing ion channels (ASICs) and the epithelial Na(+) channel (ENaC): IUPHAR Review 19&lt;/title&gt;&lt;secondary-title&gt;Br J Pharmacol&lt;/secondary-title&gt;&lt;/titles&gt;&lt;periodical&gt;&lt;full-title&gt;British Journal of Pharmacology&lt;/full-title&gt;&lt;abbr-1&gt;Br. J. Pharmacol.&lt;/abbr-1&gt;&lt;abbr-2&gt;Br J Pharmacol&lt;/abbr-2&gt;&lt;/periodical&gt;&lt;pages&gt;2671-701&lt;/pages&gt;&lt;volume&gt;173&lt;/volume&gt;&lt;number&gt;18&lt;/number&gt;&lt;edition&gt;2016/06/10&lt;/edition&gt;&lt;keywords&gt;&lt;keyword&gt;Acid Sensing Ion Channels/*metabolism&lt;/keyword&gt;&lt;keyword&gt;Animals&lt;/keyword&gt;&lt;keyword&gt;Epithelial Sodium Channels/*metabolism&lt;/keyword&gt;&lt;keyword&gt;Humans&lt;/keyword&gt;&lt;keyword&gt;Hydrogen-Ion Concentration&lt;/keyword&gt;&lt;/keywords&gt;&lt;dates&gt;&lt;year&gt;2016&lt;/year&gt;&lt;pub-dates&gt;&lt;date&gt;Sep&lt;/date&gt;&lt;/pub-dates&gt;&lt;/dates&gt;&lt;isbn&gt;0007-1188 (Print)&amp;#xD;0007-1188&lt;/isbn&gt;&lt;accession-num&gt;27278329&lt;/accession-num&gt;&lt;urls&gt;&lt;/urls&gt;&lt;custom2&gt;PMC4995293&lt;/custom2&gt;&lt;electronic-resource-num&gt;10.1111/bph.13533&lt;/electronic-resource-num&gt;&lt;remote-database-provider&gt;NLM&lt;/remote-database-provider&gt;&lt;language&gt;eng&lt;/language&gt;&lt;/record&gt;&lt;/Cite&gt;&lt;/EndNote&gt;</w:instrText>
      </w:r>
      <w:r w:rsidR="00A76F0F" w:rsidRPr="00EA235D">
        <w:fldChar w:fldCharType="separate"/>
      </w:r>
      <w:r w:rsidR="00D555AA">
        <w:rPr>
          <w:noProof/>
        </w:rPr>
        <w:t>(Boscardin, et al. 2016)</w:t>
      </w:r>
      <w:r w:rsidR="00A76F0F" w:rsidRPr="00EA235D">
        <w:fldChar w:fldCharType="end"/>
      </w:r>
      <w:r w:rsidR="008F16B5" w:rsidRPr="00EA235D">
        <w:t xml:space="preserve">. </w:t>
      </w:r>
      <w:r w:rsidR="000D06C2" w:rsidRPr="00EA235D">
        <w:t>Thus,</w:t>
      </w:r>
      <w:r w:rsidR="00242642" w:rsidRPr="00EA235D">
        <w:t xml:space="preserve"> these acid</w:t>
      </w:r>
      <w:r w:rsidR="00F25C9C" w:rsidRPr="00EA235D">
        <w:t xml:space="preserve"> </w:t>
      </w:r>
      <w:r w:rsidR="00242642" w:rsidRPr="00EA235D">
        <w:t xml:space="preserve">sensitive channels could be part of a mechanism such as HIFI, to keep labour progressing </w:t>
      </w:r>
      <w:r w:rsidR="008F16B5" w:rsidRPr="00EA235D">
        <w:t>when</w:t>
      </w:r>
      <w:r w:rsidR="00242642" w:rsidRPr="00EA235D">
        <w:t xml:space="preserve"> hypoxic conditions aris</w:t>
      </w:r>
      <w:r w:rsidR="008F16B5" w:rsidRPr="00EA235D">
        <w:t>e</w:t>
      </w:r>
      <w:r w:rsidR="00242642" w:rsidRPr="00EA235D">
        <w:t>.</w:t>
      </w:r>
    </w:p>
    <w:p w14:paraId="33951C89" w14:textId="77777777" w:rsidR="007638F3" w:rsidRPr="00EA235D" w:rsidRDefault="00FE5A14" w:rsidP="00EA235D">
      <w:pPr>
        <w:pStyle w:val="Heading1"/>
        <w:spacing w:line="360" w:lineRule="auto"/>
        <w:rPr>
          <w:sz w:val="24"/>
          <w:szCs w:val="24"/>
        </w:rPr>
      </w:pPr>
      <w:bookmarkStart w:id="17" w:name="_Toc42767532"/>
      <w:r w:rsidRPr="00EA235D">
        <w:rPr>
          <w:sz w:val="24"/>
          <w:szCs w:val="24"/>
        </w:rPr>
        <w:t xml:space="preserve">Hypoxia and </w:t>
      </w:r>
      <w:r w:rsidR="0036329D" w:rsidRPr="00EA235D">
        <w:rPr>
          <w:sz w:val="24"/>
          <w:szCs w:val="24"/>
        </w:rPr>
        <w:t>labour</w:t>
      </w:r>
      <w:bookmarkEnd w:id="17"/>
    </w:p>
    <w:p w14:paraId="7A748178" w14:textId="77777777" w:rsidR="002E09C3" w:rsidRPr="00EA235D" w:rsidRDefault="002E09C3" w:rsidP="00EA235D">
      <w:pPr>
        <w:pStyle w:val="Heading2"/>
        <w:rPr>
          <w:sz w:val="24"/>
          <w:szCs w:val="24"/>
        </w:rPr>
      </w:pPr>
      <w:bookmarkStart w:id="18" w:name="_Toc42767533"/>
      <w:r w:rsidRPr="00EA235D">
        <w:rPr>
          <w:sz w:val="24"/>
          <w:szCs w:val="24"/>
        </w:rPr>
        <w:t>Hypoxia and normal labour</w:t>
      </w:r>
      <w:bookmarkEnd w:id="18"/>
    </w:p>
    <w:p w14:paraId="6297C04B" w14:textId="77777777" w:rsidR="00C0343E" w:rsidRPr="00EA235D" w:rsidRDefault="002E09C3" w:rsidP="00EA235D">
      <w:r w:rsidRPr="00EA235D">
        <w:t>The phasic contractions of labour produce hypoxia</w:t>
      </w:r>
      <w:r w:rsidR="00AD75E2" w:rsidRPr="00EA235D">
        <w:t>. As discussed, the term pregnant myometrium has increased its metabolic reserves and capacity to withstand hypoxia, and the HIFI mechanism adds to the contractile drive. The periods of muscle relaxation between contractions allow for reoxygenation of the tissues and removal of waste products from the myocytes</w:t>
      </w:r>
      <w:r w:rsidR="00D23815" w:rsidRPr="00EA235D">
        <w:t xml:space="preserve">. </w:t>
      </w:r>
      <w:r w:rsidR="00693738" w:rsidRPr="00EA235D">
        <w:t xml:space="preserve">During labour, </w:t>
      </w:r>
      <w:r w:rsidR="001B4775" w:rsidRPr="00EA235D">
        <w:t xml:space="preserve">lasting </w:t>
      </w:r>
      <w:r w:rsidR="00693738" w:rsidRPr="00EA235D">
        <w:t xml:space="preserve">for hours, </w:t>
      </w:r>
      <w:r w:rsidR="00D23815" w:rsidRPr="00EA235D">
        <w:t>the contractions build, until the cervix is fully dilated, and the baby</w:t>
      </w:r>
      <w:r w:rsidR="001325C5" w:rsidRPr="00EA235D">
        <w:t xml:space="preserve">, then </w:t>
      </w:r>
      <w:r w:rsidR="00D23815" w:rsidRPr="00EA235D">
        <w:t>umbilical cord and</w:t>
      </w:r>
      <w:r w:rsidR="00AD75E2" w:rsidRPr="00EA235D">
        <w:t xml:space="preserve"> </w:t>
      </w:r>
      <w:r w:rsidR="00D23815" w:rsidRPr="00EA235D">
        <w:t>placenta</w:t>
      </w:r>
      <w:r w:rsidR="001325C5" w:rsidRPr="00EA235D">
        <w:t xml:space="preserve"> delivered</w:t>
      </w:r>
      <w:r w:rsidR="00D23815" w:rsidRPr="00EA235D">
        <w:t xml:space="preserve">. </w:t>
      </w:r>
    </w:p>
    <w:p w14:paraId="72B8E611" w14:textId="22FF70FA" w:rsidR="00AE51E2" w:rsidRPr="00EA235D" w:rsidRDefault="001325C5" w:rsidP="00EA235D">
      <w:r w:rsidRPr="00EA235D">
        <w:t>H</w:t>
      </w:r>
      <w:r w:rsidR="00D23815" w:rsidRPr="00EA235D">
        <w:t>owever</w:t>
      </w:r>
      <w:r w:rsidRPr="00EA235D">
        <w:t>,</w:t>
      </w:r>
      <w:r w:rsidR="00D23815" w:rsidRPr="00EA235D">
        <w:t xml:space="preserve"> not all term</w:t>
      </w:r>
      <w:r w:rsidRPr="00EA235D">
        <w:t>-</w:t>
      </w:r>
      <w:r w:rsidR="00D23815" w:rsidRPr="00EA235D">
        <w:t xml:space="preserve">labours proceed </w:t>
      </w:r>
      <w:r w:rsidR="00A3518C" w:rsidRPr="00EA235D">
        <w:t>well but</w:t>
      </w:r>
      <w:r w:rsidR="00D23815" w:rsidRPr="00EA235D">
        <w:t xml:space="preserve"> </w:t>
      </w:r>
      <w:r w:rsidRPr="00EA235D">
        <w:t xml:space="preserve">instead </w:t>
      </w:r>
      <w:r w:rsidR="00D23815" w:rsidRPr="00EA235D">
        <w:t xml:space="preserve">arrest with the cervix </w:t>
      </w:r>
      <w:r w:rsidRPr="00EA235D">
        <w:t xml:space="preserve">incompletely </w:t>
      </w:r>
      <w:r w:rsidR="00D23815" w:rsidRPr="00EA235D">
        <w:t xml:space="preserve">dilated. </w:t>
      </w:r>
      <w:r w:rsidR="001D3C7A" w:rsidRPr="00EA235D">
        <w:t xml:space="preserve">Until relatively recently there were no data to explain why around 10% of births had contractions so poor, as to be incapable of dilating the cervix. These slow to progress, dysfunctional labours, are the leading cause of unplanned Caesarean sections, a source of trauma to women, contributors to neonatal </w:t>
      </w:r>
      <w:r w:rsidR="000E05A9" w:rsidRPr="00EA235D">
        <w:t>complications</w:t>
      </w:r>
      <w:r w:rsidR="001D3C7A" w:rsidRPr="00EA235D">
        <w:t>, and a financial burden to healthcare systems.</w:t>
      </w:r>
    </w:p>
    <w:p w14:paraId="3A5F1ECD" w14:textId="77777777" w:rsidR="00AE51E2" w:rsidRPr="00EA235D" w:rsidRDefault="00AE51E2" w:rsidP="00EA235D">
      <w:pPr>
        <w:pStyle w:val="Heading2"/>
        <w:rPr>
          <w:sz w:val="24"/>
          <w:szCs w:val="24"/>
        </w:rPr>
      </w:pPr>
      <w:bookmarkStart w:id="19" w:name="_Toc42767534"/>
      <w:r w:rsidRPr="00EA235D">
        <w:rPr>
          <w:sz w:val="24"/>
          <w:szCs w:val="24"/>
        </w:rPr>
        <w:t>Hypoxia and dysfunctional labour</w:t>
      </w:r>
      <w:bookmarkEnd w:id="19"/>
    </w:p>
    <w:p w14:paraId="6E2D656D" w14:textId="2A1219CC" w:rsidR="00AE51E2" w:rsidRPr="00EA235D" w:rsidRDefault="00C773B8" w:rsidP="00EA235D">
      <w:r w:rsidRPr="00EA235D">
        <w:t xml:space="preserve">We are focussing on physiological causes of dysfunctional labour, rather than obstructed labours </w:t>
      </w:r>
      <w:r w:rsidR="00A76F0F" w:rsidRPr="00EA235D">
        <w:fldChar w:fldCharType="begin"/>
      </w:r>
      <w:r w:rsidR="00D555AA">
        <w:instrText xml:space="preserve"> ADDIN EN.CITE &lt;EndNote&gt;&lt;Cite&gt;&lt;Author&gt;Neilson&lt;/Author&gt;&lt;Year&gt;2003&lt;/Year&gt;&lt;RecNum&gt;477&lt;/RecNum&gt;&lt;DisplayText&gt;(Neilson, et al. 2003)&lt;/DisplayText&gt;&lt;record&gt;&lt;rec-number&gt;477&lt;/rec-number&gt;&lt;foreign-keys&gt;&lt;key app="EN" db-id="2x0dt0w9p9sz5vet95bx5fd7szz00edtazwt" timestamp="1584125705" guid="0b07ace2-b185-44cb-917d-44b6ffda75a4"&gt;477&lt;/key&gt;&lt;/foreign-keys&gt;&lt;ref-type name="Journal Article"&gt;17&lt;/ref-type&gt;&lt;contributors&gt;&lt;authors&gt;&lt;author&gt;Neilson, J. P.&lt;/author&gt;&lt;author&gt;Lavender, T.&lt;/author&gt;&lt;author&gt;Quenby, S.&lt;/author&gt;&lt;author&gt;Wray, S.&lt;/author&gt;&lt;/authors&gt;&lt;/contributors&gt;&lt;auth-address&gt;Department of Obstetrics &amp;amp; Gynaecology, University of Liverpool, Liverpool, UK. jneilson@liv.ac.uk&lt;/auth-address&gt;&lt;titles&gt;&lt;title&gt;Obstructed labour&lt;/title&gt;&lt;secondary-title&gt;Br Med Bull&lt;/secondary-title&gt;&lt;/titles&gt;&lt;periodical&gt;&lt;full-title&gt;British Medical Bulletin&lt;/full-title&gt;&lt;abbr-1&gt;Br. Med. Bull.&lt;/abbr-1&gt;&lt;abbr-2&gt;Br Med Bull&lt;/abbr-2&gt;&lt;/periodical&gt;&lt;pages&gt;191-204&lt;/pages&gt;&lt;volume&gt;67&lt;/volume&gt;&lt;edition&gt;2004/01/09&lt;/edition&gt;&lt;keywords&gt;&lt;keyword&gt;Cervical Ripening&lt;/keyword&gt;&lt;keyword&gt;*Developing Countries&lt;/keyword&gt;&lt;keyword&gt;*Dystocia/diagnosis/physiopathology/therapy&lt;/keyword&gt;&lt;keyword&gt;Female&lt;/keyword&gt;&lt;keyword&gt;Humans&lt;/keyword&gt;&lt;keyword&gt;Labor, Obstetric/physiology&lt;/keyword&gt;&lt;keyword&gt;Nutritional Physiological Phenomena&lt;/keyword&gt;&lt;keyword&gt;Pregnancy&lt;/keyword&gt;&lt;keyword&gt;Uterine Contraction&lt;/keyword&gt;&lt;/keywords&gt;&lt;dates&gt;&lt;year&gt;2003&lt;/year&gt;&lt;/dates&gt;&lt;isbn&gt;0007-1420 (Print)&amp;#xD;0007-1420 (Linking)&lt;/isbn&gt;&lt;accession-num&gt;14711764&lt;/accession-num&gt;&lt;urls&gt;&lt;related-urls&gt;&lt;url&gt;https://www.ncbi.nlm.nih.gov/pubmed/14711764&lt;/url&gt;&lt;/related-urls&gt;&lt;/urls&gt;&lt;electronic-resource-num&gt;10.1093/bmb/ldg018&lt;/electronic-resource-num&gt;&lt;/record&gt;&lt;/Cite&gt;&lt;/EndNote&gt;</w:instrText>
      </w:r>
      <w:r w:rsidR="00A76F0F" w:rsidRPr="00EA235D">
        <w:fldChar w:fldCharType="separate"/>
      </w:r>
      <w:r w:rsidR="00D555AA">
        <w:rPr>
          <w:noProof/>
        </w:rPr>
        <w:t>(Neilson, et al. 2003)</w:t>
      </w:r>
      <w:r w:rsidR="00A76F0F" w:rsidRPr="00EA235D">
        <w:fldChar w:fldCharType="end"/>
      </w:r>
      <w:r w:rsidRPr="00EA235D">
        <w:t xml:space="preserve"> </w:t>
      </w:r>
      <w:r w:rsidR="00AE51E2" w:rsidRPr="00EA235D">
        <w:t xml:space="preserve">The first clinical and physiological insight </w:t>
      </w:r>
      <w:r w:rsidR="001D3C7A" w:rsidRPr="00EA235D">
        <w:t xml:space="preserve">into dysfunctional labour </w:t>
      </w:r>
      <w:r w:rsidR="00AE51E2" w:rsidRPr="00EA235D">
        <w:t xml:space="preserve">came when myometrial capillary blood was </w:t>
      </w:r>
      <w:r w:rsidR="00B3379F" w:rsidRPr="00EA235D">
        <w:t>a</w:t>
      </w:r>
      <w:r w:rsidR="00AE51E2" w:rsidRPr="00EA235D">
        <w:t xml:space="preserve">nalysed from women having </w:t>
      </w:r>
      <w:r w:rsidR="00B3379F" w:rsidRPr="00EA235D">
        <w:t>Caesarean</w:t>
      </w:r>
      <w:r w:rsidR="00AE51E2" w:rsidRPr="00EA235D">
        <w:t xml:space="preserve"> sections</w:t>
      </w:r>
      <w:r w:rsidR="00693738" w:rsidRPr="00EA235D">
        <w:t xml:space="preserve"> for a variety of reasons</w:t>
      </w:r>
      <w:r w:rsidR="00D85E79" w:rsidRPr="00EA235D">
        <w:t xml:space="preserve"> </w:t>
      </w:r>
      <w:r w:rsidR="00A76F0F" w:rsidRPr="00EA235D">
        <w:fldChar w:fldCharType="begin">
          <w:fldData xml:space="preserve">PEVuZE5vdGU+PENpdGU+PEF1dGhvcj5RdWVuYnk8L0F1dGhvcj48WWVhcj4yMDA0PC9ZZWFyPjxS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</w:fldData>
        </w:fldChar>
      </w:r>
      <w:r w:rsidR="00D555AA">
        <w:instrText xml:space="preserve"> ADDIN EN.CITE </w:instrText>
      </w:r>
      <w:r w:rsidR="00D555AA">
        <w:fldChar w:fldCharType="begin">
          <w:fldData xml:space="preserve">PEVuZE5vdGU+PENpdGU+PEF1dGhvcj5RdWVuYnk8L0F1dGhvcj48WWVhcj4yMDA0PC9ZZWFyPjxS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</w:fldData>
        </w:fldChar>
      </w:r>
      <w:r w:rsidR="00D555AA">
        <w:instrText xml:space="preserve"> ADDIN EN.CITE.DATA </w:instrText>
      </w:r>
      <w:r w:rsidR="00D555AA">
        <w:fldChar w:fldCharType="end"/>
      </w:r>
      <w:r w:rsidR="00A76F0F" w:rsidRPr="00EA235D">
        <w:fldChar w:fldCharType="separate"/>
      </w:r>
      <w:r w:rsidR="00D555AA">
        <w:rPr>
          <w:noProof/>
        </w:rPr>
        <w:t>(Quenby, et al. 2004)</w:t>
      </w:r>
      <w:r w:rsidR="00A76F0F" w:rsidRPr="00EA235D">
        <w:fldChar w:fldCharType="end"/>
      </w:r>
      <w:r w:rsidR="00B3379F" w:rsidRPr="00EA235D">
        <w:t>. Based on the</w:t>
      </w:r>
      <w:r w:rsidR="00693738" w:rsidRPr="00EA235D">
        <w:t xml:space="preserve"> </w:t>
      </w:r>
      <w:r w:rsidR="001325C5" w:rsidRPr="00EA235D">
        <w:rPr>
          <w:i/>
          <w:iCs/>
        </w:rPr>
        <w:t>in vitro</w:t>
      </w:r>
      <w:r w:rsidR="001325C5" w:rsidRPr="00EA235D">
        <w:t xml:space="preserve"> studies </w:t>
      </w:r>
      <w:r w:rsidR="00693738" w:rsidRPr="00EA235D">
        <w:t xml:space="preserve">showing </w:t>
      </w:r>
      <w:r w:rsidR="00B3379F" w:rsidRPr="00EA235D">
        <w:t xml:space="preserve">hypoxia and low pH </w:t>
      </w:r>
      <w:r w:rsidR="001325C5" w:rsidRPr="00EA235D">
        <w:t xml:space="preserve">can </w:t>
      </w:r>
      <w:r w:rsidR="00B3379F" w:rsidRPr="00EA235D">
        <w:t>decreas</w:t>
      </w:r>
      <w:r w:rsidR="001325C5" w:rsidRPr="00EA235D">
        <w:t>e</w:t>
      </w:r>
      <w:r w:rsidR="00B3379F" w:rsidRPr="00EA235D">
        <w:t xml:space="preserve"> uterine contractility, we tested the maternal blood for pH </w:t>
      </w:r>
      <w:r w:rsidR="00B3379F" w:rsidRPr="00EA235D">
        <w:lastRenderedPageBreak/>
        <w:t>and lactate. The results were clear; those labouring dysfunctionally had a more acidic blood than any other group</w:t>
      </w:r>
      <w:r w:rsidR="00D85E79" w:rsidRPr="00EA235D">
        <w:t xml:space="preserve"> </w:t>
      </w:r>
      <w:r w:rsidR="00A76F0F" w:rsidRPr="00EA235D">
        <w:fldChar w:fldCharType="begin">
          <w:fldData xml:space="preserve">PEVuZE5vdGU+PENpdGU+PEF1dGhvcj5RdWVuYnk8L0F1dGhvcj48WWVhcj4yMDA0PC9ZZWFyPjxS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</w:fldData>
        </w:fldChar>
      </w:r>
      <w:r w:rsidR="00D555AA">
        <w:instrText xml:space="preserve"> ADDIN EN.CITE </w:instrText>
      </w:r>
      <w:r w:rsidR="00D555AA">
        <w:fldChar w:fldCharType="begin">
          <w:fldData xml:space="preserve">PEVuZE5vdGU+PENpdGU+PEF1dGhvcj5RdWVuYnk8L0F1dGhvcj48WWVhcj4yMDA0PC9ZZWFyPjxS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</w:fldData>
        </w:fldChar>
      </w:r>
      <w:r w:rsidR="00D555AA">
        <w:instrText xml:space="preserve"> ADDIN EN.CITE.DATA </w:instrText>
      </w:r>
      <w:r w:rsidR="00D555AA">
        <w:fldChar w:fldCharType="end"/>
      </w:r>
      <w:r w:rsidR="00A76F0F" w:rsidRPr="00EA235D">
        <w:fldChar w:fldCharType="separate"/>
      </w:r>
      <w:r w:rsidR="00D555AA">
        <w:rPr>
          <w:noProof/>
        </w:rPr>
        <w:t>(Quenby, et al. 2004)</w:t>
      </w:r>
      <w:r w:rsidR="00A76F0F" w:rsidRPr="00EA235D">
        <w:fldChar w:fldCharType="end"/>
      </w:r>
      <w:r w:rsidR="00B3379F" w:rsidRPr="00EA235D">
        <w:t>.  Furthermore</w:t>
      </w:r>
      <w:r w:rsidR="003F7999" w:rsidRPr="00EA235D">
        <w:t xml:space="preserve">, </w:t>
      </w:r>
      <w:r w:rsidR="00B3379F" w:rsidRPr="00EA235D">
        <w:t xml:space="preserve">the myometrial capillary blood, </w:t>
      </w:r>
      <w:r w:rsidR="003F7999" w:rsidRPr="00EA235D">
        <w:t>, had significantly increased lactate</w:t>
      </w:r>
      <w:r w:rsidR="00151C35" w:rsidRPr="00EA235D">
        <w:t>, but there was no systemic acidosis</w:t>
      </w:r>
      <w:r w:rsidR="001D3C7A" w:rsidRPr="00EA235D">
        <w:t xml:space="preserve"> or hypoxia</w:t>
      </w:r>
      <w:r w:rsidR="00151C35" w:rsidRPr="00EA235D">
        <w:t>.</w:t>
      </w:r>
      <w:r w:rsidR="003F7999" w:rsidRPr="00EA235D">
        <w:t xml:space="preserve"> This suggested that in some women, hypoxia </w:t>
      </w:r>
      <w:r w:rsidR="001325C5" w:rsidRPr="00EA235D">
        <w:t>was</w:t>
      </w:r>
      <w:r w:rsidR="003F7999" w:rsidRPr="00EA235D">
        <w:t xml:space="preserve"> detrimental to contractions.  </w:t>
      </w:r>
      <w:r w:rsidR="001325C5" w:rsidRPr="00EA235D">
        <w:t>U</w:t>
      </w:r>
      <w:r w:rsidR="003F7999" w:rsidRPr="00EA235D">
        <w:t xml:space="preserve">nder these circumstances, oxytocin is unlikely to overcome the poor, hypoxic </w:t>
      </w:r>
      <w:r w:rsidR="001D3C7A" w:rsidRPr="00EA235D">
        <w:t xml:space="preserve">myometrial </w:t>
      </w:r>
      <w:r w:rsidR="003F7999" w:rsidRPr="00EA235D">
        <w:t xml:space="preserve">environment – </w:t>
      </w:r>
      <w:r w:rsidR="001D3C7A" w:rsidRPr="00EA235D">
        <w:t>thus, these</w:t>
      </w:r>
      <w:r w:rsidR="003F7999" w:rsidRPr="00EA235D">
        <w:t xml:space="preserve"> women required surgical delivery of their babies</w:t>
      </w:r>
      <w:r w:rsidR="00D85E79" w:rsidRPr="00EA235D">
        <w:t xml:space="preserve"> </w:t>
      </w:r>
      <w:r w:rsidR="00A76F0F" w:rsidRPr="00EA235D">
        <w:fldChar w:fldCharType="begin">
          <w:fldData xml:space="preserve">PEVuZE5vdGU+PENpdGU+PEF1dGhvcj5XaWJlcmctSXR6ZWw8L0F1dGhvcj48WWVhcj4yMDE0PC9Z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</w:fldData>
        </w:fldChar>
      </w:r>
      <w:r w:rsidR="00D555AA">
        <w:instrText xml:space="preserve"> ADDIN EN.CITE </w:instrText>
      </w:r>
      <w:r w:rsidR="00D555AA">
        <w:fldChar w:fldCharType="begin">
          <w:fldData xml:space="preserve">PEVuZE5vdGU+PENpdGU+PEF1dGhvcj5XaWJlcmctSXR6ZWw8L0F1dGhvcj48WWVhcj4yMDE0PC9Z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</w:fldData>
        </w:fldChar>
      </w:r>
      <w:r w:rsidR="00D555AA">
        <w:instrText xml:space="preserve"> ADDIN EN.CITE.DATA </w:instrText>
      </w:r>
      <w:r w:rsidR="00D555AA">
        <w:fldChar w:fldCharType="end"/>
      </w:r>
      <w:r w:rsidR="00A76F0F" w:rsidRPr="00EA235D">
        <w:fldChar w:fldCharType="separate"/>
      </w:r>
      <w:r w:rsidR="00D555AA">
        <w:rPr>
          <w:noProof/>
        </w:rPr>
        <w:t>(Wiberg-Itzel, et al. 2014)</w:t>
      </w:r>
      <w:r w:rsidR="00A76F0F" w:rsidRPr="00EA235D">
        <w:fldChar w:fldCharType="end"/>
      </w:r>
      <w:r w:rsidR="003F7999" w:rsidRPr="00EA235D">
        <w:t xml:space="preserve">. This is consistent with the </w:t>
      </w:r>
      <w:r w:rsidR="003F7999" w:rsidRPr="00EA235D">
        <w:rPr>
          <w:i/>
          <w:iCs/>
        </w:rPr>
        <w:t>in vitro</w:t>
      </w:r>
      <w:r w:rsidR="003F7999" w:rsidRPr="00EA235D">
        <w:t xml:space="preserve"> findings of hypoxia on contractility</w:t>
      </w:r>
      <w:r w:rsidR="001D3C7A" w:rsidRPr="00EA235D">
        <w:t xml:space="preserve"> in human myometrium</w:t>
      </w:r>
      <w:r w:rsidR="003F7999" w:rsidRPr="00EA235D">
        <w:t>; oxytocin cannot prevent the fall of force</w:t>
      </w:r>
      <w:r w:rsidR="00D85E79" w:rsidRPr="00EA235D">
        <w:t xml:space="preserve"> </w:t>
      </w:r>
      <w:r w:rsidR="00A76F0F" w:rsidRPr="00EA235D">
        <w:fldChar w:fldCharType="begin">
          <w:fldData xml:space="preserve">PEVuZE5vdGU+PENpdGU+PEF1dGhvcj5CdWdnPC9BdXRob3I+PFllYXI+MjAwNjwvWWVhcj48UmVj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</w:fldData>
        </w:fldChar>
      </w:r>
      <w:r w:rsidR="00D555AA">
        <w:instrText xml:space="preserve"> ADDIN EN.CITE </w:instrText>
      </w:r>
      <w:r w:rsidR="00D555AA">
        <w:fldChar w:fldCharType="begin">
          <w:fldData xml:space="preserve">PEVuZE5vdGU+PENpdGU+PEF1dGhvcj5CdWdnPC9BdXRob3I+PFllYXI+MjAwNjwvWWVhcj48UmVj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</w:fldData>
        </w:fldChar>
      </w:r>
      <w:r w:rsidR="00D555AA">
        <w:instrText xml:space="preserve"> ADDIN EN.CITE.DATA </w:instrText>
      </w:r>
      <w:r w:rsidR="00D555AA">
        <w:fldChar w:fldCharType="end"/>
      </w:r>
      <w:r w:rsidR="00A76F0F" w:rsidRPr="00EA235D">
        <w:fldChar w:fldCharType="separate"/>
      </w:r>
      <w:r w:rsidR="00D555AA">
        <w:rPr>
          <w:noProof/>
        </w:rPr>
        <w:t>(Bugg, et al. 2006)</w:t>
      </w:r>
      <w:r w:rsidR="00A76F0F" w:rsidRPr="00EA235D">
        <w:fldChar w:fldCharType="end"/>
      </w:r>
      <w:r w:rsidR="003F7999" w:rsidRPr="00EA235D">
        <w:t>.</w:t>
      </w:r>
    </w:p>
    <w:p w14:paraId="5E990753" w14:textId="77777777" w:rsidR="00A513F9" w:rsidRPr="00EA235D" w:rsidRDefault="00A513F9" w:rsidP="00EA235D">
      <w:pPr>
        <w:pStyle w:val="Heading2"/>
        <w:rPr>
          <w:sz w:val="24"/>
          <w:szCs w:val="24"/>
        </w:rPr>
      </w:pPr>
      <w:bookmarkStart w:id="20" w:name="_Toc42767535"/>
      <w:r w:rsidRPr="00EA235D">
        <w:rPr>
          <w:sz w:val="24"/>
          <w:szCs w:val="24"/>
        </w:rPr>
        <w:t>Lactate as a predictor of dysfunctional labour</w:t>
      </w:r>
      <w:bookmarkEnd w:id="20"/>
    </w:p>
    <w:p w14:paraId="2FBAD764" w14:textId="6B0BB11E" w:rsidR="00A513F9" w:rsidRPr="00EA235D" w:rsidRDefault="00A513F9" w:rsidP="00EA235D">
      <w:r w:rsidRPr="00EA235D">
        <w:t>Another breakthrough in establishing a link between</w:t>
      </w:r>
      <w:r w:rsidR="00693738" w:rsidRPr="00EA235D">
        <w:t xml:space="preserve"> hypoxia and</w:t>
      </w:r>
      <w:r w:rsidRPr="00EA235D">
        <w:t xml:space="preserve"> poor contractions in labour came from a study measuring lactate in amniotic fluid at the start of </w:t>
      </w:r>
      <w:r w:rsidR="000E05A9" w:rsidRPr="00EA235D">
        <w:t>active l</w:t>
      </w:r>
      <w:r w:rsidRPr="00EA235D">
        <w:t>abour</w:t>
      </w:r>
      <w:r w:rsidR="006A5724" w:rsidRPr="00EA235D">
        <w:t xml:space="preserve"> </w:t>
      </w:r>
      <w:r w:rsidR="000E05A9" w:rsidRPr="00EA235D">
        <w:t xml:space="preserve">and when labour arrested </w:t>
      </w:r>
      <w:r w:rsidR="00A76F0F" w:rsidRPr="00EA235D">
        <w:fldChar w:fldCharType="begin">
          <w:fldData xml:space="preserve">PEVuZE5vdGU+PENpdGU+PEF1dGhvcj5XaWJlcmctSXR6ZWw8L0F1dGhvcj48WWVhcj4yMDEwPC9Z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</w:fldData>
        </w:fldChar>
      </w:r>
      <w:r w:rsidR="00D555AA">
        <w:instrText xml:space="preserve"> ADDIN EN.CITE </w:instrText>
      </w:r>
      <w:r w:rsidR="00D555AA">
        <w:fldChar w:fldCharType="begin">
          <w:fldData xml:space="preserve">PEVuZE5vdGU+PENpdGU+PEF1dGhvcj5XaWJlcmctSXR6ZWw8L0F1dGhvcj48WWVhcj4yMDEwPC9Z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</w:fldData>
        </w:fldChar>
      </w:r>
      <w:r w:rsidR="00D555AA">
        <w:instrText xml:space="preserve"> ADDIN EN.CITE.DATA </w:instrText>
      </w:r>
      <w:r w:rsidR="00D555AA">
        <w:fldChar w:fldCharType="end"/>
      </w:r>
      <w:r w:rsidR="00A76F0F" w:rsidRPr="00EA235D">
        <w:fldChar w:fldCharType="separate"/>
      </w:r>
      <w:r w:rsidR="00D555AA">
        <w:rPr>
          <w:noProof/>
        </w:rPr>
        <w:t>(Wiberg-Itzel, et al. 2010)</w:t>
      </w:r>
      <w:r w:rsidR="00A76F0F" w:rsidRPr="00EA235D">
        <w:fldChar w:fldCharType="end"/>
      </w:r>
      <w:r w:rsidRPr="00EA235D">
        <w:t xml:space="preserve">. The investigators reasoned that high levels of lactate in </w:t>
      </w:r>
      <w:r w:rsidR="004D7B86" w:rsidRPr="00EA235D">
        <w:t>dysfunctionally labouring</w:t>
      </w:r>
      <w:r w:rsidRPr="00EA235D">
        <w:t xml:space="preserve"> myometrium would be reflected in the amniotic fluid. Collecting leaking amniotic fluid at the start of labour</w:t>
      </w:r>
      <w:r w:rsidR="007179D5" w:rsidRPr="00EA235D">
        <w:t>,</w:t>
      </w:r>
      <w:r w:rsidRPr="00EA235D">
        <w:t xml:space="preserve"> established a </w:t>
      </w:r>
      <w:r w:rsidR="004D7B86" w:rsidRPr="00EA235D">
        <w:t>range</w:t>
      </w:r>
      <w:r w:rsidRPr="00EA235D">
        <w:t xml:space="preserve"> of values</w:t>
      </w:r>
      <w:r w:rsidR="00693738" w:rsidRPr="00EA235D">
        <w:t xml:space="preserve">.  Importantly, a lactate concentration above </w:t>
      </w:r>
      <w:r w:rsidR="004D7B86" w:rsidRPr="00EA235D">
        <w:t xml:space="preserve">a </w:t>
      </w:r>
      <w:r w:rsidR="007179D5" w:rsidRPr="00EA235D">
        <w:t xml:space="preserve">threshold </w:t>
      </w:r>
      <w:r w:rsidRPr="00EA235D">
        <w:t xml:space="preserve">level </w:t>
      </w:r>
      <w:r w:rsidR="007179D5" w:rsidRPr="00EA235D">
        <w:t xml:space="preserve">was </w:t>
      </w:r>
      <w:r w:rsidRPr="00EA235D">
        <w:t xml:space="preserve">predictive of women who would labour dysfunctionally </w:t>
      </w:r>
      <w:r w:rsidR="006A5724" w:rsidRPr="00EA235D">
        <w:t xml:space="preserve"> </w:t>
      </w:r>
      <w:r w:rsidR="00D94769" w:rsidRPr="00EA235D">
        <w:fldChar w:fldCharType="begin">
          <w:fldData xml:space="preserve">PEVuZE5vdGU+PENpdGU+PEF1dGhvcj5XaWJlcmctSXR6ZWw8L0F1dGhvcj48WWVhcj4yMDA5PC9Z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gw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</w:fldData>
        </w:fldChar>
      </w:r>
      <w:r w:rsidR="00D555AA">
        <w:instrText xml:space="preserve"> ADDIN EN.CITE </w:instrText>
      </w:r>
      <w:r w:rsidR="00D555AA">
        <w:fldChar w:fldCharType="begin">
          <w:fldData xml:space="preserve">PEVuZE5vdGU+PENpdGU+PEF1dGhvcj5XaWJlcmctSXR6ZWw8L0F1dGhvcj48WWVhcj4yMDA5PC9Z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gw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</w:fldData>
        </w:fldChar>
      </w:r>
      <w:r w:rsidR="00D555AA">
        <w:instrText xml:space="preserve"> ADDIN EN.CITE.DATA </w:instrText>
      </w:r>
      <w:r w:rsidR="00D555AA">
        <w:fldChar w:fldCharType="end"/>
      </w:r>
      <w:r w:rsidR="00D94769" w:rsidRPr="00EA235D">
        <w:fldChar w:fldCharType="separate"/>
      </w:r>
      <w:r w:rsidR="00D555AA">
        <w:rPr>
          <w:noProof/>
        </w:rPr>
        <w:t>(Wiberg-Itzel, et al. 2014, Wiberg-Itzel, et al. 2009)</w:t>
      </w:r>
      <w:r w:rsidR="00D94769" w:rsidRPr="00EA235D">
        <w:fldChar w:fldCharType="end"/>
      </w:r>
      <w:r w:rsidRPr="00EA235D">
        <w:t xml:space="preserve">. </w:t>
      </w:r>
      <w:r w:rsidR="000E05A9" w:rsidRPr="00EA235D">
        <w:t>The authors conclude that amniotic fluid lactate levels &gt;10.1 mmol/l has sensitivity of 39% and specificity of 90.3%, for detecting women who need a caesarean section (</w:t>
      </w:r>
      <w:r w:rsidR="00DA67FE">
        <w:fldChar w:fldCharType="begin">
          <w:fldData xml:space="preserve">PEVuZE5vdGU+PENpdGU+PEF1dGhvcj5XaWJlcmctSXR6ZWw8L0F1dGhvcj48WWVhcj4yMDE2PC9Z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=
</w:fldData>
        </w:fldChar>
      </w:r>
      <w:r w:rsidR="00D555AA">
        <w:instrText xml:space="preserve"> ADDIN EN.CITE </w:instrText>
      </w:r>
      <w:r w:rsidR="00D555AA">
        <w:fldChar w:fldCharType="begin">
          <w:fldData xml:space="preserve">PEVuZE5vdGU+PENpdGU+PEF1dGhvcj5XaWJlcmctSXR6ZWw8L0F1dGhvcj48WWVhcj4yMDE2PC9Z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=
</w:fldData>
        </w:fldChar>
      </w:r>
      <w:r w:rsidR="00D555AA">
        <w:instrText xml:space="preserve"> ADDIN EN.CITE.DATA </w:instrText>
      </w:r>
      <w:r w:rsidR="00D555AA">
        <w:fldChar w:fldCharType="end"/>
      </w:r>
      <w:r w:rsidR="00DA67FE">
        <w:fldChar w:fldCharType="separate"/>
      </w:r>
      <w:r w:rsidR="00D555AA">
        <w:rPr>
          <w:noProof/>
        </w:rPr>
        <w:t>(Wiberg-Itzel, et al. 2016)</w:t>
      </w:r>
      <w:r w:rsidR="00DA67FE">
        <w:fldChar w:fldCharType="end"/>
      </w:r>
      <w:r w:rsidR="001464D6" w:rsidRPr="00EA235D">
        <w:t>).</w:t>
      </w:r>
      <w:r w:rsidR="000E05A9" w:rsidRPr="00EA235D">
        <w:t xml:space="preserve">  </w:t>
      </w:r>
      <w:r w:rsidRPr="00EA235D">
        <w:t>Such a predictive test has utility in preparing the mother and clinical team, and guiding care</w:t>
      </w:r>
      <w:r w:rsidR="00BC1B0C" w:rsidRPr="00EA235D">
        <w:t xml:space="preserve">. </w:t>
      </w:r>
      <w:r w:rsidR="001464D6" w:rsidRPr="00EA235D">
        <w:t>A recent extension of this work is the measurement of lactate in fetal scalp blood (</w:t>
      </w:r>
      <w:r w:rsidR="00DA67FE">
        <w:fldChar w:fldCharType="begin">
          <w:fldData xml:space="preserve">PEVuZE5vdGU+PENpdGU+PEF1dGhvcj5Jb3JpenpvPC9BdXRob3I+PFllYXI+MjAxOTwvWWVhcj48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==
</w:fldData>
        </w:fldChar>
      </w:r>
      <w:r w:rsidR="00D555AA">
        <w:instrText xml:space="preserve"> ADDIN EN.CITE </w:instrText>
      </w:r>
      <w:r w:rsidR="00D555AA">
        <w:fldChar w:fldCharType="begin">
          <w:fldData xml:space="preserve">PEVuZE5vdGU+PENpdGU+PEF1dGhvcj5Jb3JpenpvPC9BdXRob3I+PFllYXI+MjAxOTwvWWVhcj48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==
</w:fldData>
        </w:fldChar>
      </w:r>
      <w:r w:rsidR="00D555AA">
        <w:instrText xml:space="preserve"> ADDIN EN.CITE.DATA </w:instrText>
      </w:r>
      <w:r w:rsidR="00D555AA">
        <w:fldChar w:fldCharType="end"/>
      </w:r>
      <w:r w:rsidR="00DA67FE">
        <w:fldChar w:fldCharType="separate"/>
      </w:r>
      <w:r w:rsidR="00D555AA">
        <w:rPr>
          <w:noProof/>
        </w:rPr>
        <w:t>(Iorizzo, et al. 2019)</w:t>
      </w:r>
      <w:r w:rsidR="00DA67FE">
        <w:fldChar w:fldCharType="end"/>
      </w:r>
      <w:r w:rsidR="001464D6" w:rsidRPr="00EA235D">
        <w:t>).</w:t>
      </w:r>
    </w:p>
    <w:p w14:paraId="2DE5E1CF" w14:textId="77777777" w:rsidR="00BF1B13" w:rsidRPr="00EA235D" w:rsidRDefault="00BF1B13" w:rsidP="00EA235D">
      <w:pPr>
        <w:pStyle w:val="Heading2"/>
        <w:rPr>
          <w:sz w:val="24"/>
          <w:szCs w:val="24"/>
        </w:rPr>
      </w:pPr>
      <w:bookmarkStart w:id="21" w:name="_Toc42767536"/>
      <w:r w:rsidRPr="00EA235D">
        <w:rPr>
          <w:sz w:val="24"/>
          <w:szCs w:val="24"/>
        </w:rPr>
        <w:t>pH and dysfunctional labour</w:t>
      </w:r>
      <w:bookmarkEnd w:id="21"/>
    </w:p>
    <w:p w14:paraId="67148ACD" w14:textId="71D0A086" w:rsidR="00BF1B13" w:rsidRPr="00EA235D" w:rsidRDefault="00254CC2" w:rsidP="00EA235D">
      <w:r w:rsidRPr="00EA235D">
        <w:t>Better however than prediction would be prevention. A recent clinical trial suggests that combatting the acidosis produced by excessive lactate levels in women labouring dysfunctionally, would be successful</w:t>
      </w:r>
      <w:r w:rsidR="006A5724" w:rsidRPr="00EA235D">
        <w:t xml:space="preserve"> </w:t>
      </w:r>
      <w:r w:rsidR="00A76F0F" w:rsidRPr="00EA235D">
        <w:fldChar w:fldCharType="begin"/>
      </w:r>
      <w:r w:rsidR="00D555AA">
        <w:instrText xml:space="preserve"> ADDIN EN.CITE &lt;EndNote&gt;&lt;Cite&gt;&lt;Author&gt;Wiberg-Itzel&lt;/Author&gt;&lt;Year&gt;2018&lt;/Year&gt;&lt;RecNum&gt;184&lt;/RecNum&gt;&lt;DisplayText&gt;(Wiberg-Itzel, et al. 2018)&lt;/DisplayText&gt;&lt;record&gt;&lt;rec-number&gt;184&lt;/rec-number&gt;&lt;foreign-keys&gt;&lt;key app="EN" db-id="2x0dt0w9p9sz5vet95bx5fd7szz00edtazwt" timestamp="1582661925" guid="8e0b3fc7-f808-4765-9922-0a554585db9d"&gt;184&lt;/key&gt;&lt;/foreign-keys&gt;&lt;ref-type name="Journal Article"&gt;17&lt;/ref-type&gt;&lt;contributors&gt;&lt;authors&gt;&lt;author&gt;Wiberg-Itzel, E.&lt;/author&gt;&lt;author&gt;Wray, S.&lt;/author&gt;&lt;author&gt;Akerud, H.&lt;/author&gt;&lt;/authors&gt;&lt;/contributors&gt;&lt;auth-address&gt;a Department of Obstetrics and Gynecology , Sodersjukhuset , Stockholm , Sweden.&amp;#xD;b Department of Clinical Science and Education, Section of Obstetrics and Gynaecology , Karolinska Institutet , Sodersjukhuset , Sweden.&amp;#xD;c Department of Molecular and Cellular Physiology , Institute of Translational Medicine, University of Liverpool , Liverpool , UK.&amp;#xD;d Department of Immunology, Genetics and Pathology , Uppsala University , Uppsala , Sweden.&lt;/auth-address&gt;&lt;titles&gt;&lt;title&gt;A randomized controlled trial of a new treatment for labor dystocia&lt;/title&gt;&lt;secondary-title&gt;J Matern Fetal Neonatal Med&lt;/secondary-title&gt;&lt;/titles&gt;&lt;periodical&gt;&lt;full-title&gt;Journal of Maternal-Fetal &amp;amp; Neonatal Medicine&lt;/full-title&gt;&lt;abbr-1&gt;J. Matern. Fetal Neonatal Med.&lt;/abbr-1&gt;&lt;abbr-2&gt;J Matern Fetal Neonatal Med&lt;/abbr-2&gt;&lt;/periodical&gt;&lt;pages&gt;2237-2244&lt;/pages&gt;&lt;volume&gt;31&lt;/volume&gt;&lt;number&gt;17&lt;/number&gt;&lt;keywords&gt;&lt;keyword&gt;Afl&lt;/keyword&gt;&lt;keyword&gt;bicarbonate&lt;/keyword&gt;&lt;keyword&gt;caesarean&lt;/keyword&gt;&lt;keyword&gt;dystocia&lt;/keyword&gt;&lt;keyword&gt;labor&lt;/keyword&gt;&lt;/keywords&gt;&lt;dates&gt;&lt;year&gt;2018&lt;/year&gt;&lt;pub-dates&gt;&lt;date&gt;Sep&lt;/date&gt;&lt;/pub-dates&gt;&lt;/dates&gt;&lt;isbn&gt;1476-4954 (Electronic)&amp;#xD;1476-4954 (Linking)&lt;/isbn&gt;&lt;accession-num&gt;28587493&lt;/accession-num&gt;&lt;urls&gt;&lt;related-urls&gt;&lt;url&gt;https://www.ncbi.nlm.nih.gov/pubmed/28587493&lt;/url&gt;&lt;/related-urls&gt;&lt;/urls&gt;&lt;electronic-resource-num&gt;10.1080/14767058.2017.1339268&lt;/electronic-resource-num&gt;&lt;/record&gt;&lt;/Cite&gt;&lt;/EndNote&gt;</w:instrText>
      </w:r>
      <w:r w:rsidR="00A76F0F" w:rsidRPr="00EA235D">
        <w:fldChar w:fldCharType="separate"/>
      </w:r>
      <w:r w:rsidR="00D555AA">
        <w:rPr>
          <w:noProof/>
        </w:rPr>
        <w:t>(Wiberg-Itzel, et al. 2018)</w:t>
      </w:r>
      <w:r w:rsidR="00A76F0F" w:rsidRPr="00EA235D">
        <w:fldChar w:fldCharType="end"/>
      </w:r>
      <w:r w:rsidRPr="00EA235D">
        <w:t xml:space="preserve">. </w:t>
      </w:r>
      <w:r w:rsidR="00BF1B13" w:rsidRPr="00EA235D">
        <w:t xml:space="preserve">The </w:t>
      </w:r>
      <w:r w:rsidR="00BF1B13" w:rsidRPr="00EA235D">
        <w:rPr>
          <w:i/>
          <w:iCs/>
        </w:rPr>
        <w:t>in vitro</w:t>
      </w:r>
      <w:r w:rsidR="00BF1B13" w:rsidRPr="00EA235D">
        <w:t xml:space="preserve"> and </w:t>
      </w:r>
      <w:r w:rsidR="00BF1B13" w:rsidRPr="00EA235D">
        <w:rPr>
          <w:i/>
          <w:iCs/>
        </w:rPr>
        <w:t>in vivo</w:t>
      </w:r>
      <w:r w:rsidR="00BF1B13" w:rsidRPr="00EA235D">
        <w:t xml:space="preserve"> work discussed earlier shows that hypoxia during contractile activity is associated with a fall in pH</w:t>
      </w:r>
      <w:r w:rsidR="007179D5" w:rsidRPr="00EA235D">
        <w:t>, which can</w:t>
      </w:r>
      <w:r w:rsidR="00BF1B13" w:rsidRPr="00EA235D">
        <w:t xml:space="preserve"> decrease force</w:t>
      </w:r>
      <w:r w:rsidR="00C773B8" w:rsidRPr="00EA235D">
        <w:t xml:space="preserve"> </w:t>
      </w:r>
      <w:r w:rsidR="00A76F0F" w:rsidRPr="00EA235D">
        <w:fldChar w:fldCharType="begin"/>
      </w:r>
      <w:r w:rsidR="00D555AA">
        <w:instrText xml:space="preserve"> ADDIN EN.CITE &lt;EndNote&gt;&lt;Cite&gt;&lt;Author&gt;Crichton&lt;/Author&gt;&lt;Year&gt;1993&lt;/Year&gt;&lt;RecNum&gt;69&lt;/RecNum&gt;&lt;DisplayText&gt;(Crichton, et al. 1993)&lt;/DisplayText&gt;&lt;record&gt;&lt;rec-number&gt;69&lt;/rec-number&gt;&lt;foreign-keys&gt;&lt;key app="EN" db-id="2x0dt0w9p9sz5vet95bx5fd7szz00edtazwt" timestamp="1582661917" guid="5ab6949f-3fbf-454f-8aa1-d91dc7f38d99"&gt;69&lt;/key&gt;&lt;/foreign-keys&gt;&lt;ref-type name="Journal Article"&gt;17&lt;/ref-type&gt;&lt;contributors&gt;&lt;authors&gt;&lt;author&gt;Crichton, C. A.&lt;/author&gt;&lt;author&gt;Taggart, M. J.&lt;/author&gt;&lt;author&gt;Wray, S.&lt;/author&gt;&lt;author&gt;Smith, G. L.&lt;/author&gt;&lt;/authors&gt;&lt;/contributors&gt;&lt;auth-address&gt;Institute of Physiology, University of Glasgow.&lt;/auth-address&gt;&lt;titles&gt;&lt;title&gt;Effects of pH and inorganic phosphate on force production in alpha-toxin-permeabilized isolated rat uterine smooth muscle&lt;/title&gt;&lt;secondary-title&gt;J Physiol&lt;/secondary-title&gt;&lt;alt-title&gt;The Journal of physiology&lt;/alt-title&gt;&lt;/titles&gt;&lt;periodical&gt;&lt;full-title&gt;Journal of Physiology&lt;/full-title&gt;&lt;abbr-1&gt;J. Physiol.&lt;/abbr-1&gt;&lt;abbr-2&gt;J Physiol&lt;/abbr-2&gt;&lt;/periodical&gt;&lt;pages&gt;629-45&lt;/pages&gt;&lt;volume&gt;465&lt;/volume&gt;&lt;edition&gt;1993/06/01&lt;/edition&gt;&lt;keywords&gt;&lt;keyword&gt;Animals&lt;/keyword&gt;&lt;keyword&gt;Calcium/physiology&lt;/keyword&gt;&lt;keyword&gt;Contractile Proteins/pharmacology&lt;/keyword&gt;&lt;keyword&gt;Female&lt;/keyword&gt;&lt;keyword&gt;Hydrogen-Ion Concentration&lt;/keyword&gt;&lt;keyword&gt;In Vitro Techniques&lt;/keyword&gt;&lt;keyword&gt;Muscle, Smooth/*drug effects&lt;/keyword&gt;&lt;keyword&gt;Permeability&lt;/keyword&gt;&lt;keyword&gt;Phosphates/*pharmacology&lt;/keyword&gt;&lt;keyword&gt;Rats&lt;/keyword&gt;&lt;keyword&gt;Rats, Wistar&lt;/keyword&gt;&lt;keyword&gt;Type C Phospholipases/*pharmacology&lt;/keyword&gt;&lt;keyword&gt;Uterine Contraction/*drug effects&lt;/keyword&gt;&lt;keyword&gt;Uterus/drug effects&lt;/keyword&gt;&lt;/keywords&gt;&lt;dates&gt;&lt;year&gt;1993&lt;/year&gt;&lt;pub-dates&gt;&lt;date&gt;Jun&lt;/date&gt;&lt;/pub-dates&gt;&lt;/dates&gt;&lt;isbn&gt;0022-3751 (Print)&amp;#xD;0022-3751&lt;/isbn&gt;&lt;accession-num&gt;8229854&lt;/accession-num&gt;&lt;urls&gt;&lt;/urls&gt;&lt;custom2&gt;PMC1175450&lt;/custom2&gt;&lt;remote-database-provider&gt;NLM&lt;/remote-database-provider&gt;&lt;language&gt;eng&lt;/language&gt;&lt;/record&gt;&lt;/Cite&gt;&lt;/EndNote&gt;</w:instrText>
      </w:r>
      <w:r w:rsidR="00A76F0F" w:rsidRPr="00EA235D">
        <w:fldChar w:fldCharType="separate"/>
      </w:r>
      <w:r w:rsidR="00D555AA">
        <w:rPr>
          <w:noProof/>
        </w:rPr>
        <w:t>(Crichton, et al. 1993)</w:t>
      </w:r>
      <w:r w:rsidR="00A76F0F" w:rsidRPr="00EA235D">
        <w:fldChar w:fldCharType="end"/>
      </w:r>
      <w:r w:rsidR="00A47F0E" w:rsidRPr="00EA235D">
        <w:t xml:space="preserve"> </w:t>
      </w:r>
      <w:r w:rsidR="00A76F0F" w:rsidRPr="00EA235D">
        <w:fldChar w:fldCharType="begin">
          <w:fldData xml:space="preserve">PEVuZE5vdGU+PENpdGU+PEF1dGhvcj5UYWdnYXJ0PC9BdXRob3I+PFllYXI+MTk5NzwvWWVhcj48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=
</w:fldData>
        </w:fldChar>
      </w:r>
      <w:r w:rsidR="00D555AA">
        <w:instrText xml:space="preserve"> ADDIN EN.CITE </w:instrText>
      </w:r>
      <w:r w:rsidR="00D555AA">
        <w:fldChar w:fldCharType="begin">
          <w:fldData xml:space="preserve">PEVuZE5vdGU+PENpdGU+PEF1dGhvcj5UYWdnYXJ0PC9BdXRob3I+PFllYXI+MTk5NzwvWWVhcj48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Austin and Wray 1994, Harrison, et al. 1994, Taggart, et al. 1997)</w:t>
      </w:r>
      <w:r w:rsidR="00A76F0F" w:rsidRPr="00EA235D">
        <w:fldChar w:fldCharType="end"/>
      </w:r>
      <w:r w:rsidR="001325C5" w:rsidRPr="00EA235D">
        <w:t xml:space="preserve">, and change the </w:t>
      </w:r>
      <w:r w:rsidR="00BF1B13" w:rsidRPr="00EA235D">
        <w:t>contraction</w:t>
      </w:r>
      <w:r w:rsidR="001325C5" w:rsidRPr="00EA235D">
        <w:t xml:space="preserve"> pattern</w:t>
      </w:r>
      <w:r w:rsidR="00BF1B13" w:rsidRPr="00EA235D">
        <w:t xml:space="preserve"> to one resembling a dysfunctional labour</w:t>
      </w:r>
      <w:r w:rsidR="00A47F0E" w:rsidRPr="00EA235D">
        <w:t xml:space="preserve"> </w:t>
      </w:r>
      <w:r w:rsidR="00A76F0F" w:rsidRPr="00EA235D">
        <w:fldChar w:fldCharType="begin">
          <w:fldData xml:space="preserve">PEVuZE5vdGU+PENpdGU+PEF1dGhvcj5QaWVyY2U8L0F1dGhvcj48WWVhcj4yMDAzPC9ZZWFyPjxS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3BlcmlvZGljYWw+PHBhZ2VzPjEwMzEtODwvcGFnZXM+PHZvbHVt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</w:fldData>
        </w:fldChar>
      </w:r>
      <w:r w:rsidR="00D555AA">
        <w:instrText xml:space="preserve"> ADDIN EN.CITE </w:instrText>
      </w:r>
      <w:r w:rsidR="00D555AA">
        <w:fldChar w:fldCharType="begin">
          <w:fldData xml:space="preserve">PEVuZE5vdGU+PENpdGU+PEF1dGhvcj5QaWVyY2U8L0F1dGhvcj48WWVhcj4yMDAzPC9ZZWFyPjxS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3BlcmlvZGljYWw+PHBhZ2VzPjEwMzEtODwvcGFnZXM+PHZvbHVt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Pierce, et al. 2003)</w:t>
      </w:r>
      <w:r w:rsidR="00A76F0F" w:rsidRPr="00EA235D">
        <w:fldChar w:fldCharType="end"/>
      </w:r>
      <w:r w:rsidR="00BF1B13" w:rsidRPr="00EA235D">
        <w:t>.</w:t>
      </w:r>
      <w:r w:rsidR="00B92CA7" w:rsidRPr="00EA235D">
        <w:t xml:space="preserve"> If</w:t>
      </w:r>
      <w:r w:rsidR="00A47F0E" w:rsidRPr="00EA235D">
        <w:t>,</w:t>
      </w:r>
      <w:r w:rsidR="00B92CA7" w:rsidRPr="00EA235D">
        <w:t xml:space="preserve"> however, in these </w:t>
      </w:r>
      <w:r w:rsidR="00B92CA7" w:rsidRPr="00EA235D">
        <w:rPr>
          <w:i/>
          <w:iCs/>
        </w:rPr>
        <w:t>in vitro</w:t>
      </w:r>
      <w:r w:rsidR="00B92CA7" w:rsidRPr="00EA235D">
        <w:t xml:space="preserve"> studies, the acidic pH change </w:t>
      </w:r>
      <w:r w:rsidR="007179D5" w:rsidRPr="00EA235D">
        <w:t xml:space="preserve">produced by lactate </w:t>
      </w:r>
      <w:r w:rsidR="00B92CA7" w:rsidRPr="00EA235D">
        <w:t>was nulled, by simultaneously applying a weak base (NH</w:t>
      </w:r>
      <w:r w:rsidR="00B92CA7" w:rsidRPr="00EA235D">
        <w:rPr>
          <w:vertAlign w:val="subscript"/>
        </w:rPr>
        <w:t>4</w:t>
      </w:r>
      <w:r w:rsidR="00B92CA7" w:rsidRPr="00EA235D">
        <w:t>Cl), then force no longer fell</w:t>
      </w:r>
      <w:r w:rsidR="00D85E79" w:rsidRPr="00EA235D">
        <w:t xml:space="preserve"> </w:t>
      </w:r>
      <w:r w:rsidR="00A76F0F" w:rsidRPr="00EA235D">
        <w:fldChar w:fldCharType="begin"/>
      </w:r>
      <w:r w:rsidR="00D555AA">
        <w:instrText xml:space="preserve"> ADDIN EN.CITE &lt;EndNote&gt;&lt;Cite&gt;&lt;Author&gt;Hanley&lt;/Author&gt;&lt;Year&gt;2015&lt;/Year&gt;&lt;RecNum&gt;176&lt;/RecNum&gt;&lt;DisplayText&gt;(Hanley, et al. 2015)&lt;/DisplayText&gt;&lt;record&gt;&lt;rec-number&gt;176&lt;/rec-number&gt;&lt;foreign-keys&gt;&lt;key app="EN" db-id="2x0dt0w9p9sz5vet95bx5fd7szz00edtazwt" timestamp="1582661925" guid="a4d6cd8f-4453-4858-91c7-e850c1ef419e"&gt;176&lt;/key&gt;&lt;/foreign-keys&gt;&lt;ref-type name="Journal Article"&gt;17&lt;/ref-type&gt;&lt;contributors&gt;&lt;authors&gt;&lt;author&gt;Hanley, J. A.&lt;/author&gt;&lt;author&gt;Weeks, A.&lt;/author&gt;&lt;author&gt;Wray, S.&lt;/author&gt;&lt;/authors&gt;&lt;/contributors&gt;&lt;auth-address&gt;Departments of Cellular and Molecular Physiology.&amp;#xD;Women&amp;apos;s and Children&amp;apos;s Health, Institute of Translational Medicine, University of Liverpool, Liverpool, UK.&lt;/auth-address&gt;&lt;titles&gt;&lt;title&gt;Physiological increases in lactate inhibit intracellular calcium transients, acidify myocytes and decrease force in term pregnant rat myometrium&lt;/title&gt;&lt;secondary-title&gt;J Physiol&lt;/secondary-title&gt;&lt;alt-title&gt;The Journal of physiology&lt;/alt-title&gt;&lt;/titles&gt;&lt;periodical&gt;&lt;full-title&gt;Journal of Physiology&lt;/full-title&gt;&lt;abbr-1&gt;J. Physiol.&lt;/abbr-1&gt;&lt;abbr-2&gt;J Physiol&lt;/abbr-2&gt;&lt;/periodical&gt;&lt;pages&gt;4603-14&lt;/pages&gt;&lt;volume&gt;593&lt;/volume&gt;&lt;number&gt;20&lt;/number&gt;&lt;edition&gt;2015/08/01&lt;/edition&gt;&lt;keywords&gt;&lt;keyword&gt;Animals&lt;/keyword&gt;&lt;keyword&gt;Calcium/physiology&lt;/keyword&gt;&lt;keyword&gt;Dystocia&lt;/keyword&gt;&lt;keyword&gt;Female&lt;/keyword&gt;&lt;keyword&gt;Hydrogen-Ion Concentration&lt;/keyword&gt;&lt;keyword&gt;In Vitro Techniques&lt;/keyword&gt;&lt;keyword&gt;Lactic Acid/*pharmacology&lt;/keyword&gt;&lt;keyword&gt;Muscle Cells/drug effects/physiology&lt;/keyword&gt;&lt;keyword&gt;Myometrium/*drug effects/physiology&lt;/keyword&gt;&lt;keyword&gt;Pregnancy&lt;/keyword&gt;&lt;keyword&gt;Rats, Wistar&lt;/keyword&gt;&lt;keyword&gt;Uterine Contraction/drug effects&lt;/keyword&gt;&lt;/keywords&gt;&lt;dates&gt;&lt;year&gt;2015&lt;/year&gt;&lt;pub-dates&gt;&lt;date&gt;Oct 15&lt;/date&gt;&lt;/pub-dates&gt;&lt;/dates&gt;&lt;isbn&gt;0022-3751&lt;/isbn&gt;&lt;accession-num&gt;26223765&lt;/accession-num&gt;&lt;urls&gt;&lt;/urls&gt;&lt;custom2&gt;PMC4606541&lt;/custom2&gt;&lt;electronic-resource-num&gt;10.1113/jp270631&lt;/electronic-resource-num&gt;&lt;remote-database-provider&gt;NLM&lt;/remote-database-provider&gt;&lt;language&gt;eng&lt;/language&gt;&lt;/record&gt;&lt;/Cite&gt;&lt;/EndNote&gt;</w:instrText>
      </w:r>
      <w:r w:rsidR="00A76F0F" w:rsidRPr="00EA235D">
        <w:fldChar w:fldCharType="separate"/>
      </w:r>
      <w:r w:rsidR="00D555AA">
        <w:rPr>
          <w:noProof/>
        </w:rPr>
        <w:t>(Hanley, et al. 2015)</w:t>
      </w:r>
      <w:r w:rsidR="00A76F0F" w:rsidRPr="00EA235D">
        <w:fldChar w:fldCharType="end"/>
      </w:r>
      <w:r w:rsidR="00B92CA7" w:rsidRPr="00EA235D">
        <w:t xml:space="preserve">. The conclusion from this work was that </w:t>
      </w:r>
      <w:r w:rsidR="007179D5" w:rsidRPr="00EA235D">
        <w:lastRenderedPageBreak/>
        <w:t xml:space="preserve">elevated </w:t>
      </w:r>
      <w:r w:rsidR="00B92CA7" w:rsidRPr="00EA235D">
        <w:t xml:space="preserve">lactate in myometrium decreases force by acting as a weak acid. If the fall in pH can be prevented, then lactate </w:t>
      </w:r>
      <w:r w:rsidR="007179D5" w:rsidRPr="00EA235D">
        <w:t>will not</w:t>
      </w:r>
      <w:r w:rsidR="00693738" w:rsidRPr="00EA235D">
        <w:t xml:space="preserve"> </w:t>
      </w:r>
      <w:r w:rsidR="00B92CA7" w:rsidRPr="00EA235D">
        <w:t>reduc</w:t>
      </w:r>
      <w:r w:rsidR="007179D5" w:rsidRPr="00EA235D">
        <w:t>e</w:t>
      </w:r>
      <w:r w:rsidR="00B92CA7" w:rsidRPr="00EA235D">
        <w:t xml:space="preserve"> force. Putting these findings together, we hypothesized </w:t>
      </w:r>
      <w:r w:rsidR="006B5397" w:rsidRPr="00EA235D">
        <w:t>that labour outcome in women labouring dysfunctionally would be improved if we reduced the acidification present in the myometrium. In this blinded randomised trial, women in their first labour, with a clinical diagnosis of dys</w:t>
      </w:r>
      <w:r w:rsidR="001325C5" w:rsidRPr="00EA235D">
        <w:t>tocia</w:t>
      </w:r>
      <w:r w:rsidR="006B5397" w:rsidRPr="00EA235D">
        <w:t>, were either given the standard treatment, oxytocin, or a</w:t>
      </w:r>
      <w:r w:rsidR="00151C35" w:rsidRPr="00EA235D">
        <w:t xml:space="preserve"> drink</w:t>
      </w:r>
      <w:r w:rsidR="006B5397" w:rsidRPr="00EA235D">
        <w:t xml:space="preserve"> containing bicarbonate, followed an hour later by oxytocin. There was a statistically significant increase in the number of women who had a vaginal rather than operative delivery, in the women administered bicarbonate to decrease the lactic acidosis in their myometrium</w:t>
      </w:r>
      <w:r w:rsidR="00D85E79" w:rsidRPr="00EA235D">
        <w:t xml:space="preserve"> </w:t>
      </w:r>
      <w:r w:rsidR="00A76F0F" w:rsidRPr="00EA235D">
        <w:fldChar w:fldCharType="begin"/>
      </w:r>
      <w:r w:rsidR="00D555AA">
        <w:instrText xml:space="preserve"> ADDIN EN.CITE &lt;EndNote&gt;&lt;Cite&gt;&lt;Author&gt;Wiberg-Itzel&lt;/Author&gt;&lt;Year&gt;2018&lt;/Year&gt;&lt;RecNum&gt;184&lt;/RecNum&gt;&lt;DisplayText&gt;(Wiberg-Itzel, et al. 2018)&lt;/DisplayText&gt;&lt;record&gt;&lt;rec-number&gt;184&lt;/rec-number&gt;&lt;foreign-keys&gt;&lt;key app="EN" db-id="2x0dt0w9p9sz5vet95bx5fd7szz00edtazwt" timestamp="1582661925" guid="8e0b3fc7-f808-4765-9922-0a554585db9d"&gt;184&lt;/key&gt;&lt;/foreign-keys&gt;&lt;ref-type name="Journal Article"&gt;17&lt;/ref-type&gt;&lt;contributors&gt;&lt;authors&gt;&lt;author&gt;Wiberg-Itzel, E.&lt;/author&gt;&lt;author&gt;Wray, S.&lt;/author&gt;&lt;author&gt;Akerud, H.&lt;/author&gt;&lt;/authors&gt;&lt;/contributors&gt;&lt;auth-address&gt;a Department of Obstetrics and Gynecology , Sodersjukhuset , Stockholm , Sweden.&amp;#xD;b Department of Clinical Science and Education, Section of Obstetrics and Gynaecology , Karolinska Institutet , Sodersjukhuset , Sweden.&amp;#xD;c Department of Molecular and Cellular Physiology , Institute of Translational Medicine, University of Liverpool , Liverpool , UK.&amp;#xD;d Department of Immunology, Genetics and Pathology , Uppsala University , Uppsala , Sweden.&lt;/auth-address&gt;&lt;titles&gt;&lt;title&gt;A randomized controlled trial of a new treatment for labor dystocia&lt;/title&gt;&lt;secondary-title&gt;J Matern Fetal Neonatal Med&lt;/secondary-title&gt;&lt;/titles&gt;&lt;periodical&gt;&lt;full-title&gt;Journal of Maternal-Fetal &amp;amp; Neonatal Medicine&lt;/full-title&gt;&lt;abbr-1&gt;J. Matern. Fetal Neonatal Med.&lt;/abbr-1&gt;&lt;abbr-2&gt;J Matern Fetal Neonatal Med&lt;/abbr-2&gt;&lt;/periodical&gt;&lt;pages&gt;2237-2244&lt;/pages&gt;&lt;volume&gt;31&lt;/volume&gt;&lt;number&gt;17&lt;/number&gt;&lt;keywords&gt;&lt;keyword&gt;Afl&lt;/keyword&gt;&lt;keyword&gt;bicarbonate&lt;/keyword&gt;&lt;keyword&gt;caesarean&lt;/keyword&gt;&lt;keyword&gt;dystocia&lt;/keyword&gt;&lt;keyword&gt;labor&lt;/keyword&gt;&lt;/keywords&gt;&lt;dates&gt;&lt;year&gt;2018&lt;/year&gt;&lt;pub-dates&gt;&lt;date&gt;Sep&lt;/date&gt;&lt;/pub-dates&gt;&lt;/dates&gt;&lt;isbn&gt;1476-4954 (Electronic)&amp;#xD;1476-4954 (Linking)&lt;/isbn&gt;&lt;accession-num&gt;28587493&lt;/accession-num&gt;&lt;urls&gt;&lt;related-urls&gt;&lt;url&gt;https://www.ncbi.nlm.nih.gov/pubmed/28587493&lt;/url&gt;&lt;/related-urls&gt;&lt;/urls&gt;&lt;electronic-resource-num&gt;10.1080/14767058.2017.1339268&lt;/electronic-resource-num&gt;&lt;/record&gt;&lt;/Cite&gt;&lt;/EndNote&gt;</w:instrText>
      </w:r>
      <w:r w:rsidR="00A76F0F" w:rsidRPr="00EA235D">
        <w:fldChar w:fldCharType="separate"/>
      </w:r>
      <w:r w:rsidR="00D555AA">
        <w:rPr>
          <w:noProof/>
        </w:rPr>
        <w:t>(Wiberg-Itzel, et al. 2018)</w:t>
      </w:r>
      <w:r w:rsidR="00A76F0F" w:rsidRPr="00EA235D">
        <w:fldChar w:fldCharType="end"/>
      </w:r>
      <w:r w:rsidR="006B5397" w:rsidRPr="00EA235D">
        <w:t>.</w:t>
      </w:r>
      <w:r w:rsidR="00151C35" w:rsidRPr="00EA235D">
        <w:t xml:space="preserve"> </w:t>
      </w:r>
    </w:p>
    <w:p w14:paraId="1A1DDB0D" w14:textId="77777777" w:rsidR="00433E47" w:rsidRPr="00EA235D" w:rsidRDefault="00433E47" w:rsidP="00EA235D">
      <w:r w:rsidRPr="00EA235D">
        <w:t>Having made significant progress in understanding how hypoxia is an important determ</w:t>
      </w:r>
      <w:r w:rsidR="00C143C0" w:rsidRPr="00EA235D">
        <w:t>ina</w:t>
      </w:r>
      <w:r w:rsidRPr="00EA235D">
        <w:t xml:space="preserve">nt of dysfunctional labours, the next part of the puzzle becomes, why do </w:t>
      </w:r>
      <w:r w:rsidR="00A45B12" w:rsidRPr="00EA235D">
        <w:t xml:space="preserve">only </w:t>
      </w:r>
      <w:r w:rsidRPr="00EA235D">
        <w:t>some women encounter excessive hypoxia and acidification?</w:t>
      </w:r>
    </w:p>
    <w:p w14:paraId="06694FE0" w14:textId="77777777" w:rsidR="00433E47" w:rsidRPr="00EA235D" w:rsidRDefault="00433E47" w:rsidP="00EA235D">
      <w:pPr>
        <w:pStyle w:val="Heading2"/>
        <w:rPr>
          <w:sz w:val="24"/>
          <w:szCs w:val="24"/>
        </w:rPr>
      </w:pPr>
      <w:bookmarkStart w:id="22" w:name="_Toc42767537"/>
      <w:r w:rsidRPr="00EA235D">
        <w:rPr>
          <w:sz w:val="24"/>
          <w:szCs w:val="24"/>
        </w:rPr>
        <w:t>Why do only some women have dysfunctional labours?</w:t>
      </w:r>
      <w:bookmarkEnd w:id="22"/>
    </w:p>
    <w:p w14:paraId="112A092A" w14:textId="10939A56" w:rsidR="00353EF1" w:rsidRPr="00EA235D" w:rsidRDefault="0086672D" w:rsidP="00EA235D">
      <w:r w:rsidRPr="00EA235D">
        <w:t>Researchers have worked to determine wh</w:t>
      </w:r>
      <w:r w:rsidR="00E06A0D" w:rsidRPr="00EA235D">
        <w:t>ich</w:t>
      </w:r>
      <w:r w:rsidRPr="00EA235D">
        <w:t xml:space="preserve"> maternal factors might lead to a dysfunctional</w:t>
      </w:r>
      <w:r w:rsidR="00353EF1" w:rsidRPr="00EA235D">
        <w:t xml:space="preserve"> labour</w:t>
      </w:r>
      <w:r w:rsidR="00D344DF" w:rsidRPr="00EA235D">
        <w:t xml:space="preserve"> </w:t>
      </w:r>
      <w:r w:rsidR="00A76F0F" w:rsidRPr="00EA235D">
        <w:fldChar w:fldCharType="begin">
          <w:fldData xml:space="preserve">PEVuZE5vdGU+PENpdGU+PEF1dGhvcj5aaGFuZzwvQXV0aG9yPjxZZWFyPjIwMDc8L1llYXI+PFJl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</w:fldData>
        </w:fldChar>
      </w:r>
      <w:r w:rsidR="00D555AA">
        <w:instrText xml:space="preserve"> ADDIN EN.CITE </w:instrText>
      </w:r>
      <w:r w:rsidR="00D555AA">
        <w:fldChar w:fldCharType="begin">
          <w:fldData xml:space="preserve">PEVuZE5vdGU+PENpdGU+PEF1dGhvcj5aaGFuZzwvQXV0aG9yPjxZZWFyPjIwMDc8L1llYXI+PFJl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</w:fldData>
        </w:fldChar>
      </w:r>
      <w:r w:rsidR="00D555AA">
        <w:instrText xml:space="preserve"> ADDIN EN.CITE.DATA </w:instrText>
      </w:r>
      <w:r w:rsidR="00D555AA">
        <w:fldChar w:fldCharType="end"/>
      </w:r>
      <w:r w:rsidR="00A76F0F" w:rsidRPr="00EA235D">
        <w:fldChar w:fldCharType="separate"/>
      </w:r>
      <w:r w:rsidR="00D555AA">
        <w:rPr>
          <w:noProof/>
        </w:rPr>
        <w:t>(Wray and Arrowsmith 2012, Zhang, et al. 2007)</w:t>
      </w:r>
      <w:r w:rsidR="00A76F0F" w:rsidRPr="00EA235D">
        <w:fldChar w:fldCharType="end"/>
      </w:r>
      <w:r w:rsidR="00353EF1" w:rsidRPr="00EA235D">
        <w:t>. The data can be summarised</w:t>
      </w:r>
      <w:r w:rsidR="00A45B12" w:rsidRPr="00EA235D">
        <w:t xml:space="preserve"> as:</w:t>
      </w:r>
      <w:r w:rsidR="00353EF1" w:rsidRPr="00EA235D">
        <w:t xml:space="preserve"> some factors, such as obesity, age</w:t>
      </w:r>
      <w:r w:rsidR="00A45B12" w:rsidRPr="00EA235D">
        <w:t>,</w:t>
      </w:r>
      <w:r w:rsidR="00353EF1" w:rsidRPr="00EA235D">
        <w:t xml:space="preserve"> diabetes</w:t>
      </w:r>
      <w:r w:rsidR="00080095" w:rsidRPr="00EA235D">
        <w:t xml:space="preserve">, </w:t>
      </w:r>
      <w:r w:rsidR="00353EF1" w:rsidRPr="00EA235D">
        <w:t>can increase the risk, none are predictive</w:t>
      </w:r>
      <w:r w:rsidR="00080095" w:rsidRPr="00EA235D">
        <w:t xml:space="preserve"> - </w:t>
      </w:r>
      <w:r w:rsidR="00353EF1" w:rsidRPr="00EA235D">
        <w:t xml:space="preserve">young, fit, lean women </w:t>
      </w:r>
      <w:r w:rsidR="00080095" w:rsidRPr="00EA235D">
        <w:t xml:space="preserve">also </w:t>
      </w:r>
      <w:r w:rsidR="00353EF1" w:rsidRPr="00EA235D">
        <w:t>suffer unexplained dysfunctional labours. There is evidence for familial inheritance dysfunctional labour, but it cannot explain most cases</w:t>
      </w:r>
      <w:r w:rsidR="00A47F0E" w:rsidRPr="00EA235D">
        <w:t xml:space="preserve"> </w:t>
      </w:r>
      <w:r w:rsidR="00A76F0F" w:rsidRPr="00EA235D">
        <w:fldChar w:fldCharType="begin"/>
      </w:r>
      <w:r w:rsidR="00D555AA">
        <w:instrText xml:space="preserve"> ADDIN EN.CITE &lt;EndNote&gt;&lt;Cite&gt;&lt;Author&gt;Algovik&lt;/Author&gt;&lt;Year&gt;2010&lt;/Year&gt;&lt;RecNum&gt;828&lt;/RecNum&gt;&lt;DisplayText&gt;(Algovik, et al. 2010)&lt;/DisplayText&gt;&lt;record&gt;&lt;rec-number&gt;828&lt;/rec-number&gt;&lt;foreign-keys&gt;&lt;key app="EN" db-id="2x0dt0w9p9sz5vet95bx5fd7szz00edtazwt" timestamp="1591779954" guid="f4d39bdb-c5f0-4787-b749-34840edd7e3e"&gt;828&lt;/key&gt;&lt;/foreign-keys&gt;&lt;ref-type name="Journal Article"&gt;17&lt;/ref-type&gt;&lt;contributors&gt;&lt;authors&gt;&lt;author&gt;Algovik, M.&lt;/author&gt;&lt;author&gt;Kivinen, K.&lt;/author&gt;&lt;author&gt;Peterson, H.&lt;/author&gt;&lt;author&gt;Westgren, M.&lt;/author&gt;&lt;author&gt;Kere, J.&lt;/author&gt;&lt;/authors&gt;&lt;/contributors&gt;&lt;auth-address&gt;Department of Clinical Science, Intervention and Technology, Karolinska Institutet, Stockholm, Sweden. michael.algovik@ltkalmar.se&lt;/auth-address&gt;&lt;titles&gt;&lt;title&gt;Genetic evidence of multiple loci in dystocia--difficult labour&lt;/title&gt;&lt;secondary-title&gt;BMC Med Genet&lt;/secondary-title&gt;&lt;/titles&gt;&lt;periodical&gt;&lt;full-title&gt;BMC Medical Genetics&lt;/full-title&gt;&lt;abbr-1&gt;BMC Med. Genet.&lt;/abbr-1&gt;&lt;abbr-2&gt;BMC Med Genet&lt;/abbr-2&gt;&lt;/periodical&gt;&lt;pages&gt;105&lt;/pages&gt;&lt;volume&gt;11&lt;/volume&gt;&lt;edition&gt;2010/07/01&lt;/edition&gt;&lt;keywords&gt;&lt;keyword&gt;Adult&lt;/keyword&gt;&lt;keyword&gt;Dystocia/*genetics&lt;/keyword&gt;&lt;keyword&gt;Female&lt;/keyword&gt;&lt;keyword&gt;Genetic Linkage&lt;/keyword&gt;&lt;keyword&gt;Genetic Loci/*genetics&lt;/keyword&gt;&lt;keyword&gt;Humans&lt;/keyword&gt;&lt;keyword&gt;Interviews as Topic&lt;/keyword&gt;&lt;keyword&gt;Labor, Obstetric/*genetics&lt;/keyword&gt;&lt;keyword&gt;Oxytocin/genetics&lt;/keyword&gt;&lt;keyword&gt;Pregnancy&lt;/keyword&gt;&lt;keyword&gt;Receptors, Oxytocin/genetics&lt;/keyword&gt;&lt;keyword&gt;Reference Standards&lt;/keyword&gt;&lt;keyword&gt;Sequence Analysis, DNA&lt;/keyword&gt;&lt;keyword&gt;Siblings&lt;/keyword&gt;&lt;keyword&gt;Young Adult&lt;/keyword&gt;&lt;/keywords&gt;&lt;dates&gt;&lt;year&gt;2010&lt;/year&gt;&lt;pub-dates&gt;&lt;date&gt;Jun 30&lt;/date&gt;&lt;/pub-dates&gt;&lt;/dates&gt;&lt;isbn&gt;1471-2350&lt;/isbn&gt;&lt;accession-num&gt;20587075&lt;/accession-num&gt;&lt;urls&gt;&lt;/urls&gt;&lt;custom2&gt;PMC2914646&lt;/custom2&gt;&lt;electronic-resource-num&gt;10.1186/1471-2350-11-105&lt;/electronic-resource-num&gt;&lt;remote-database-provider&gt;NLM&lt;/remote-database-provider&gt;&lt;language&gt;eng&lt;/language&gt;&lt;/record&gt;&lt;/Cite&gt;&lt;/EndNote&gt;</w:instrText>
      </w:r>
      <w:r w:rsidR="00A76F0F" w:rsidRPr="00EA235D">
        <w:fldChar w:fldCharType="separate"/>
      </w:r>
      <w:r w:rsidR="00D555AA">
        <w:rPr>
          <w:noProof/>
        </w:rPr>
        <w:t>(Algovik, et al. 2010)</w:t>
      </w:r>
      <w:r w:rsidR="00A76F0F" w:rsidRPr="00EA235D">
        <w:fldChar w:fldCharType="end"/>
      </w:r>
      <w:r w:rsidR="00353EF1" w:rsidRPr="00EA235D">
        <w:t>.</w:t>
      </w:r>
      <w:r w:rsidR="00B123DC" w:rsidRPr="00EA235D">
        <w:t xml:space="preserve"> </w:t>
      </w:r>
    </w:p>
    <w:p w14:paraId="4BFAD4C8" w14:textId="575DFE81" w:rsidR="001464D6" w:rsidRPr="00EA235D" w:rsidRDefault="001464D6" w:rsidP="00EA235D">
      <w:pPr>
        <w:pStyle w:val="Heading2"/>
        <w:spacing w:before="0"/>
        <w:rPr>
          <w:sz w:val="24"/>
          <w:szCs w:val="24"/>
        </w:rPr>
      </w:pPr>
      <w:r w:rsidRPr="00EA235D">
        <w:rPr>
          <w:sz w:val="24"/>
          <w:szCs w:val="24"/>
        </w:rPr>
        <w:t>Transcriptional studies</w:t>
      </w:r>
    </w:p>
    <w:p w14:paraId="14AE39FF" w14:textId="40A08EF7" w:rsidR="00433E47" w:rsidRPr="00EA235D" w:rsidRDefault="00080095" w:rsidP="00EA235D">
      <w:pPr>
        <w:pStyle w:val="NormalWeb"/>
        <w:spacing w:before="0" w:beforeAutospacing="0" w:line="360" w:lineRule="auto"/>
        <w:rPr>
          <w:rFonts w:asciiTheme="minorHAnsi" w:hAnsiTheme="minorHAnsi" w:cstheme="minorHAnsi"/>
          <w:noProof/>
        </w:rPr>
      </w:pPr>
      <w:r w:rsidRPr="00EA235D">
        <w:rPr>
          <w:rFonts w:asciiTheme="minorHAnsi" w:hAnsiTheme="minorHAnsi" w:cstheme="minorHAnsi"/>
          <w:shd w:val="clear" w:color="auto" w:fill="FFFFFF"/>
        </w:rPr>
        <w:t>In considering the link with hypoxia, it is known that m</w:t>
      </w:r>
      <w:r w:rsidR="004C2F94" w:rsidRPr="00EA235D">
        <w:rPr>
          <w:rFonts w:asciiTheme="minorHAnsi" w:hAnsiTheme="minorHAnsi" w:cstheme="minorHAnsi"/>
          <w:shd w:val="clear" w:color="auto" w:fill="FFFFFF"/>
        </w:rPr>
        <w:t xml:space="preserve">any genes </w:t>
      </w:r>
      <w:r w:rsidR="00A45B12" w:rsidRPr="00EA235D">
        <w:rPr>
          <w:rFonts w:asciiTheme="minorHAnsi" w:hAnsiTheme="minorHAnsi" w:cstheme="minorHAnsi"/>
          <w:shd w:val="clear" w:color="auto" w:fill="FFFFFF"/>
        </w:rPr>
        <w:t xml:space="preserve">involved in </w:t>
      </w:r>
      <w:r w:rsidR="004C2F94" w:rsidRPr="00EA235D">
        <w:rPr>
          <w:rFonts w:asciiTheme="minorHAnsi" w:hAnsiTheme="minorHAnsi" w:cstheme="minorHAnsi"/>
          <w:shd w:val="clear" w:color="auto" w:fill="FFFFFF"/>
        </w:rPr>
        <w:t>metabolism and contraction are regulated by hypoxia</w:t>
      </w:r>
      <w:r w:rsidR="00693738" w:rsidRPr="00EA235D">
        <w:rPr>
          <w:rFonts w:asciiTheme="minorHAnsi" w:hAnsiTheme="minorHAnsi" w:cstheme="minorHAnsi"/>
          <w:shd w:val="clear" w:color="auto" w:fill="FFFFFF"/>
        </w:rPr>
        <w:t xml:space="preserve">. </w:t>
      </w:r>
      <w:r w:rsidR="00120B37" w:rsidRPr="00EA235D">
        <w:rPr>
          <w:rFonts w:asciiTheme="minorHAnsi" w:hAnsiTheme="minorHAnsi" w:cstheme="minorHAnsi"/>
          <w:shd w:val="clear" w:color="auto" w:fill="FFFFFF"/>
        </w:rPr>
        <w:t>A</w:t>
      </w:r>
      <w:r w:rsidR="00353EF1" w:rsidRPr="00EA235D">
        <w:rPr>
          <w:rFonts w:asciiTheme="minorHAnsi" w:hAnsiTheme="minorHAnsi" w:cstheme="minorHAnsi"/>
        </w:rPr>
        <w:t xml:space="preserve"> </w:t>
      </w:r>
      <w:r w:rsidR="004C2F94" w:rsidRPr="00EA235D">
        <w:rPr>
          <w:rFonts w:asciiTheme="minorHAnsi" w:hAnsiTheme="minorHAnsi" w:cstheme="minorHAnsi"/>
        </w:rPr>
        <w:t xml:space="preserve">key </w:t>
      </w:r>
      <w:r w:rsidR="00120B37" w:rsidRPr="00EA235D">
        <w:rPr>
          <w:rFonts w:asciiTheme="minorHAnsi" w:hAnsiTheme="minorHAnsi" w:cstheme="minorHAnsi"/>
        </w:rPr>
        <w:t>driver of this</w:t>
      </w:r>
      <w:r w:rsidR="004C2F94" w:rsidRPr="00EA235D">
        <w:rPr>
          <w:rFonts w:asciiTheme="minorHAnsi" w:hAnsiTheme="minorHAnsi" w:cstheme="minorHAnsi"/>
        </w:rPr>
        <w:t xml:space="preserve"> is hypoxia inducible factor (HIF-1α), a powerful transcription factor, which </w:t>
      </w:r>
      <w:r w:rsidR="004925BC" w:rsidRPr="00EA235D">
        <w:rPr>
          <w:rFonts w:asciiTheme="minorHAnsi" w:hAnsiTheme="minorHAnsi" w:cstheme="minorHAnsi"/>
        </w:rPr>
        <w:t xml:space="preserve">forms </w:t>
      </w:r>
      <w:r w:rsidR="004C2F94" w:rsidRPr="00EA235D">
        <w:rPr>
          <w:rFonts w:asciiTheme="minorHAnsi" w:hAnsiTheme="minorHAnsi" w:cstheme="minorHAnsi"/>
        </w:rPr>
        <w:t>during hypoxia. Described as the master regulator of responses to hypoxia, it leads to the switching on of hundreds of genes, including  those</w:t>
      </w:r>
      <w:r w:rsidR="00933A1B" w:rsidRPr="00EA235D">
        <w:rPr>
          <w:rFonts w:asciiTheme="minorHAnsi" w:hAnsiTheme="minorHAnsi" w:cstheme="minorHAnsi"/>
        </w:rPr>
        <w:t xml:space="preserve"> associated with angiogenesis, metabolism, pH regulation, apoptosis and endothelial homeostasis </w:t>
      </w:r>
      <w:r w:rsidR="00A76F0F" w:rsidRPr="00EA235D">
        <w:rPr>
          <w:rFonts w:asciiTheme="minorHAnsi" w:hAnsiTheme="minorHAnsi" w:cstheme="minorHAnsi"/>
        </w:rPr>
        <w:fldChar w:fldCharType="begin"/>
      </w:r>
      <w:r w:rsidR="00D555AA">
        <w:rPr>
          <w:rFonts w:asciiTheme="minorHAnsi" w:hAnsiTheme="minorHAnsi" w:cstheme="minorHAnsi"/>
        </w:rPr>
        <w:instrText xml:space="preserve"> ADDIN EN.CITE &lt;EndNote&gt;&lt;Cite&gt;&lt;Author&gt;Loboda&lt;/Author&gt;&lt;Year&gt;2010&lt;/Year&gt;&lt;RecNum&gt;777&lt;/RecNum&gt;&lt;DisplayText&gt;(Loboda, et al. 2010)&lt;/DisplayText&gt;&lt;record&gt;&lt;rec-number&gt;777&lt;/rec-number&gt;&lt;foreign-keys&gt;&lt;key app="EN" db-id="2x0dt0w9p9sz5vet95bx5fd7szz00edtazwt" timestamp="1591655370" guid="45d16bc2-b685-4ba2-9070-f0824535d7f6"&gt;777&lt;/key&gt;&lt;/foreign-keys&gt;&lt;ref-type name="Journal Article"&gt;17&lt;/ref-type&gt;&lt;contributors&gt;&lt;authors&gt;&lt;author&gt;Loboda, A.&lt;/author&gt;&lt;author&gt;Jozkowicz, A.&lt;/author&gt;&lt;author&gt;Dulak, J.&lt;/author&gt;&lt;/authors&gt;&lt;/contributors&gt;&lt;auth-address&gt;Department of Medical Biotechnology, Faculty of Biochemistry, Biophysics and Biotechnology, Jagiellonian University, Krakow, Poland. agnieszka.loboda@uj.edu.pl&lt;/auth-address&gt;&lt;titles&gt;&lt;title&gt;HIF-1 and HIF-2 transcription factors--similar but not identical&lt;/title&gt;&lt;secondary-title&gt;Mol Cells&lt;/secondary-title&gt;&lt;/titles&gt;&lt;periodical&gt;&lt;full-title&gt;Molecules and Cells&lt;/full-title&gt;&lt;abbr-1&gt;Mol. Cells&lt;/abbr-1&gt;&lt;abbr-2&gt;Mol Cells&lt;/abbr-2&gt;&lt;abbr-3&gt;Molecules &amp;amp; Cells&lt;/abbr-3&gt;&lt;/periodical&gt;&lt;pages&gt;435-42&lt;/pages&gt;&lt;volume&gt;29&lt;/volume&gt;&lt;number&gt;5&lt;/number&gt;&lt;edition&gt;2010/04/17&lt;/edition&gt;&lt;keywords&gt;&lt;keyword&gt;Animals&lt;/keyword&gt;&lt;keyword&gt;Basic Helix-Loop-Helix Transcription Factors/chemistry/genetics/*metabolism&lt;/keyword&gt;&lt;keyword&gt;Cell Hypoxia/physiology&lt;/keyword&gt;&lt;keyword&gt;Gene Expression Regulation&lt;/keyword&gt;&lt;keyword&gt;Humans&lt;/keyword&gt;&lt;keyword&gt;Hypoxia-Inducible Factor 1, alpha Subunit/chemistry/genetics/*metabolism&lt;/keyword&gt;&lt;keyword&gt;MicroRNAs/genetics&lt;/keyword&gt;&lt;keyword&gt;Protein Conformation&lt;/keyword&gt;&lt;keyword&gt;Protein Stability&lt;/keyword&gt;&lt;keyword&gt;Protein Structure, Tertiary/genetics&lt;/keyword&gt;&lt;keyword&gt;Ubiquitination&lt;/keyword&gt;&lt;keyword&gt;p300-CBP Transcription Factors/metabolism&lt;/keyword&gt;&lt;/keywords&gt;&lt;dates&gt;&lt;year&gt;2010&lt;/year&gt;&lt;pub-dates&gt;&lt;date&gt;May&lt;/date&gt;&lt;/pub-dates&gt;&lt;/dates&gt;&lt;isbn&gt;0219-1032 (Electronic)&amp;#xD;1016-8478 (Linking)&lt;/isbn&gt;&lt;accession-num&gt;20396958&lt;/accession-num&gt;&lt;urls&gt;&lt;related-urls&gt;&lt;url&gt;https://www.ncbi.nlm.nih.gov/pubmed/20396958&lt;/url&gt;&lt;/related-urls&gt;&lt;/urls&gt;&lt;electronic-resource-num&gt;10.1007/s10059-010-0067-2&lt;/electronic-resource-num&gt;&lt;/record&gt;&lt;/Cite&gt;&lt;/EndNote&gt;</w:instrText>
      </w:r>
      <w:r w:rsidR="00A76F0F" w:rsidRPr="00EA235D">
        <w:rPr>
          <w:rFonts w:asciiTheme="minorHAnsi" w:hAnsiTheme="minorHAnsi" w:cstheme="minorHAnsi"/>
        </w:rPr>
        <w:fldChar w:fldCharType="separate"/>
      </w:r>
      <w:r w:rsidR="00D555AA">
        <w:rPr>
          <w:rFonts w:asciiTheme="minorHAnsi" w:hAnsiTheme="minorHAnsi" w:cstheme="minorHAnsi"/>
          <w:noProof/>
        </w:rPr>
        <w:t>(Loboda, et al. 2010)</w:t>
      </w:r>
      <w:r w:rsidR="00A76F0F" w:rsidRPr="00EA235D">
        <w:rPr>
          <w:rFonts w:asciiTheme="minorHAnsi" w:hAnsiTheme="minorHAnsi" w:cstheme="minorHAnsi"/>
        </w:rPr>
        <w:fldChar w:fldCharType="end"/>
      </w:r>
      <w:r w:rsidR="00933A1B" w:rsidRPr="00EA235D">
        <w:rPr>
          <w:rFonts w:asciiTheme="minorHAnsi" w:hAnsiTheme="minorHAnsi" w:cstheme="minorHAnsi"/>
        </w:rPr>
        <w:t xml:space="preserve">. HIF-1 expression is increased in ovine uterine arteries with chronic hypoxia </w:t>
      </w:r>
      <w:r w:rsidR="00A76F0F" w:rsidRPr="00EA235D">
        <w:rPr>
          <w:rFonts w:asciiTheme="minorHAnsi" w:hAnsiTheme="minorHAnsi" w:cstheme="minorHAnsi"/>
        </w:rPr>
        <w:fldChar w:fldCharType="begin"/>
      </w:r>
      <w:r w:rsidR="00D555AA">
        <w:rPr>
          <w:rFonts w:asciiTheme="minorHAnsi" w:hAnsiTheme="minorHAnsi" w:cstheme="minorHAnsi"/>
        </w:rPr>
        <w:instrText xml:space="preserve"> ADDIN EN.CITE &lt;EndNote&gt;&lt;Cite&gt;&lt;Author&gt;Xiao&lt;/Author&gt;&lt;Year&gt;2013&lt;/Year&gt;&lt;RecNum&gt;710&lt;/RecNum&gt;&lt;DisplayText&gt;(Xiao, et al. 2013)&lt;/DisplayText&gt;&lt;record&gt;&lt;rec-number&gt;710&lt;/rec-number&gt;&lt;foreign-keys&gt;&lt;key app="EN" db-id="2x0dt0w9p9sz5vet95bx5fd7szz00edtazwt" timestamp="1591655359" guid="f60aee43-4a1c-4609-9593-95cd063cd269"&gt;710&lt;/key&gt;&lt;/foreign-keys&gt;&lt;ref-type name="Journal Article"&gt;17&lt;/ref-type&gt;&lt;contributors&gt;&lt;authors&gt;&lt;author&gt;Xiao, D.&lt;/author&gt;&lt;author&gt;Hu, X. Q.&lt;/author&gt;&lt;author&gt;Huang, X.&lt;/author&gt;&lt;author&gt;Zhou, J.&lt;/author&gt;&lt;author&gt;Wilson, S. M.&lt;/author&gt;&lt;author&gt;Yang, S.&lt;/author&gt;&lt;author&gt;Zhang, L.&lt;/author&gt;&lt;/authors&gt;&lt;/contributors&gt;&lt;auth-address&gt;Center for Perinatal Biology, Division of Pharmacology, Department of Basic Sciences, Loma Linda University School of Medicine, Loma Linda, California, United States of America.&lt;/auth-address&gt;&lt;titles&gt;&lt;title&gt;Chronic hypoxia during gestation enhances uterine arterial myogenic tone via heightened oxidative stress&lt;/title&gt;&lt;secondary-title&gt;PLoS One&lt;/secondary-title&gt;&lt;/titles&gt;&lt;periodical&gt;&lt;full-title&gt;PloS One&lt;/full-title&gt;&lt;abbr-1&gt;PLoS One&lt;/abbr-1&gt;&lt;abbr-2&gt;PLoS One&lt;/abbr-2&gt;&lt;/periodical&gt;&lt;pages&gt;e73731&lt;/pages&gt;&lt;volume&gt;8&lt;/volume&gt;&lt;number&gt;9&lt;/number&gt;&lt;edition&gt;2013/09/26&lt;/edition&gt;&lt;keywords&gt;&lt;keyword&gt;Animals&lt;/keyword&gt;&lt;keyword&gt;Blotting, Western&lt;/keyword&gt;&lt;keyword&gt;Electrophysiology&lt;/keyword&gt;&lt;keyword&gt;Female&lt;/keyword&gt;&lt;keyword&gt;Hypoxia/genetics/*physiopathology&lt;/keyword&gt;&lt;keyword&gt;Hypoxia-Inducible Factor 1, alpha Subunit/metabolism&lt;/keyword&gt;&lt;keyword&gt;Oxidative Stress/genetics/*physiology&lt;/keyword&gt;&lt;keyword&gt;Pregnancy&lt;/keyword&gt;&lt;keyword&gt;Reactive Oxygen Species/metabolism&lt;/keyword&gt;&lt;keyword&gt;Sheep&lt;/keyword&gt;&lt;keyword&gt;Uterine Artery/*metabolism&lt;/keyword&gt;&lt;/keywords&gt;&lt;dates&gt;&lt;year&gt;2013&lt;/year&gt;&lt;/dates&gt;&lt;isbn&gt;1932-6203 (Electronic)&amp;#xD;1932-6203 (Linking)&lt;/isbn&gt;&lt;accession-num&gt;24066066&lt;/accession-num&gt;&lt;urls&gt;&lt;related-urls&gt;&lt;url&gt;https://www.ncbi.nlm.nih.gov/pubmed/24066066&lt;/url&gt;&lt;/related-urls&gt;&lt;/urls&gt;&lt;custom2&gt;PMC3774750&lt;/custom2&gt;&lt;electronic-resource-num&gt;10.1371/journal.pone.0073731&lt;/electronic-resource-num&gt;&lt;/record&gt;&lt;/Cite&gt;&lt;/EndNote&gt;</w:instrText>
      </w:r>
      <w:r w:rsidR="00A76F0F" w:rsidRPr="00EA235D">
        <w:rPr>
          <w:rFonts w:asciiTheme="minorHAnsi" w:hAnsiTheme="minorHAnsi" w:cstheme="minorHAnsi"/>
        </w:rPr>
        <w:fldChar w:fldCharType="separate"/>
      </w:r>
      <w:r w:rsidR="00D555AA">
        <w:rPr>
          <w:rFonts w:asciiTheme="minorHAnsi" w:hAnsiTheme="minorHAnsi" w:cstheme="minorHAnsi"/>
          <w:noProof/>
        </w:rPr>
        <w:t>(Xiao, et al. 2013)</w:t>
      </w:r>
      <w:r w:rsidR="00A76F0F" w:rsidRPr="00EA235D">
        <w:rPr>
          <w:rFonts w:asciiTheme="minorHAnsi" w:hAnsiTheme="minorHAnsi" w:cstheme="minorHAnsi"/>
        </w:rPr>
        <w:fldChar w:fldCharType="end"/>
      </w:r>
      <w:r w:rsidR="00120B37" w:rsidRPr="00EA235D">
        <w:rPr>
          <w:rFonts w:asciiTheme="minorHAnsi" w:hAnsiTheme="minorHAnsi" w:cstheme="minorHAnsi"/>
        </w:rPr>
        <w:t>.</w:t>
      </w:r>
      <w:r w:rsidR="00933A1B" w:rsidRPr="00EA235D">
        <w:rPr>
          <w:rFonts w:asciiTheme="minorHAnsi" w:hAnsiTheme="minorHAnsi" w:cstheme="minorHAnsi"/>
        </w:rPr>
        <w:t xml:space="preserve"> </w:t>
      </w:r>
      <w:r w:rsidR="004C2F94" w:rsidRPr="00EA235D">
        <w:rPr>
          <w:rFonts w:asciiTheme="minorHAnsi" w:hAnsiTheme="minorHAnsi" w:cstheme="minorHAnsi"/>
        </w:rPr>
        <w:t>To date</w:t>
      </w:r>
      <w:r w:rsidR="00E06A0D" w:rsidRPr="00EA235D">
        <w:rPr>
          <w:rFonts w:asciiTheme="minorHAnsi" w:hAnsiTheme="minorHAnsi" w:cstheme="minorHAnsi"/>
        </w:rPr>
        <w:t>,</w:t>
      </w:r>
      <w:r w:rsidR="004C2F94" w:rsidRPr="00EA235D">
        <w:rPr>
          <w:rFonts w:asciiTheme="minorHAnsi" w:hAnsiTheme="minorHAnsi" w:cstheme="minorHAnsi"/>
        </w:rPr>
        <w:t xml:space="preserve"> t</w:t>
      </w:r>
      <w:r w:rsidR="00E570FA" w:rsidRPr="00EA235D">
        <w:rPr>
          <w:rFonts w:asciiTheme="minorHAnsi" w:hAnsiTheme="minorHAnsi" w:cstheme="minorHAnsi"/>
        </w:rPr>
        <w:t>hree</w:t>
      </w:r>
      <w:r w:rsidR="004C2F94" w:rsidRPr="00EA235D">
        <w:rPr>
          <w:rFonts w:asciiTheme="minorHAnsi" w:hAnsiTheme="minorHAnsi" w:cstheme="minorHAnsi"/>
        </w:rPr>
        <w:t xml:space="preserve"> studies have </w:t>
      </w:r>
      <w:r w:rsidR="00507AB6" w:rsidRPr="00EA235D">
        <w:rPr>
          <w:rFonts w:asciiTheme="minorHAnsi" w:hAnsiTheme="minorHAnsi" w:cstheme="minorHAnsi"/>
        </w:rPr>
        <w:t>compared the myometrial transcript of women who had a dysfunctional labour and those who laboured successfully</w:t>
      </w:r>
      <w:r w:rsidR="00421375"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NaXR0YWw8L0F1dGhvcj48WWVhcj4yMDExPC9ZZWFyPjxS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4xNzcuZTE1LTE3Ny5lMzM8L3BhZ2VzPjx2b2x1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NaXR0YWw8L0F1dGhvcj48WWVhcj4yMDExPC9ZZWFyPjxS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4xNzcuZTE1LTE3Ny5lMzM8L3BhZ2VzPjx2b2x1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Brennan, et al. 2011, Chaemsaithong, et al. 2013, Mittal, et al. 2011)</w:t>
      </w:r>
      <w:r w:rsidR="00A76F0F" w:rsidRPr="00EA235D">
        <w:rPr>
          <w:rFonts w:asciiTheme="minorHAnsi" w:hAnsiTheme="minorHAnsi" w:cstheme="minorHAnsi"/>
        </w:rPr>
        <w:fldChar w:fldCharType="end"/>
      </w:r>
      <w:r w:rsidR="00A47F0E" w:rsidRPr="00EA235D">
        <w:rPr>
          <w:rFonts w:asciiTheme="minorHAnsi" w:hAnsiTheme="minorHAnsi" w:cstheme="minorHAnsi"/>
        </w:rPr>
        <w:t>.</w:t>
      </w:r>
      <w:r w:rsidR="009C166B" w:rsidRPr="00EA235D">
        <w:rPr>
          <w:rFonts w:asciiTheme="minorHAnsi" w:hAnsiTheme="minorHAnsi" w:cstheme="minorHAnsi"/>
        </w:rPr>
        <w:t xml:space="preserve"> </w:t>
      </w:r>
      <w:r w:rsidR="00507AB6" w:rsidRPr="00EA235D">
        <w:rPr>
          <w:rFonts w:asciiTheme="minorHAnsi" w:hAnsiTheme="minorHAnsi" w:cstheme="minorHAnsi"/>
        </w:rPr>
        <w:t xml:space="preserve"> </w:t>
      </w:r>
      <w:r w:rsidR="00120B37" w:rsidRPr="00EA235D">
        <w:rPr>
          <w:rFonts w:asciiTheme="minorHAnsi" w:hAnsiTheme="minorHAnsi" w:cstheme="minorHAnsi"/>
        </w:rPr>
        <w:t xml:space="preserve">They report differential gene expression and two showed </w:t>
      </w:r>
      <w:r w:rsidR="00E06A0D" w:rsidRPr="00EA235D">
        <w:rPr>
          <w:rFonts w:asciiTheme="minorHAnsi" w:hAnsiTheme="minorHAnsi" w:cstheme="minorHAnsi"/>
        </w:rPr>
        <w:t xml:space="preserve">that </w:t>
      </w:r>
      <w:r w:rsidR="00120B37" w:rsidRPr="00EA235D">
        <w:rPr>
          <w:rFonts w:asciiTheme="minorHAnsi" w:hAnsiTheme="minorHAnsi" w:cstheme="minorHAnsi"/>
        </w:rPr>
        <w:t xml:space="preserve">HIF-1 expression is increased in term pregnant labouring women with arrest of descent or dilation compared with normally </w:t>
      </w:r>
      <w:r w:rsidR="00120B37" w:rsidRPr="00EA235D">
        <w:rPr>
          <w:rFonts w:asciiTheme="minorHAnsi" w:hAnsiTheme="minorHAnsi" w:cstheme="minorHAnsi"/>
        </w:rPr>
        <w:lastRenderedPageBreak/>
        <w:t xml:space="preserve">labouring women. Genes linked to inflammation and contractility were also reported altered in all three studies. Of note, </w:t>
      </w:r>
      <w:r w:rsidR="00507AB6" w:rsidRPr="00EA235D">
        <w:rPr>
          <w:rFonts w:asciiTheme="minorHAnsi" w:hAnsiTheme="minorHAnsi" w:cstheme="minorHAnsi"/>
        </w:rPr>
        <w:t xml:space="preserve">Mittal et al </w:t>
      </w:r>
      <w:r w:rsidR="00120B37" w:rsidRPr="00EA235D">
        <w:rPr>
          <w:rFonts w:asciiTheme="minorHAnsi" w:hAnsiTheme="minorHAnsi" w:cstheme="minorHAnsi"/>
        </w:rPr>
        <w:t xml:space="preserve">found </w:t>
      </w:r>
      <w:r w:rsidR="00525CE8" w:rsidRPr="00EA235D">
        <w:rPr>
          <w:rFonts w:asciiTheme="minorHAnsi" w:hAnsiTheme="minorHAnsi" w:cstheme="minorHAnsi"/>
        </w:rPr>
        <w:t>that one of the most marked changes was increased IL-6 (interleukin 6) mRNA and protein. As muscle-derived IL-6 increases in response to reduced intramuscular glycogen content</w:t>
      </w:r>
      <w:r w:rsidR="00E24A17" w:rsidRPr="00EA235D">
        <w:rPr>
          <w:rFonts w:asciiTheme="minorHAnsi" w:hAnsiTheme="minorHAnsi" w:cstheme="minorHAnsi"/>
        </w:rPr>
        <w:t xml:space="preserve"> </w:t>
      </w:r>
      <w:r w:rsidR="00A76F0F" w:rsidRPr="00EA235D">
        <w:rPr>
          <w:rFonts w:asciiTheme="minorHAnsi" w:hAnsiTheme="minorHAnsi" w:cstheme="minorHAnsi"/>
        </w:rPr>
        <w:fldChar w:fldCharType="begin"/>
      </w:r>
      <w:r w:rsidR="00D555AA">
        <w:rPr>
          <w:rFonts w:asciiTheme="minorHAnsi" w:hAnsiTheme="minorHAnsi" w:cstheme="minorHAnsi"/>
        </w:rPr>
        <w:instrText xml:space="preserve"> ADDIN EN.CITE &lt;EndNote&gt;&lt;Cite&gt;&lt;Author&gt;Shephard&lt;/Author&gt;&lt;Year&gt;2002&lt;/Year&gt;&lt;RecNum&gt;836&lt;/RecNum&gt;&lt;DisplayText&gt;(Shephard 2002)&lt;/DisplayText&gt;&lt;record&gt;&lt;rec-number&gt;836&lt;/rec-number&gt;&lt;foreign-keys&gt;&lt;key app="EN" db-id="2x0dt0w9p9sz5vet95bx5fd7szz00edtazwt" timestamp="1591790321" guid="a518bb7a-5da0-4acb-961b-2255ce7c3009"&gt;836&lt;/key&gt;&lt;/foreign-keys&gt;&lt;ref-type name="Journal Article"&gt;17&lt;/ref-type&gt;&lt;contributors&gt;&lt;authors&gt;&lt;author&gt;Shephard, R. J.&lt;/author&gt;&lt;/authors&gt;&lt;/contributors&gt;&lt;auth-address&gt;Faculty of Physical Education and Health, Department of Public Health Sciences, Faculty of Medicine, University of Toronto, Toronto, Canada. royjshep@shaw.ca&lt;/auth-address&gt;&lt;titles&gt;&lt;title&gt;Cytokine responses to physical activity, with particular reference to IL-6: sources, actions, and clinical implications&lt;/title&gt;&lt;secondary-title&gt;Crit Rev Immunol&lt;/secondary-title&gt;&lt;/titles&gt;&lt;periodical&gt;&lt;full-title&gt;Critical Reviews in Immunology&lt;/full-title&gt;&lt;abbr-1&gt;Crit. Rev. Immunol.&lt;/abbr-1&gt;&lt;abbr-2&gt;Crit Rev Immunol&lt;/abbr-2&gt;&lt;/periodical&gt;&lt;pages&gt;165-82&lt;/pages&gt;&lt;volume&gt;22&lt;/volume&gt;&lt;number&gt;3&lt;/number&gt;&lt;edition&gt;2002/12/25&lt;/edition&gt;&lt;keywords&gt;&lt;keyword&gt;Animals&lt;/keyword&gt;&lt;keyword&gt;Cytokines/blood/immunology/metabolism&lt;/keyword&gt;&lt;keyword&gt;Exercise/*physiology&lt;/keyword&gt;&lt;keyword&gt;Humans&lt;/keyword&gt;&lt;keyword&gt;Hypertrophy/immunology&lt;/keyword&gt;&lt;keyword&gt;Inflammation/etiology/immunology&lt;/keyword&gt;&lt;keyword&gt;Interleukin-6/blood/*immunology/metabolism&lt;/keyword&gt;&lt;keyword&gt;Leukocytes, Mononuclear/immunology&lt;/keyword&gt;&lt;keyword&gt;Muscle, Skeletal/immunology&lt;/keyword&gt;&lt;keyword&gt;Physical Conditioning, Animal/physiology&lt;/keyword&gt;&lt;/keywords&gt;&lt;dates&gt;&lt;year&gt;2002&lt;/year&gt;&lt;/dates&gt;&lt;isbn&gt;1040-8401 (Print)&amp;#xD;1040-8401&lt;/isbn&gt;&lt;accession-num&gt;12498381&lt;/accession-num&gt;&lt;urls&gt;&lt;/urls&gt;&lt;remote-database-provider&gt;NLM&lt;/remote-database-provider&gt;&lt;language&gt;eng&lt;/language&gt;&lt;/record&gt;&lt;/Cite&gt;&lt;/EndNote&gt;</w:instrText>
      </w:r>
      <w:r w:rsidR="00A76F0F" w:rsidRPr="00EA235D">
        <w:rPr>
          <w:rFonts w:asciiTheme="minorHAnsi" w:hAnsiTheme="minorHAnsi" w:cstheme="minorHAnsi"/>
        </w:rPr>
        <w:fldChar w:fldCharType="separate"/>
      </w:r>
      <w:r w:rsidR="00D555AA">
        <w:rPr>
          <w:rFonts w:asciiTheme="minorHAnsi" w:hAnsiTheme="minorHAnsi" w:cstheme="minorHAnsi"/>
          <w:noProof/>
        </w:rPr>
        <w:t>(Shephard 2002)</w:t>
      </w:r>
      <w:r w:rsidR="00A76F0F" w:rsidRPr="00EA235D">
        <w:rPr>
          <w:rFonts w:asciiTheme="minorHAnsi" w:hAnsiTheme="minorHAnsi" w:cstheme="minorHAnsi"/>
        </w:rPr>
        <w:fldChar w:fldCharType="end"/>
      </w:r>
      <w:r w:rsidR="00525CE8" w:rsidRPr="00EA235D">
        <w:rPr>
          <w:rFonts w:asciiTheme="minorHAnsi" w:hAnsiTheme="minorHAnsi" w:cstheme="minorHAnsi"/>
        </w:rPr>
        <w:t xml:space="preserve">, this suggests that myometrial glycogen stores are being depleted. It would be of interest to know whether glycogen stores are lower at the start of labour in women who go on to labour poorly. </w:t>
      </w:r>
      <w:r w:rsidR="004822E7" w:rsidRPr="00EA235D">
        <w:rPr>
          <w:rFonts w:asciiTheme="minorHAnsi" w:hAnsiTheme="minorHAnsi" w:cstheme="minorHAnsi"/>
          <w:noProof/>
        </w:rPr>
        <w:t>Thus</w:t>
      </w:r>
      <w:r w:rsidR="00120B37" w:rsidRPr="00EA235D">
        <w:rPr>
          <w:rFonts w:asciiTheme="minorHAnsi" w:hAnsiTheme="minorHAnsi" w:cstheme="minorHAnsi"/>
          <w:noProof/>
        </w:rPr>
        <w:t>,</w:t>
      </w:r>
      <w:r w:rsidR="004822E7" w:rsidRPr="00EA235D">
        <w:rPr>
          <w:rFonts w:asciiTheme="minorHAnsi" w:hAnsiTheme="minorHAnsi" w:cstheme="minorHAnsi"/>
          <w:noProof/>
        </w:rPr>
        <w:t xml:space="preserve"> from the studies so far, genes connected  with hypoxia and inflammatory changes seem to be assoicated with dysfunctional labour, but more work is required in identifying causal re</w:t>
      </w:r>
      <w:r w:rsidR="00C143C0" w:rsidRPr="00EA235D">
        <w:rPr>
          <w:rFonts w:asciiTheme="minorHAnsi" w:hAnsiTheme="minorHAnsi" w:cstheme="minorHAnsi"/>
          <w:noProof/>
        </w:rPr>
        <w:t>la</w:t>
      </w:r>
      <w:r w:rsidR="004822E7" w:rsidRPr="00EA235D">
        <w:rPr>
          <w:rFonts w:asciiTheme="minorHAnsi" w:hAnsiTheme="minorHAnsi" w:cstheme="minorHAnsi"/>
          <w:noProof/>
        </w:rPr>
        <w:t>tionships.</w:t>
      </w:r>
      <w:r w:rsidR="00F54EAE" w:rsidRPr="00EA235D">
        <w:rPr>
          <w:rFonts w:asciiTheme="minorHAnsi" w:hAnsiTheme="minorHAnsi" w:cstheme="minorHAnsi"/>
          <w:noProof/>
        </w:rPr>
        <w:t xml:space="preserve"> For example, are some women expressing fewer transporters for lactate, or pH regulatory mechanisms, such that their myometrium builds up an environment that is hostile to contractions</w:t>
      </w:r>
      <w:r w:rsidR="00181392" w:rsidRPr="00EA235D">
        <w:rPr>
          <w:rFonts w:asciiTheme="minorHAnsi" w:hAnsiTheme="minorHAnsi" w:cstheme="minorHAnsi"/>
          <w:noProof/>
        </w:rPr>
        <w:t xml:space="preserve">? Are there genetic differences leading to </w:t>
      </w:r>
      <w:r w:rsidR="00A45B12" w:rsidRPr="00EA235D">
        <w:rPr>
          <w:rFonts w:asciiTheme="minorHAnsi" w:hAnsiTheme="minorHAnsi" w:cstheme="minorHAnsi"/>
          <w:noProof/>
        </w:rPr>
        <w:t xml:space="preserve">reduced </w:t>
      </w:r>
      <w:r w:rsidR="00181392" w:rsidRPr="00EA235D">
        <w:rPr>
          <w:rFonts w:asciiTheme="minorHAnsi" w:hAnsiTheme="minorHAnsi" w:cstheme="minorHAnsi"/>
          <w:noProof/>
        </w:rPr>
        <w:t>glycogen depos</w:t>
      </w:r>
      <w:r w:rsidR="001464D6" w:rsidRPr="00EA235D">
        <w:rPr>
          <w:rFonts w:asciiTheme="minorHAnsi" w:hAnsiTheme="minorHAnsi" w:cstheme="minorHAnsi"/>
          <w:noProof/>
        </w:rPr>
        <w:t>i</w:t>
      </w:r>
      <w:r w:rsidR="00181392" w:rsidRPr="00EA235D">
        <w:rPr>
          <w:rFonts w:asciiTheme="minorHAnsi" w:hAnsiTheme="minorHAnsi" w:cstheme="minorHAnsi"/>
          <w:noProof/>
        </w:rPr>
        <w:t>tion or ut</w:t>
      </w:r>
      <w:r w:rsidR="00C143C0" w:rsidRPr="00EA235D">
        <w:rPr>
          <w:rFonts w:asciiTheme="minorHAnsi" w:hAnsiTheme="minorHAnsi" w:cstheme="minorHAnsi"/>
          <w:noProof/>
        </w:rPr>
        <w:t>i</w:t>
      </w:r>
      <w:r w:rsidR="00181392" w:rsidRPr="00EA235D">
        <w:rPr>
          <w:rFonts w:asciiTheme="minorHAnsi" w:hAnsiTheme="minorHAnsi" w:cstheme="minorHAnsi"/>
          <w:noProof/>
        </w:rPr>
        <w:t xml:space="preserve">lization, leading to exhaustion?  </w:t>
      </w:r>
    </w:p>
    <w:p w14:paraId="7AF3A5C7" w14:textId="77777777" w:rsidR="004822E7" w:rsidRPr="00EA235D" w:rsidRDefault="004822E7" w:rsidP="00EA235D">
      <w:pPr>
        <w:pStyle w:val="Heading1"/>
        <w:spacing w:line="360" w:lineRule="auto"/>
        <w:rPr>
          <w:sz w:val="24"/>
          <w:szCs w:val="24"/>
        </w:rPr>
      </w:pPr>
      <w:bookmarkStart w:id="23" w:name="_Toc42767538"/>
      <w:r w:rsidRPr="00EA235D">
        <w:rPr>
          <w:rStyle w:val="Heading2Char"/>
          <w:sz w:val="24"/>
          <w:szCs w:val="24"/>
        </w:rPr>
        <w:t>Role of the vasculature in dysfunctional labour</w:t>
      </w:r>
      <w:r w:rsidRPr="00EA235D">
        <w:rPr>
          <w:sz w:val="24"/>
          <w:szCs w:val="24"/>
        </w:rPr>
        <w:t>.</w:t>
      </w:r>
      <w:bookmarkEnd w:id="23"/>
    </w:p>
    <w:p w14:paraId="702BC1B2" w14:textId="77777777" w:rsidR="002F5382" w:rsidRPr="00EA235D" w:rsidRDefault="00120B37" w:rsidP="00EA235D">
      <w:pPr>
        <w:pStyle w:val="Heading2"/>
        <w:rPr>
          <w:sz w:val="24"/>
          <w:szCs w:val="24"/>
        </w:rPr>
      </w:pPr>
      <w:bookmarkStart w:id="24" w:name="_Toc42767539"/>
      <w:r w:rsidRPr="00EA235D">
        <w:rPr>
          <w:sz w:val="24"/>
          <w:szCs w:val="24"/>
        </w:rPr>
        <w:t>B</w:t>
      </w:r>
      <w:r w:rsidR="002F5382" w:rsidRPr="00EA235D">
        <w:rPr>
          <w:rStyle w:val="Heading2Char"/>
          <w:sz w:val="24"/>
          <w:szCs w:val="24"/>
        </w:rPr>
        <w:t>ackground</w:t>
      </w:r>
      <w:bookmarkEnd w:id="24"/>
    </w:p>
    <w:p w14:paraId="59B2B3FC" w14:textId="174B835A" w:rsidR="005B5E70" w:rsidRPr="00EA235D" w:rsidRDefault="004822E7" w:rsidP="00EA235D">
      <w:pPr>
        <w:pStyle w:val="NormalWeb"/>
        <w:spacing w:line="360" w:lineRule="auto"/>
        <w:rPr>
          <w:rFonts w:asciiTheme="minorHAnsi" w:hAnsiTheme="minorHAnsi" w:cstheme="minorHAnsi"/>
          <w:noProof/>
        </w:rPr>
      </w:pPr>
      <w:r w:rsidRPr="00EA235D">
        <w:rPr>
          <w:rFonts w:asciiTheme="minorHAnsi" w:hAnsiTheme="minorHAnsi" w:cstheme="minorHAnsi"/>
          <w:noProof/>
        </w:rPr>
        <w:t>This review started by</w:t>
      </w:r>
      <w:r w:rsidR="00F54EAE" w:rsidRPr="00EA235D">
        <w:rPr>
          <w:rFonts w:asciiTheme="minorHAnsi" w:hAnsiTheme="minorHAnsi" w:cstheme="minorHAnsi"/>
          <w:noProof/>
        </w:rPr>
        <w:t xml:space="preserve"> exploring the relation between the myometrium and its blood supply, and documenting the repetitive compression of these vessels. The vital restoration of flow and with it metabolites, occurs between contractions. </w:t>
      </w:r>
      <w:r w:rsidR="00A83FB0" w:rsidRPr="00EA235D">
        <w:rPr>
          <w:rFonts w:asciiTheme="minorHAnsi" w:hAnsiTheme="minorHAnsi" w:cstheme="minorHAnsi"/>
          <w:noProof/>
        </w:rPr>
        <w:t>Here we address whether a failure in perfusion could create the conditions that lead to dysfunctional labour</w:t>
      </w:r>
      <w:r w:rsidR="002F5382" w:rsidRPr="00EA235D">
        <w:rPr>
          <w:rFonts w:asciiTheme="minorHAnsi" w:hAnsiTheme="minorHAnsi" w:cstheme="minorHAnsi"/>
          <w:noProof/>
        </w:rPr>
        <w:t>, and start by asking what hypoxia does to myometrial blood vessels</w:t>
      </w:r>
      <w:r w:rsidR="005B2328" w:rsidRPr="00EA235D">
        <w:rPr>
          <w:rFonts w:asciiTheme="minorHAnsi" w:hAnsiTheme="minorHAnsi" w:cstheme="minorHAnsi"/>
          <w:noProof/>
        </w:rPr>
        <w:t>, then</w:t>
      </w:r>
      <w:r w:rsidR="005D54E3" w:rsidRPr="00EA235D">
        <w:rPr>
          <w:rFonts w:asciiTheme="minorHAnsi" w:hAnsiTheme="minorHAnsi" w:cstheme="minorHAnsi"/>
          <w:noProof/>
        </w:rPr>
        <w:t xml:space="preserve"> discuss two specific features of the circulation; reactive hyper</w:t>
      </w:r>
      <w:r w:rsidR="001464D6" w:rsidRPr="00EA235D">
        <w:rPr>
          <w:rFonts w:asciiTheme="minorHAnsi" w:hAnsiTheme="minorHAnsi" w:cstheme="minorHAnsi"/>
          <w:noProof/>
        </w:rPr>
        <w:t>a</w:t>
      </w:r>
      <w:r w:rsidR="005D54E3" w:rsidRPr="00EA235D">
        <w:rPr>
          <w:rFonts w:asciiTheme="minorHAnsi" w:hAnsiTheme="minorHAnsi" w:cstheme="minorHAnsi"/>
          <w:noProof/>
        </w:rPr>
        <w:t>emia and preconditioning, in relation to myometrial hypoxia and labour</w:t>
      </w:r>
      <w:r w:rsidR="008F1B2D" w:rsidRPr="00EA235D">
        <w:rPr>
          <w:rFonts w:asciiTheme="minorHAnsi" w:hAnsiTheme="minorHAnsi" w:cstheme="minorHAnsi"/>
          <w:noProof/>
        </w:rPr>
        <w:t>.</w:t>
      </w:r>
      <w:r w:rsidR="00A951A5" w:rsidRPr="00EA235D">
        <w:rPr>
          <w:rFonts w:asciiTheme="minorHAnsi" w:hAnsiTheme="minorHAnsi" w:cstheme="minorHAnsi"/>
          <w:noProof/>
        </w:rPr>
        <w:t xml:space="preserve"> We</w:t>
      </w:r>
      <w:r w:rsidR="005B2328" w:rsidRPr="00EA235D">
        <w:rPr>
          <w:rFonts w:asciiTheme="minorHAnsi" w:hAnsiTheme="minorHAnsi" w:cstheme="minorHAnsi"/>
          <w:noProof/>
        </w:rPr>
        <w:t xml:space="preserve"> finish with how the maternal phenotype may contribute to dysfunction.</w:t>
      </w:r>
    </w:p>
    <w:p w14:paraId="37AFC129" w14:textId="77777777" w:rsidR="005B5E70" w:rsidRPr="00EA235D" w:rsidRDefault="005B5E70" w:rsidP="00EA235D">
      <w:pPr>
        <w:pStyle w:val="Heading2"/>
        <w:rPr>
          <w:sz w:val="24"/>
          <w:szCs w:val="24"/>
        </w:rPr>
      </w:pPr>
      <w:bookmarkStart w:id="25" w:name="_Toc42767540"/>
      <w:r w:rsidRPr="00EA235D">
        <w:rPr>
          <w:sz w:val="24"/>
          <w:szCs w:val="24"/>
        </w:rPr>
        <w:t>Hypoxia: vascular smooth muscle</w:t>
      </w:r>
      <w:bookmarkEnd w:id="25"/>
    </w:p>
    <w:p w14:paraId="6C9209F9" w14:textId="56A60330" w:rsidR="00BC788D" w:rsidRPr="00EA235D" w:rsidRDefault="00504062" w:rsidP="00EA235D">
      <w:pPr>
        <w:pStyle w:val="NormalWeb"/>
        <w:spacing w:line="360" w:lineRule="auto"/>
        <w:rPr>
          <w:rFonts w:asciiTheme="minorHAnsi" w:hAnsiTheme="minorHAnsi" w:cstheme="minorHAnsi"/>
        </w:rPr>
      </w:pPr>
      <w:r w:rsidRPr="00EA235D">
        <w:rPr>
          <w:rFonts w:asciiTheme="minorHAnsi" w:hAnsiTheme="minorHAnsi" w:cstheme="minorHAnsi"/>
        </w:rPr>
        <w:t xml:space="preserve">The effect </w:t>
      </w:r>
      <w:r w:rsidR="009435D5" w:rsidRPr="00EA235D">
        <w:rPr>
          <w:rFonts w:asciiTheme="minorHAnsi" w:hAnsiTheme="minorHAnsi" w:cstheme="minorHAnsi"/>
        </w:rPr>
        <w:t xml:space="preserve">of hypoxia </w:t>
      </w:r>
      <w:r w:rsidRPr="00EA235D">
        <w:rPr>
          <w:rFonts w:asciiTheme="minorHAnsi" w:hAnsiTheme="minorHAnsi" w:cstheme="minorHAnsi"/>
        </w:rPr>
        <w:t xml:space="preserve">on </w:t>
      </w:r>
      <w:r w:rsidR="00C0324F" w:rsidRPr="00EA235D">
        <w:rPr>
          <w:rFonts w:asciiTheme="minorHAnsi" w:hAnsiTheme="minorHAnsi" w:cstheme="minorHAnsi"/>
        </w:rPr>
        <w:t xml:space="preserve">vascular </w:t>
      </w:r>
      <w:r w:rsidRPr="00EA235D">
        <w:rPr>
          <w:rFonts w:asciiTheme="minorHAnsi" w:hAnsiTheme="minorHAnsi" w:cstheme="minorHAnsi"/>
        </w:rPr>
        <w:t>smooth muscle function</w:t>
      </w:r>
      <w:r w:rsidR="00E06A0D" w:rsidRPr="00EA235D">
        <w:rPr>
          <w:rFonts w:asciiTheme="minorHAnsi" w:hAnsiTheme="minorHAnsi" w:cstheme="minorHAnsi"/>
        </w:rPr>
        <w:t xml:space="preserve"> </w:t>
      </w:r>
      <w:r w:rsidR="00A45B12" w:rsidRPr="00EA235D">
        <w:rPr>
          <w:rFonts w:asciiTheme="minorHAnsi" w:hAnsiTheme="minorHAnsi" w:cstheme="minorHAnsi"/>
        </w:rPr>
        <w:t>(Figure</w:t>
      </w:r>
      <w:r w:rsidR="00E06A0D" w:rsidRPr="00EA235D">
        <w:rPr>
          <w:rFonts w:asciiTheme="minorHAnsi" w:hAnsiTheme="minorHAnsi" w:cstheme="minorHAnsi"/>
        </w:rPr>
        <w:t xml:space="preserve"> </w:t>
      </w:r>
      <w:r w:rsidR="00A45B12" w:rsidRPr="00EA235D">
        <w:rPr>
          <w:rFonts w:asciiTheme="minorHAnsi" w:hAnsiTheme="minorHAnsi" w:cstheme="minorHAnsi"/>
        </w:rPr>
        <w:t>2),</w:t>
      </w:r>
      <w:r w:rsidRPr="00EA235D">
        <w:rPr>
          <w:rFonts w:asciiTheme="minorHAnsi" w:hAnsiTheme="minorHAnsi" w:cstheme="minorHAnsi"/>
        </w:rPr>
        <w:t xml:space="preserve"> has been extensively studied</w:t>
      </w:r>
      <w:r w:rsidR="00CC75FA" w:rsidRPr="00EA235D">
        <w:rPr>
          <w:rFonts w:asciiTheme="minorHAnsi" w:hAnsiTheme="minorHAnsi" w:cstheme="minorHAnsi"/>
        </w:rPr>
        <w:t xml:space="preserve"> </w:t>
      </w:r>
      <w:r w:rsidR="008737C0" w:rsidRPr="00EA235D">
        <w:rPr>
          <w:rFonts w:asciiTheme="minorHAnsi" w:hAnsiTheme="minorHAnsi" w:cstheme="minorHAnsi"/>
        </w:rPr>
        <w:t xml:space="preserve">and reviewed </w:t>
      </w:r>
      <w:r w:rsidR="00CC75FA" w:rsidRPr="00EA235D">
        <w:rPr>
          <w:rFonts w:asciiTheme="minorHAnsi" w:hAnsiTheme="minorHAnsi" w:cstheme="minorHAnsi"/>
        </w:rPr>
        <w:t>in peripheral vessels,</w:t>
      </w:r>
      <w:r w:rsidR="00D344DF" w:rsidRPr="00EA235D">
        <w:rPr>
          <w:rFonts w:asciiTheme="minorHAnsi" w:hAnsiTheme="minorHAnsi" w:cstheme="minorHAnsi"/>
        </w:rPr>
        <w:t xml:space="preserve"> e.g.</w:t>
      </w:r>
      <w:r w:rsidR="00CC75FA"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BdXN0aW48L0F1dGhvcj48WWVhcj4yMDAwPC9ZZWFyPjxS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BdXN0aW48L0F1dGhvcj48WWVhcj4yMDAwPC9ZZWFyPjxS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Austin and Wray 1995, 2000, Smith, et al. 1998)</w:t>
      </w:r>
      <w:r w:rsidR="00A76F0F" w:rsidRPr="00EA235D">
        <w:rPr>
          <w:rFonts w:asciiTheme="minorHAnsi" w:hAnsiTheme="minorHAnsi" w:cstheme="minorHAnsi"/>
        </w:rPr>
        <w:fldChar w:fldCharType="end"/>
      </w:r>
      <w:r w:rsidR="00D344DF" w:rsidRPr="00EA235D">
        <w:rPr>
          <w:rFonts w:asciiTheme="minorHAnsi" w:hAnsiTheme="minorHAnsi" w:cstheme="minorHAnsi"/>
        </w:rPr>
        <w:t xml:space="preserve"> </w:t>
      </w:r>
      <w:r w:rsidR="00CC75FA" w:rsidRPr="00EA235D">
        <w:rPr>
          <w:rFonts w:asciiTheme="minorHAnsi" w:hAnsiTheme="minorHAnsi" w:cstheme="minorHAnsi"/>
        </w:rPr>
        <w:t xml:space="preserve">although studies focused on myometrial/uterine vessels tend to </w:t>
      </w:r>
      <w:r w:rsidR="002F5382" w:rsidRPr="00EA235D">
        <w:rPr>
          <w:rFonts w:asciiTheme="minorHAnsi" w:hAnsiTheme="minorHAnsi" w:cstheme="minorHAnsi"/>
        </w:rPr>
        <w:t xml:space="preserve">have only </w:t>
      </w:r>
      <w:r w:rsidR="00CC75FA" w:rsidRPr="00EA235D">
        <w:rPr>
          <w:rFonts w:asciiTheme="minorHAnsi" w:hAnsiTheme="minorHAnsi" w:cstheme="minorHAnsi"/>
        </w:rPr>
        <w:t>examine</w:t>
      </w:r>
      <w:r w:rsidR="005B2328" w:rsidRPr="00EA235D">
        <w:rPr>
          <w:rFonts w:asciiTheme="minorHAnsi" w:hAnsiTheme="minorHAnsi" w:cstheme="minorHAnsi"/>
        </w:rPr>
        <w:t>d</w:t>
      </w:r>
      <w:r w:rsidR="00CC75FA" w:rsidRPr="00EA235D">
        <w:rPr>
          <w:rFonts w:asciiTheme="minorHAnsi" w:hAnsiTheme="minorHAnsi" w:cstheme="minorHAnsi"/>
        </w:rPr>
        <w:t xml:space="preserve"> the effect of chronic hypoxia</w:t>
      </w:r>
      <w:r w:rsidRPr="00EA235D">
        <w:rPr>
          <w:rFonts w:asciiTheme="minorHAnsi" w:hAnsiTheme="minorHAnsi" w:cstheme="minorHAnsi"/>
        </w:rPr>
        <w:t>.</w:t>
      </w:r>
      <w:r w:rsidR="00C96761" w:rsidRPr="00EA235D">
        <w:rPr>
          <w:rFonts w:asciiTheme="minorHAnsi" w:hAnsiTheme="minorHAnsi" w:cstheme="minorHAnsi"/>
        </w:rPr>
        <w:t xml:space="preserve"> </w:t>
      </w:r>
      <w:r w:rsidR="002F5382" w:rsidRPr="00EA235D">
        <w:rPr>
          <w:rFonts w:asciiTheme="minorHAnsi" w:hAnsiTheme="minorHAnsi" w:cstheme="minorHAnsi"/>
        </w:rPr>
        <w:t>H</w:t>
      </w:r>
      <w:r w:rsidR="00C96761" w:rsidRPr="00EA235D">
        <w:rPr>
          <w:rFonts w:asciiTheme="minorHAnsi" w:hAnsiTheme="minorHAnsi" w:cstheme="minorHAnsi"/>
        </w:rPr>
        <w:t>ypoxia</w:t>
      </w:r>
      <w:r w:rsidR="00AA2E04" w:rsidRPr="00EA235D">
        <w:rPr>
          <w:rFonts w:asciiTheme="minorHAnsi" w:hAnsiTheme="minorHAnsi" w:cstheme="minorHAnsi"/>
        </w:rPr>
        <w:t xml:space="preserve"> produces varying responses depending on the vascular bed</w:t>
      </w:r>
      <w:r w:rsidR="00C96761" w:rsidRPr="00EA235D">
        <w:rPr>
          <w:rFonts w:asciiTheme="minorHAnsi" w:hAnsiTheme="minorHAnsi" w:cstheme="minorHAnsi"/>
        </w:rPr>
        <w:t xml:space="preserve"> </w:t>
      </w:r>
      <w:r w:rsidR="00AA2E04" w:rsidRPr="00EA235D">
        <w:rPr>
          <w:rFonts w:asciiTheme="minorHAnsi" w:hAnsiTheme="minorHAnsi" w:cstheme="minorHAnsi"/>
        </w:rPr>
        <w:t xml:space="preserve">and </w:t>
      </w:r>
      <w:r w:rsidR="00C96761" w:rsidRPr="00EA235D">
        <w:rPr>
          <w:rFonts w:asciiTheme="minorHAnsi" w:hAnsiTheme="minorHAnsi" w:cstheme="minorHAnsi"/>
        </w:rPr>
        <w:t>on the length of the period of decreased O</w:t>
      </w:r>
      <w:r w:rsidR="00C96761" w:rsidRPr="00EA235D">
        <w:rPr>
          <w:rFonts w:asciiTheme="minorHAnsi" w:hAnsiTheme="minorHAnsi" w:cstheme="minorHAnsi"/>
          <w:vertAlign w:val="subscript"/>
        </w:rPr>
        <w:t>2</w:t>
      </w:r>
      <w:r w:rsidR="00C96761" w:rsidRPr="00EA235D">
        <w:rPr>
          <w:rFonts w:asciiTheme="minorHAnsi" w:hAnsiTheme="minorHAnsi" w:cstheme="minorHAnsi"/>
        </w:rPr>
        <w:t xml:space="preserve"> supply. </w:t>
      </w:r>
      <w:r w:rsidR="00A951A5" w:rsidRPr="00EA235D">
        <w:rPr>
          <w:rFonts w:asciiTheme="minorHAnsi" w:hAnsiTheme="minorHAnsi" w:cstheme="minorHAnsi"/>
        </w:rPr>
        <w:t>A</w:t>
      </w:r>
      <w:r w:rsidR="00DE33FA" w:rsidRPr="00EA235D">
        <w:rPr>
          <w:rFonts w:asciiTheme="minorHAnsi" w:hAnsiTheme="minorHAnsi" w:cstheme="minorHAnsi"/>
        </w:rPr>
        <w:t xml:space="preserve">cute </w:t>
      </w:r>
      <w:r w:rsidR="003C38EF" w:rsidRPr="00EA235D">
        <w:rPr>
          <w:rFonts w:asciiTheme="minorHAnsi" w:hAnsiTheme="minorHAnsi" w:cstheme="minorHAnsi"/>
        </w:rPr>
        <w:t>hypoxia generally relax</w:t>
      </w:r>
      <w:r w:rsidR="00A951A5" w:rsidRPr="00EA235D">
        <w:rPr>
          <w:rFonts w:asciiTheme="minorHAnsi" w:hAnsiTheme="minorHAnsi" w:cstheme="minorHAnsi"/>
        </w:rPr>
        <w:t>es systemic vessels</w:t>
      </w:r>
      <w:r w:rsidR="00705C10" w:rsidRPr="00EA235D">
        <w:rPr>
          <w:rFonts w:asciiTheme="minorHAnsi" w:hAnsiTheme="minorHAnsi" w:cstheme="minorHAnsi"/>
        </w:rPr>
        <w:t xml:space="preserve">, a protective response </w:t>
      </w:r>
      <w:r w:rsidR="00775895" w:rsidRPr="00EA235D">
        <w:rPr>
          <w:rFonts w:asciiTheme="minorHAnsi" w:hAnsiTheme="minorHAnsi" w:cstheme="minorHAnsi"/>
        </w:rPr>
        <w:t>to</w:t>
      </w:r>
      <w:r w:rsidR="00705C10" w:rsidRPr="00EA235D">
        <w:rPr>
          <w:rFonts w:asciiTheme="minorHAnsi" w:hAnsiTheme="minorHAnsi" w:cstheme="minorHAnsi"/>
        </w:rPr>
        <w:t xml:space="preserve"> increase blood flow to endangered peripheral tissues</w:t>
      </w:r>
      <w:r w:rsidR="00A45B12" w:rsidRPr="00EA235D">
        <w:rPr>
          <w:rFonts w:asciiTheme="minorHAnsi" w:hAnsiTheme="minorHAnsi" w:cstheme="minorHAnsi"/>
        </w:rPr>
        <w:t>,</w:t>
      </w:r>
      <w:r w:rsidR="00DE33FA" w:rsidRPr="00EA235D">
        <w:rPr>
          <w:rFonts w:asciiTheme="minorHAnsi" w:hAnsiTheme="minorHAnsi" w:cstheme="minorHAnsi"/>
          <w:shd w:val="clear" w:color="auto" w:fill="FFFFFF"/>
        </w:rPr>
        <w:t xml:space="preserve"> while the pulmonary vasculature </w:t>
      </w:r>
      <w:r w:rsidR="00575735" w:rsidRPr="00EA235D">
        <w:rPr>
          <w:rFonts w:asciiTheme="minorHAnsi" w:hAnsiTheme="minorHAnsi" w:cstheme="minorHAnsi"/>
          <w:shd w:val="clear" w:color="auto" w:fill="FFFFFF"/>
        </w:rPr>
        <w:t>vasoconstri</w:t>
      </w:r>
      <w:r w:rsidR="00DE33FA" w:rsidRPr="00EA235D">
        <w:rPr>
          <w:rFonts w:asciiTheme="minorHAnsi" w:hAnsiTheme="minorHAnsi" w:cstheme="minorHAnsi"/>
          <w:shd w:val="clear" w:color="auto" w:fill="FFFFFF"/>
        </w:rPr>
        <w:t>ct</w:t>
      </w:r>
      <w:r w:rsidR="00A45B12" w:rsidRPr="00EA235D">
        <w:rPr>
          <w:rFonts w:asciiTheme="minorHAnsi" w:hAnsiTheme="minorHAnsi" w:cstheme="minorHAnsi"/>
          <w:shd w:val="clear" w:color="auto" w:fill="FFFFFF"/>
        </w:rPr>
        <w:t>s</w:t>
      </w:r>
      <w:r w:rsidR="00B14216" w:rsidRPr="00EA235D">
        <w:rPr>
          <w:rFonts w:asciiTheme="minorHAnsi" w:hAnsiTheme="minorHAnsi" w:cstheme="minorHAnsi"/>
          <w:shd w:val="clear" w:color="auto" w:fill="FFFFFF"/>
        </w:rPr>
        <w:t xml:space="preserve"> </w:t>
      </w:r>
      <w:r w:rsidR="00575735" w:rsidRPr="00EA235D">
        <w:rPr>
          <w:rFonts w:asciiTheme="minorHAnsi" w:hAnsiTheme="minorHAnsi" w:cstheme="minorHAnsi"/>
          <w:shd w:val="clear" w:color="auto" w:fill="FFFFFF"/>
        </w:rPr>
        <w:t xml:space="preserve">to divert </w:t>
      </w:r>
      <w:r w:rsidR="00575735" w:rsidRPr="00EA235D">
        <w:rPr>
          <w:rFonts w:asciiTheme="minorHAnsi" w:hAnsiTheme="minorHAnsi" w:cstheme="minorHAnsi"/>
          <w:shd w:val="clear" w:color="auto" w:fill="FFFFFF"/>
        </w:rPr>
        <w:lastRenderedPageBreak/>
        <w:t>blood from poorly ventilated to well ventilated lung</w:t>
      </w:r>
      <w:r w:rsidR="00A951A5" w:rsidRPr="00EA235D">
        <w:rPr>
          <w:rFonts w:asciiTheme="minorHAnsi" w:hAnsiTheme="minorHAnsi" w:cstheme="minorHAnsi"/>
          <w:shd w:val="clear" w:color="auto" w:fill="FFFFFF"/>
        </w:rPr>
        <w:t xml:space="preserve">. </w:t>
      </w:r>
      <w:r w:rsidR="001464D6" w:rsidRPr="00EA235D">
        <w:rPr>
          <w:rFonts w:asciiTheme="minorHAnsi" w:hAnsiTheme="minorHAnsi" w:cstheme="minorHAnsi"/>
          <w:shd w:val="clear" w:color="auto" w:fill="FFFFFF"/>
        </w:rPr>
        <w:t>Human f</w:t>
      </w:r>
      <w:r w:rsidR="00F34A57" w:rsidRPr="00EA235D">
        <w:rPr>
          <w:rFonts w:asciiTheme="minorHAnsi" w:hAnsiTheme="minorHAnsi" w:cstheme="minorHAnsi"/>
          <w:shd w:val="clear" w:color="auto" w:fill="FFFFFF"/>
        </w:rPr>
        <w:t>etoplacental vessels</w:t>
      </w:r>
      <w:r w:rsidR="00A951A5" w:rsidRPr="00EA235D">
        <w:rPr>
          <w:rFonts w:asciiTheme="minorHAnsi" w:hAnsiTheme="minorHAnsi" w:cstheme="minorHAnsi"/>
          <w:shd w:val="clear" w:color="auto" w:fill="FFFFFF"/>
        </w:rPr>
        <w:t xml:space="preserve"> </w:t>
      </w:r>
      <w:r w:rsidR="009C166B" w:rsidRPr="00EA235D">
        <w:rPr>
          <w:rFonts w:asciiTheme="minorHAnsi" w:hAnsiTheme="minorHAnsi" w:cstheme="minorHAnsi"/>
          <w:shd w:val="clear" w:color="auto" w:fill="FFFFFF"/>
        </w:rPr>
        <w:t>similarly constrict</w:t>
      </w:r>
      <w:r w:rsidR="00470C11" w:rsidRPr="00EA235D">
        <w:rPr>
          <w:rFonts w:asciiTheme="minorHAnsi" w:hAnsiTheme="minorHAnsi" w:cstheme="minorHAnsi"/>
          <w:shd w:val="clear" w:color="auto" w:fill="FFFFFF"/>
        </w:rPr>
        <w:t xml:space="preserve"> under low O</w:t>
      </w:r>
      <w:r w:rsidR="00470C11" w:rsidRPr="00EA235D">
        <w:rPr>
          <w:rFonts w:asciiTheme="minorHAnsi" w:hAnsiTheme="minorHAnsi" w:cstheme="minorHAnsi"/>
          <w:shd w:val="clear" w:color="auto" w:fill="FFFFFF"/>
          <w:vertAlign w:val="subscript"/>
        </w:rPr>
        <w:t>2</w:t>
      </w:r>
      <w:r w:rsidR="00470C11" w:rsidRPr="00EA235D">
        <w:rPr>
          <w:rFonts w:asciiTheme="minorHAnsi" w:hAnsiTheme="minorHAnsi" w:cstheme="minorHAnsi"/>
          <w:shd w:val="clear" w:color="auto" w:fill="FFFFFF"/>
        </w:rPr>
        <w:t xml:space="preserve"> conditions</w:t>
      </w:r>
      <w:r w:rsidR="00F34A57" w:rsidRPr="00EA235D">
        <w:rPr>
          <w:rFonts w:asciiTheme="minorHAnsi" w:hAnsiTheme="minorHAnsi" w:cstheme="minorHAnsi"/>
          <w:shd w:val="clear" w:color="auto" w:fill="FFFFFF"/>
        </w:rPr>
        <w:t xml:space="preserve"> </w:t>
      </w:r>
      <w:r w:rsidR="00A76F0F" w:rsidRPr="00EA235D">
        <w:rPr>
          <w:rFonts w:asciiTheme="minorHAnsi" w:hAnsiTheme="minorHAnsi" w:cstheme="minorHAnsi"/>
          <w:shd w:val="clear" w:color="auto" w:fill="FFFFFF"/>
        </w:rPr>
        <w:fldChar w:fldCharType="begin"/>
      </w:r>
      <w:r w:rsidR="00D555AA">
        <w:rPr>
          <w:rFonts w:asciiTheme="minorHAnsi" w:hAnsiTheme="minorHAnsi" w:cstheme="minorHAnsi"/>
          <w:shd w:val="clear" w:color="auto" w:fill="FFFFFF"/>
        </w:rPr>
        <w:instrText xml:space="preserve"> ADDIN EN.CITE &lt;EndNote&gt;&lt;Cite&gt;&lt;Author&gt;Howard&lt;/Author&gt;&lt;Year&gt;1987&lt;/Year&gt;&lt;RecNum&gt;743&lt;/RecNum&gt;&lt;DisplayText&gt;(Howard, et al. 1987)&lt;/DisplayText&gt;&lt;record&gt;&lt;rec-number&gt;743&lt;/rec-number&gt;&lt;foreign-keys&gt;&lt;key app="EN" db-id="2x0dt0w9p9sz5vet95bx5fd7szz00edtazwt" timestamp="1591655365" guid="6219850c-86ee-40dd-8233-766a8f8daeb8"&gt;743&lt;/key&gt;&lt;/foreign-keys&gt;&lt;ref-type name="Journal Article"&gt;17&lt;/ref-type&gt;&lt;contributors&gt;&lt;authors&gt;&lt;author&gt;Howard, R. B.&lt;/author&gt;&lt;author&gt;Hosokawa, T.&lt;/author&gt;&lt;author&gt;Maguire, M. H.&lt;/author&gt;&lt;/authors&gt;&lt;/contributors&gt;&lt;auth-address&gt;Department of Pharmacology, Toxicology, and Therapeutics, University of Kansas Medical Center, Kansas City 66103.&lt;/auth-address&gt;&lt;titles&gt;&lt;title&gt;Hypoxia-induced fetoplacental vasoconstriction in perfused human placental cotyledons&lt;/title&gt;&lt;secondary-title&gt;Am J Obstet Gynecol&lt;/secondary-title&gt;&lt;/titles&gt;&lt;periodical&gt;&lt;full-title&gt;American Journal of Obstetrics and Gynecology&lt;/full-title&gt;&lt;abbr-1&gt;Am. J. Obstet. Gynecol.&lt;/abbr-1&gt;&lt;abbr-2&gt;Am J Obstet Gynecol&lt;/abbr-2&gt;&lt;abbr-3&gt;American Journal of Obstetrics &amp;amp; Gynecology&lt;/abbr-3&gt;&lt;/periodical&gt;&lt;pages&gt;1261-6&lt;/pages&gt;&lt;volume&gt;157&lt;/volume&gt;&lt;number&gt;5&lt;/number&gt;&lt;edition&gt;1987/11/01&lt;/edition&gt;&lt;keywords&gt;&lt;keyword&gt;Female&lt;/keyword&gt;&lt;keyword&gt;Humans&lt;/keyword&gt;&lt;keyword&gt;*Maternal-Fetal Exchange&lt;/keyword&gt;&lt;keyword&gt;Models, Biological&lt;/keyword&gt;&lt;keyword&gt;Oxygen/*blood&lt;/keyword&gt;&lt;keyword&gt;Perfusion&lt;/keyword&gt;&lt;keyword&gt;Placenta/blood supply&lt;/keyword&gt;&lt;keyword&gt;Placenta Diseases/*etiology&lt;/keyword&gt;&lt;keyword&gt;Pregnancy&lt;/keyword&gt;&lt;keyword&gt;Time Factors&lt;/keyword&gt;&lt;keyword&gt;Vascular Resistance&lt;/keyword&gt;&lt;keyword&gt;Vasoconstriction&lt;/keyword&gt;&lt;/keywords&gt;&lt;dates&gt;&lt;year&gt;1987&lt;/year&gt;&lt;pub-dates&gt;&lt;date&gt;Nov&lt;/date&gt;&lt;/pub-dates&gt;&lt;/dates&gt;&lt;isbn&gt;0002-9378 (Print)&amp;#xD;0002-9378 (Linking)&lt;/isbn&gt;&lt;accession-num&gt;3688085&lt;/accession-num&gt;&lt;urls&gt;&lt;related-urls&gt;&lt;url&gt;https://www.ncbi.nlm.nih.gov/pubmed/3688085&lt;/url&gt;&lt;/related-urls&gt;&lt;/urls&gt;&lt;electronic-resource-num&gt;10.1016/s0002-9378(87)80307-1&lt;/electronic-resource-num&gt;&lt;/record&gt;&lt;/Cite&gt;&lt;/EndNote&gt;</w:instrText>
      </w:r>
      <w:r w:rsidR="00A76F0F" w:rsidRPr="00EA235D">
        <w:rPr>
          <w:rFonts w:asciiTheme="minorHAnsi" w:hAnsiTheme="minorHAnsi" w:cstheme="minorHAnsi"/>
          <w:shd w:val="clear" w:color="auto" w:fill="FFFFFF"/>
        </w:rPr>
        <w:fldChar w:fldCharType="separate"/>
      </w:r>
      <w:r w:rsidR="00D555AA">
        <w:rPr>
          <w:rFonts w:asciiTheme="minorHAnsi" w:hAnsiTheme="minorHAnsi" w:cstheme="minorHAnsi"/>
          <w:noProof/>
          <w:shd w:val="clear" w:color="auto" w:fill="FFFFFF"/>
        </w:rPr>
        <w:t>(Howard, et al. 1987)</w:t>
      </w:r>
      <w:r w:rsidR="00A76F0F" w:rsidRPr="00EA235D">
        <w:rPr>
          <w:rFonts w:asciiTheme="minorHAnsi" w:hAnsiTheme="minorHAnsi" w:cstheme="minorHAnsi"/>
          <w:shd w:val="clear" w:color="auto" w:fill="FFFFFF"/>
        </w:rPr>
        <w:fldChar w:fldCharType="end"/>
      </w:r>
      <w:r w:rsidR="00705C10" w:rsidRPr="00EA235D">
        <w:rPr>
          <w:rFonts w:asciiTheme="minorHAnsi" w:hAnsiTheme="minorHAnsi" w:cstheme="minorHAnsi"/>
        </w:rPr>
        <w:t>.</w:t>
      </w:r>
      <w:r w:rsidR="000206AE" w:rsidRPr="00EA235D">
        <w:rPr>
          <w:rFonts w:asciiTheme="minorHAnsi" w:hAnsiTheme="minorHAnsi" w:cstheme="minorHAnsi"/>
        </w:rPr>
        <w:t xml:space="preserve"> </w:t>
      </w:r>
      <w:r w:rsidR="009435D5" w:rsidRPr="00EA235D">
        <w:rPr>
          <w:rFonts w:asciiTheme="minorHAnsi" w:hAnsiTheme="minorHAnsi" w:cstheme="minorHAnsi"/>
        </w:rPr>
        <w:t>M</w:t>
      </w:r>
      <w:r w:rsidR="000206AE" w:rsidRPr="00EA235D">
        <w:rPr>
          <w:rFonts w:asciiTheme="minorHAnsi" w:hAnsiTheme="minorHAnsi" w:cstheme="minorHAnsi"/>
          <w:shd w:val="clear" w:color="auto" w:fill="FFFFFF"/>
        </w:rPr>
        <w:t xml:space="preserve">any </w:t>
      </w:r>
      <w:r w:rsidR="00B23E23" w:rsidRPr="00EA235D">
        <w:rPr>
          <w:rFonts w:asciiTheme="minorHAnsi" w:hAnsiTheme="minorHAnsi" w:cstheme="minorHAnsi"/>
          <w:shd w:val="clear" w:color="auto" w:fill="FFFFFF"/>
        </w:rPr>
        <w:t>studies</w:t>
      </w:r>
      <w:r w:rsidR="000206AE" w:rsidRPr="00EA235D">
        <w:rPr>
          <w:rFonts w:asciiTheme="minorHAnsi" w:hAnsiTheme="minorHAnsi" w:cstheme="minorHAnsi"/>
          <w:shd w:val="clear" w:color="auto" w:fill="FFFFFF"/>
        </w:rPr>
        <w:t xml:space="preserve"> have demonstrated that hypoxia</w:t>
      </w:r>
      <w:r w:rsidR="00635988" w:rsidRPr="00EA235D">
        <w:rPr>
          <w:rFonts w:asciiTheme="minorHAnsi" w:hAnsiTheme="minorHAnsi" w:cstheme="minorHAnsi"/>
          <w:shd w:val="clear" w:color="auto" w:fill="FFFFFF"/>
        </w:rPr>
        <w:t>-induced vasodilatation</w:t>
      </w:r>
      <w:r w:rsidR="000206AE" w:rsidRPr="00EA235D">
        <w:rPr>
          <w:rFonts w:asciiTheme="minorHAnsi" w:hAnsiTheme="minorHAnsi" w:cstheme="minorHAnsi"/>
          <w:shd w:val="clear" w:color="auto" w:fill="FFFFFF"/>
        </w:rPr>
        <w:t xml:space="preserve"> </w:t>
      </w:r>
      <w:r w:rsidR="00F42D57" w:rsidRPr="00EA235D">
        <w:rPr>
          <w:rFonts w:asciiTheme="minorHAnsi" w:hAnsiTheme="minorHAnsi" w:cstheme="minorHAnsi"/>
          <w:shd w:val="clear" w:color="auto" w:fill="FFFFFF"/>
        </w:rPr>
        <w:t xml:space="preserve">occurs </w:t>
      </w:r>
      <w:r w:rsidR="00A45B12" w:rsidRPr="00EA235D">
        <w:rPr>
          <w:rFonts w:asciiTheme="minorHAnsi" w:hAnsiTheme="minorHAnsi" w:cstheme="minorHAnsi"/>
          <w:shd w:val="clear" w:color="auto" w:fill="FFFFFF"/>
        </w:rPr>
        <w:t>because of</w:t>
      </w:r>
      <w:r w:rsidR="00635988" w:rsidRPr="00EA235D">
        <w:rPr>
          <w:rFonts w:asciiTheme="minorHAnsi" w:hAnsiTheme="minorHAnsi" w:cstheme="minorHAnsi"/>
          <w:shd w:val="clear" w:color="auto" w:fill="FFFFFF"/>
        </w:rPr>
        <w:t xml:space="preserve"> decreases in</w:t>
      </w:r>
      <w:r w:rsidR="000206AE" w:rsidRPr="00EA235D">
        <w:rPr>
          <w:rFonts w:asciiTheme="minorHAnsi" w:hAnsiTheme="minorHAnsi" w:cstheme="minorHAnsi"/>
          <w:shd w:val="clear" w:color="auto" w:fill="FFFFFF"/>
        </w:rPr>
        <w:t xml:space="preserve"> [Ca</w:t>
      </w:r>
      <w:r w:rsidR="000206AE" w:rsidRPr="00EA235D">
        <w:rPr>
          <w:rFonts w:asciiTheme="minorHAnsi" w:hAnsiTheme="minorHAnsi" w:cstheme="minorHAnsi"/>
          <w:shd w:val="clear" w:color="auto" w:fill="FFFFFF"/>
          <w:vertAlign w:val="superscript"/>
        </w:rPr>
        <w:t>2+</w:t>
      </w:r>
      <w:r w:rsidR="000206AE" w:rsidRPr="00EA235D">
        <w:rPr>
          <w:rFonts w:asciiTheme="minorHAnsi" w:hAnsiTheme="minorHAnsi" w:cstheme="minorHAnsi"/>
          <w:shd w:val="clear" w:color="auto" w:fill="FFFFFF"/>
        </w:rPr>
        <w:t>]</w:t>
      </w:r>
      <w:proofErr w:type="spellStart"/>
      <w:r w:rsidR="000206AE" w:rsidRPr="00EA235D">
        <w:rPr>
          <w:rFonts w:asciiTheme="minorHAnsi" w:hAnsiTheme="minorHAnsi" w:cstheme="minorHAnsi"/>
          <w:shd w:val="clear" w:color="auto" w:fill="FFFFFF"/>
          <w:vertAlign w:val="subscript"/>
        </w:rPr>
        <w:t>i</w:t>
      </w:r>
      <w:proofErr w:type="spellEnd"/>
      <w:r w:rsidR="00635988" w:rsidRPr="00EA235D">
        <w:rPr>
          <w:rFonts w:asciiTheme="minorHAnsi" w:hAnsiTheme="minorHAnsi" w:cstheme="minorHAnsi"/>
          <w:shd w:val="clear" w:color="auto" w:fill="FFFFFF"/>
        </w:rPr>
        <w:t xml:space="preserve"> </w:t>
      </w:r>
      <w:r w:rsidR="0045140A" w:rsidRPr="00EA235D">
        <w:rPr>
          <w:rFonts w:asciiTheme="minorHAnsi" w:hAnsiTheme="minorHAnsi" w:cstheme="minorHAnsi"/>
          <w:shd w:val="clear" w:color="auto" w:fill="FFFFFF"/>
        </w:rPr>
        <w:t xml:space="preserve">in </w:t>
      </w:r>
      <w:r w:rsidR="007A41D9" w:rsidRPr="00EA235D">
        <w:rPr>
          <w:rFonts w:asciiTheme="minorHAnsi" w:hAnsiTheme="minorHAnsi" w:cstheme="minorHAnsi"/>
          <w:shd w:val="clear" w:color="auto" w:fill="FFFFFF"/>
        </w:rPr>
        <w:t xml:space="preserve">the </w:t>
      </w:r>
      <w:r w:rsidR="0045140A" w:rsidRPr="00EA235D">
        <w:rPr>
          <w:rFonts w:asciiTheme="minorHAnsi" w:hAnsiTheme="minorHAnsi" w:cstheme="minorHAnsi"/>
          <w:shd w:val="clear" w:color="auto" w:fill="FFFFFF"/>
        </w:rPr>
        <w:t xml:space="preserve">peripheral vessels </w:t>
      </w:r>
      <w:r w:rsidR="00A76F0F" w:rsidRPr="00EA235D">
        <w:rPr>
          <w:rFonts w:asciiTheme="minorHAnsi" w:hAnsiTheme="minorHAnsi" w:cstheme="minorHAnsi"/>
          <w:shd w:val="clear" w:color="auto" w:fill="FFFFFF"/>
        </w:rPr>
        <w:fldChar w:fldCharType="begin">
          <w:fldData xml:space="preserve">PEVuZE5vdGU+PENpdGU+PEF1dGhvcj5TbWFuaTwvQXV0aG9yPjxZZWFyPjIwMDI8L1llYXI+PFJl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</w:fldData>
        </w:fldChar>
      </w:r>
      <w:r w:rsidR="00D555AA">
        <w:rPr>
          <w:rFonts w:asciiTheme="minorHAnsi" w:hAnsiTheme="minorHAnsi" w:cstheme="minorHAnsi"/>
          <w:shd w:val="clear" w:color="auto" w:fill="FFFFFF"/>
        </w:rPr>
        <w:instrText xml:space="preserve"> ADDIN EN.CITE </w:instrText>
      </w:r>
      <w:r w:rsidR="00D555AA">
        <w:rPr>
          <w:rFonts w:asciiTheme="minorHAnsi" w:hAnsiTheme="minorHAnsi" w:cstheme="minorHAnsi"/>
          <w:shd w:val="clear" w:color="auto" w:fill="FFFFFF"/>
        </w:rPr>
        <w:fldChar w:fldCharType="begin">
          <w:fldData xml:space="preserve">PEVuZE5vdGU+PENpdGU+PEF1dGhvcj5TbWFuaTwvQXV0aG9yPjxZZWFyPjIwMDI8L1llYXI+PFJl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</w:fldData>
        </w:fldChar>
      </w:r>
      <w:r w:rsidR="00D555AA">
        <w:rPr>
          <w:rFonts w:asciiTheme="minorHAnsi" w:hAnsiTheme="minorHAnsi" w:cstheme="minorHAnsi"/>
          <w:shd w:val="clear" w:color="auto" w:fill="FFFFFF"/>
        </w:rPr>
        <w:instrText xml:space="preserve"> ADDIN EN.CITE.DATA </w:instrText>
      </w:r>
      <w:r w:rsidR="00D555AA">
        <w:rPr>
          <w:rFonts w:asciiTheme="minorHAnsi" w:hAnsiTheme="minorHAnsi" w:cstheme="minorHAnsi"/>
          <w:shd w:val="clear" w:color="auto" w:fill="FFFFFF"/>
        </w:rPr>
      </w:r>
      <w:r w:rsidR="00D555AA">
        <w:rPr>
          <w:rFonts w:asciiTheme="minorHAnsi" w:hAnsiTheme="minorHAnsi" w:cstheme="minorHAnsi"/>
          <w:shd w:val="clear" w:color="auto" w:fill="FFFFFF"/>
        </w:rPr>
        <w:fldChar w:fldCharType="end"/>
      </w:r>
      <w:r w:rsidR="00A76F0F" w:rsidRPr="00EA235D">
        <w:rPr>
          <w:rFonts w:asciiTheme="minorHAnsi" w:hAnsiTheme="minorHAnsi" w:cstheme="minorHAnsi"/>
          <w:shd w:val="clear" w:color="auto" w:fill="FFFFFF"/>
        </w:rPr>
      </w:r>
      <w:r w:rsidR="00A76F0F" w:rsidRPr="00EA235D">
        <w:rPr>
          <w:rFonts w:asciiTheme="minorHAnsi" w:hAnsiTheme="minorHAnsi" w:cstheme="minorHAnsi"/>
          <w:shd w:val="clear" w:color="auto" w:fill="FFFFFF"/>
        </w:rPr>
        <w:fldChar w:fldCharType="separate"/>
      </w:r>
      <w:r w:rsidR="00D555AA">
        <w:rPr>
          <w:rFonts w:asciiTheme="minorHAnsi" w:hAnsiTheme="minorHAnsi" w:cstheme="minorHAnsi"/>
          <w:noProof/>
          <w:shd w:val="clear" w:color="auto" w:fill="FFFFFF"/>
        </w:rPr>
        <w:t>(Pearce, et al. 1992, Smani, et al. 2002)</w:t>
      </w:r>
      <w:r w:rsidR="00A76F0F" w:rsidRPr="00EA235D">
        <w:rPr>
          <w:rFonts w:asciiTheme="minorHAnsi" w:hAnsiTheme="minorHAnsi" w:cstheme="minorHAnsi"/>
          <w:shd w:val="clear" w:color="auto" w:fill="FFFFFF"/>
        </w:rPr>
        <w:fldChar w:fldCharType="end"/>
      </w:r>
      <w:r w:rsidR="00635988" w:rsidRPr="00EA235D">
        <w:rPr>
          <w:rFonts w:asciiTheme="minorHAnsi" w:hAnsiTheme="minorHAnsi" w:cstheme="minorHAnsi"/>
          <w:shd w:val="clear" w:color="auto" w:fill="FFFFFF"/>
        </w:rPr>
        <w:t>.</w:t>
      </w:r>
      <w:r w:rsidR="00C96761" w:rsidRPr="00EA235D">
        <w:rPr>
          <w:rFonts w:asciiTheme="minorHAnsi" w:hAnsiTheme="minorHAnsi" w:cstheme="minorHAnsi"/>
          <w:lang w:val="en"/>
        </w:rPr>
        <w:t xml:space="preserve"> </w:t>
      </w:r>
      <w:r w:rsidR="009435D5" w:rsidRPr="00EA235D">
        <w:rPr>
          <w:rFonts w:asciiTheme="minorHAnsi" w:hAnsiTheme="minorHAnsi" w:cstheme="minorHAnsi"/>
          <w:lang w:val="en"/>
        </w:rPr>
        <w:t>As discussed for myometri</w:t>
      </w:r>
      <w:r w:rsidR="00A45B12" w:rsidRPr="00EA235D">
        <w:rPr>
          <w:rFonts w:asciiTheme="minorHAnsi" w:hAnsiTheme="minorHAnsi" w:cstheme="minorHAnsi"/>
          <w:lang w:val="en"/>
        </w:rPr>
        <w:t>um</w:t>
      </w:r>
      <w:r w:rsidR="009435D5" w:rsidRPr="00EA235D">
        <w:rPr>
          <w:rFonts w:asciiTheme="minorHAnsi" w:hAnsiTheme="minorHAnsi" w:cstheme="minorHAnsi"/>
          <w:lang w:val="en"/>
        </w:rPr>
        <w:t xml:space="preserve">, </w:t>
      </w:r>
      <w:r w:rsidR="00775895" w:rsidRPr="00EA235D">
        <w:rPr>
          <w:rFonts w:asciiTheme="minorHAnsi" w:hAnsiTheme="minorHAnsi" w:cstheme="minorHAnsi"/>
          <w:lang w:val="en"/>
        </w:rPr>
        <w:t xml:space="preserve">hypoxia </w:t>
      </w:r>
      <w:r w:rsidR="00A45B12" w:rsidRPr="00EA235D">
        <w:rPr>
          <w:rFonts w:asciiTheme="minorHAnsi" w:hAnsiTheme="minorHAnsi" w:cstheme="minorHAnsi"/>
          <w:lang w:val="en"/>
        </w:rPr>
        <w:t xml:space="preserve">decreases </w:t>
      </w:r>
      <w:r w:rsidR="00775895" w:rsidRPr="00EA235D">
        <w:rPr>
          <w:rFonts w:asciiTheme="minorHAnsi" w:hAnsiTheme="minorHAnsi" w:cstheme="minorHAnsi"/>
          <w:shd w:val="clear" w:color="auto" w:fill="FFFFFF"/>
        </w:rPr>
        <w:t>[Ca</w:t>
      </w:r>
      <w:r w:rsidR="00775895" w:rsidRPr="00EA235D">
        <w:rPr>
          <w:rFonts w:asciiTheme="minorHAnsi" w:hAnsiTheme="minorHAnsi" w:cstheme="minorHAnsi"/>
          <w:shd w:val="clear" w:color="auto" w:fill="FFFFFF"/>
          <w:vertAlign w:val="superscript"/>
        </w:rPr>
        <w:t>2+</w:t>
      </w:r>
      <w:r w:rsidR="00775895" w:rsidRPr="00EA235D">
        <w:rPr>
          <w:rFonts w:asciiTheme="minorHAnsi" w:hAnsiTheme="minorHAnsi" w:cstheme="minorHAnsi"/>
          <w:shd w:val="clear" w:color="auto" w:fill="FFFFFF"/>
        </w:rPr>
        <w:t>]</w:t>
      </w:r>
      <w:proofErr w:type="spellStart"/>
      <w:r w:rsidR="00775895" w:rsidRPr="00EA235D">
        <w:rPr>
          <w:rFonts w:asciiTheme="minorHAnsi" w:hAnsiTheme="minorHAnsi" w:cstheme="minorHAnsi"/>
          <w:shd w:val="clear" w:color="auto" w:fill="FFFFFF"/>
          <w:vertAlign w:val="subscript"/>
        </w:rPr>
        <w:t>i</w:t>
      </w:r>
      <w:proofErr w:type="spellEnd"/>
      <w:r w:rsidR="00775895" w:rsidRPr="00EA235D">
        <w:rPr>
          <w:rFonts w:asciiTheme="minorHAnsi" w:hAnsiTheme="minorHAnsi" w:cstheme="minorHAnsi"/>
          <w:shd w:val="clear" w:color="auto" w:fill="FFFFFF"/>
        </w:rPr>
        <w:t xml:space="preserve"> </w:t>
      </w:r>
      <w:r w:rsidR="00B43848" w:rsidRPr="00EA235D">
        <w:rPr>
          <w:rFonts w:asciiTheme="minorHAnsi" w:hAnsiTheme="minorHAnsi" w:cstheme="minorHAnsi"/>
        </w:rPr>
        <w:t xml:space="preserve">in vascular </w:t>
      </w:r>
      <w:r w:rsidR="00A45B12" w:rsidRPr="00EA235D">
        <w:rPr>
          <w:rFonts w:asciiTheme="minorHAnsi" w:hAnsiTheme="minorHAnsi" w:cstheme="minorHAnsi"/>
        </w:rPr>
        <w:t>myocytes via</w:t>
      </w:r>
      <w:r w:rsidR="005B2328" w:rsidRPr="00EA235D">
        <w:rPr>
          <w:rFonts w:asciiTheme="minorHAnsi" w:hAnsiTheme="minorHAnsi" w:cstheme="minorHAnsi"/>
        </w:rPr>
        <w:t xml:space="preserve"> e</w:t>
      </w:r>
      <w:r w:rsidR="00B43848" w:rsidRPr="00EA235D">
        <w:rPr>
          <w:rFonts w:asciiTheme="minorHAnsi" w:hAnsiTheme="minorHAnsi" w:cstheme="minorHAnsi"/>
        </w:rPr>
        <w:t>ffect</w:t>
      </w:r>
      <w:r w:rsidR="005B2328" w:rsidRPr="00EA235D">
        <w:rPr>
          <w:rFonts w:asciiTheme="minorHAnsi" w:hAnsiTheme="minorHAnsi" w:cstheme="minorHAnsi"/>
        </w:rPr>
        <w:t>s</w:t>
      </w:r>
      <w:r w:rsidR="00B43848" w:rsidRPr="00EA235D">
        <w:rPr>
          <w:rFonts w:asciiTheme="minorHAnsi" w:hAnsiTheme="minorHAnsi" w:cstheme="minorHAnsi"/>
        </w:rPr>
        <w:t xml:space="preserve"> on</w:t>
      </w:r>
      <w:r w:rsidR="00D94769" w:rsidRPr="00EA235D">
        <w:rPr>
          <w:rFonts w:asciiTheme="minorHAnsi" w:hAnsiTheme="minorHAnsi" w:cstheme="minorHAnsi"/>
        </w:rPr>
        <w:t xml:space="preserve"> calcium channels, VOCC, </w:t>
      </w:r>
      <w:r w:rsidR="00775895"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IZXJyZXJhPC9BdXRob3I+PFllYXI+MTk5ODwvWWVhcj48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IZXJyZXJhPC9BdXRob3I+PFllYXI+MTk5ODwvWWVhcj48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Herrera and Walker 1998)</w:t>
      </w:r>
      <w:r w:rsidR="00A76F0F" w:rsidRPr="00EA235D">
        <w:rPr>
          <w:rFonts w:asciiTheme="minorHAnsi" w:hAnsiTheme="minorHAnsi" w:cstheme="minorHAnsi"/>
        </w:rPr>
        <w:fldChar w:fldCharType="end"/>
      </w:r>
      <w:r w:rsidR="00775895" w:rsidRPr="00EA235D">
        <w:rPr>
          <w:rFonts w:asciiTheme="minorHAnsi" w:hAnsiTheme="minorHAnsi" w:cstheme="minorHAnsi"/>
        </w:rPr>
        <w:t xml:space="preserve">, </w:t>
      </w:r>
      <w:r w:rsidR="004E1348" w:rsidRPr="00EA235D">
        <w:rPr>
          <w:rFonts w:asciiTheme="minorHAnsi" w:hAnsiTheme="minorHAnsi" w:cstheme="minorHAnsi"/>
        </w:rPr>
        <w:t xml:space="preserve">SR </w:t>
      </w:r>
      <w:r w:rsidR="00A76F0F" w:rsidRPr="00EA235D">
        <w:rPr>
          <w:rFonts w:asciiTheme="minorHAnsi" w:hAnsiTheme="minorHAnsi" w:cstheme="minorHAnsi"/>
        </w:rPr>
        <w:fldChar w:fldCharType="begin">
          <w:fldData xml:space="preserve">PEVuZE5vdGU+PENpdGU+PEF1dGhvcj5HdWliZXJ0PC9BdXRob3I+PFllYXI+MjAwMjwvWWVhcj48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HdWliZXJ0PC9BdXRob3I+PFllYXI+MjAwMjwvWWVhcj48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Guibert, et al. 2002)</w:t>
      </w:r>
      <w:r w:rsidR="00A76F0F" w:rsidRPr="00EA235D">
        <w:rPr>
          <w:rFonts w:asciiTheme="minorHAnsi" w:hAnsiTheme="minorHAnsi" w:cstheme="minorHAnsi"/>
        </w:rPr>
        <w:fldChar w:fldCharType="end"/>
      </w:r>
      <w:r w:rsidR="00775895" w:rsidRPr="00EA235D">
        <w:rPr>
          <w:rFonts w:asciiTheme="minorHAnsi" w:hAnsiTheme="minorHAnsi" w:cstheme="minorHAnsi"/>
        </w:rPr>
        <w:t xml:space="preserve">, </w:t>
      </w:r>
      <w:r w:rsidR="00B43848" w:rsidRPr="00EA235D">
        <w:rPr>
          <w:rFonts w:asciiTheme="minorHAnsi" w:hAnsiTheme="minorHAnsi" w:cstheme="minorHAnsi"/>
        </w:rPr>
        <w:t xml:space="preserve">or </w:t>
      </w:r>
      <w:r w:rsidR="00775895" w:rsidRPr="00EA235D">
        <w:rPr>
          <w:rFonts w:asciiTheme="minorHAnsi" w:hAnsiTheme="minorHAnsi" w:cstheme="minorHAnsi"/>
        </w:rPr>
        <w:t>indirectly</w:t>
      </w:r>
      <w:r w:rsidR="00DC57F2" w:rsidRPr="00EA235D">
        <w:rPr>
          <w:rFonts w:asciiTheme="minorHAnsi" w:hAnsiTheme="minorHAnsi" w:cstheme="minorHAnsi"/>
        </w:rPr>
        <w:t>,</w:t>
      </w:r>
      <w:r w:rsidR="00775895" w:rsidRPr="00EA235D">
        <w:rPr>
          <w:rFonts w:asciiTheme="minorHAnsi" w:hAnsiTheme="minorHAnsi" w:cstheme="minorHAnsi"/>
        </w:rPr>
        <w:t xml:space="preserve"> by </w:t>
      </w:r>
      <w:r w:rsidR="0001276C" w:rsidRPr="00EA235D">
        <w:rPr>
          <w:rFonts w:asciiTheme="minorHAnsi" w:hAnsiTheme="minorHAnsi" w:cstheme="minorHAnsi"/>
        </w:rPr>
        <w:t xml:space="preserve">stimulating </w:t>
      </w:r>
      <w:r w:rsidR="00B43848" w:rsidRPr="00EA235D">
        <w:rPr>
          <w:rFonts w:asciiTheme="minorHAnsi" w:hAnsiTheme="minorHAnsi" w:cstheme="minorHAnsi"/>
        </w:rPr>
        <w:t>K</w:t>
      </w:r>
      <w:r w:rsidR="00B43848" w:rsidRPr="00EA235D">
        <w:rPr>
          <w:rFonts w:asciiTheme="minorHAnsi" w:hAnsiTheme="minorHAnsi" w:cstheme="minorHAnsi"/>
          <w:vertAlign w:val="superscript"/>
        </w:rPr>
        <w:t>+</w:t>
      </w:r>
      <w:r w:rsidR="00B43848" w:rsidRPr="00EA235D">
        <w:rPr>
          <w:rFonts w:asciiTheme="minorHAnsi" w:hAnsiTheme="minorHAnsi" w:cstheme="minorHAnsi"/>
        </w:rPr>
        <w:t xml:space="preserve"> channels </w:t>
      </w:r>
      <w:r w:rsidR="0001276C" w:rsidRPr="00EA235D">
        <w:rPr>
          <w:rFonts w:asciiTheme="minorHAnsi" w:hAnsiTheme="minorHAnsi" w:cstheme="minorHAnsi"/>
        </w:rPr>
        <w:t>causing hyperpolarisation</w:t>
      </w:r>
      <w:r w:rsidR="009435D5" w:rsidRPr="00EA235D">
        <w:rPr>
          <w:rFonts w:asciiTheme="minorHAnsi" w:hAnsiTheme="minorHAnsi" w:cstheme="minorHAnsi"/>
        </w:rPr>
        <w:t>. The K</w:t>
      </w:r>
      <w:r w:rsidR="008F1B2D" w:rsidRPr="00EA235D">
        <w:rPr>
          <w:rFonts w:asciiTheme="minorHAnsi" w:hAnsiTheme="minorHAnsi" w:cstheme="minorHAnsi"/>
          <w:vertAlign w:val="superscript"/>
        </w:rPr>
        <w:t>+</w:t>
      </w:r>
      <w:r w:rsidR="009435D5" w:rsidRPr="00EA235D">
        <w:rPr>
          <w:rFonts w:asciiTheme="minorHAnsi" w:hAnsiTheme="minorHAnsi" w:cstheme="minorHAnsi"/>
        </w:rPr>
        <w:t xml:space="preserve"> channels involve</w:t>
      </w:r>
      <w:r w:rsidR="008F1B2D" w:rsidRPr="00EA235D">
        <w:rPr>
          <w:rFonts w:asciiTheme="minorHAnsi" w:hAnsiTheme="minorHAnsi" w:cstheme="minorHAnsi"/>
        </w:rPr>
        <w:t>d</w:t>
      </w:r>
      <w:r w:rsidR="009435D5" w:rsidRPr="00EA235D">
        <w:rPr>
          <w:rFonts w:asciiTheme="minorHAnsi" w:hAnsiTheme="minorHAnsi" w:cstheme="minorHAnsi"/>
        </w:rPr>
        <w:t xml:space="preserve"> include, </w:t>
      </w:r>
      <w:r w:rsidR="00292ECC" w:rsidRPr="00EA235D">
        <w:rPr>
          <w:rFonts w:asciiTheme="minorHAnsi" w:hAnsiTheme="minorHAnsi" w:cstheme="minorHAnsi"/>
        </w:rPr>
        <w:t>K</w:t>
      </w:r>
      <w:r w:rsidR="00292ECC" w:rsidRPr="00EA235D">
        <w:rPr>
          <w:rFonts w:asciiTheme="minorHAnsi" w:hAnsiTheme="minorHAnsi" w:cstheme="minorHAnsi"/>
          <w:vertAlign w:val="subscript"/>
        </w:rPr>
        <w:t>ATP</w:t>
      </w:r>
      <w:r w:rsidR="00292ECC" w:rsidRPr="00EA235D">
        <w:rPr>
          <w:rFonts w:asciiTheme="minorHAnsi" w:hAnsiTheme="minorHAnsi" w:cstheme="minorHAnsi"/>
        </w:rPr>
        <w:t xml:space="preserve">  </w:t>
      </w:r>
      <w:r w:rsidR="00A76F0F" w:rsidRPr="00EA235D">
        <w:rPr>
          <w:rFonts w:asciiTheme="minorHAnsi" w:hAnsiTheme="minorHAnsi" w:cstheme="minorHAnsi"/>
        </w:rPr>
        <w:fldChar w:fldCharType="begin"/>
      </w:r>
      <w:r w:rsidR="00D555AA">
        <w:rPr>
          <w:rFonts w:asciiTheme="minorHAnsi" w:hAnsiTheme="minorHAnsi" w:cstheme="minorHAnsi"/>
        </w:rPr>
        <w:instrText xml:space="preserve"> ADDIN EN.CITE &lt;EndNote&gt;&lt;Cite&gt;&lt;Author&gt;Shimoda&lt;/Author&gt;&lt;Year&gt;2011&lt;/Year&gt;&lt;RecNum&gt;754&lt;/RecNum&gt;&lt;DisplayText&gt;(Shimoda and Polak 2011)&lt;/DisplayText&gt;&lt;record&gt;&lt;rec-number&gt;754&lt;/rec-number&gt;&lt;foreign-keys&gt;&lt;key app="EN" db-id="2x0dt0w9p9sz5vet95bx5fd7szz00edtazwt" timestamp="1591655366" guid="1fa6c3a6-34e3-413d-a93b-c666e07e57cf"&gt;754&lt;/key&gt;&lt;/foreign-keys&gt;&lt;ref-type name="Journal Article"&gt;17&lt;/ref-type&gt;&lt;contributors&gt;&lt;authors&gt;&lt;author&gt;Shimoda, L. A.&lt;/author&gt;&lt;author&gt;Polak, J.&lt;/author&gt;&lt;/authors&gt;&lt;/contributors&gt;&lt;auth-address&gt;Div. of Pulmonary and Critical Care Medicine, Johns Hopkins University, 5501 Hopkins Bayview Circle, Baltimore, MD 21224, USA. shimodal@welch.jhu.edu&lt;/auth-address&gt;&lt;titles&gt;&lt;title&gt;Hypoxia. 4. Hypoxia and ion channel function&lt;/title&gt;&lt;secondary-title&gt;Am J Physiol Cell Physiol&lt;/secondary-title&gt;&lt;/titles&gt;&lt;periodical&gt;&lt;full-title&gt;American Journal of Physiology: Cell Physiology&lt;/full-title&gt;&lt;abbr-1&gt;Am. J. Physiol. Cell Physiol.&lt;/abbr-1&gt;&lt;abbr-2&gt;Am J Physiol Cell Physiol&lt;/abbr-2&gt;&lt;/periodical&gt;&lt;pages&gt;C951-67&lt;/pages&gt;&lt;volume&gt;300&lt;/volume&gt;&lt;number&gt;5&lt;/number&gt;&lt;edition&gt;2010/12/24&lt;/edition&gt;&lt;keywords&gt;&lt;keyword&gt;Animals&lt;/keyword&gt;&lt;keyword&gt;Cardiovascular Physiological Phenomena&lt;/keyword&gt;&lt;keyword&gt;Central Nervous System/metabolism/physiology&lt;/keyword&gt;&lt;keyword&gt;Chemoreceptor Cells/metabolism/physiology&lt;/keyword&gt;&lt;keyword&gt;Humans&lt;/keyword&gt;&lt;keyword&gt;Hypoxia/metabolism/*physiopathology&lt;/keyword&gt;&lt;keyword&gt;Ion Channels/metabolism/*physiology&lt;/keyword&gt;&lt;keyword&gt;Mice&lt;/keyword&gt;&lt;keyword&gt;Rats&lt;/keyword&gt;&lt;/keywords&gt;&lt;dates&gt;&lt;year&gt;2011&lt;/year&gt;&lt;pub-dates&gt;&lt;date&gt;May&lt;/date&gt;&lt;/pub-dates&gt;&lt;/dates&gt;&lt;isbn&gt;1522-1563 (Electronic)&amp;#xD;0363-6143 (Linking)&lt;/isbn&gt;&lt;accession-num&gt;21178108&lt;/accession-num&gt;&lt;urls&gt;&lt;related-urls&gt;&lt;url&gt;https://www.ncbi.nlm.nih.gov/pubmed/21178108&lt;/url&gt;&lt;/related-urls&gt;&lt;/urls&gt;&lt;custom2&gt;PMC3093942&lt;/custom2&gt;&lt;electronic-resource-num&gt;10.1152/ajpcell.00512.2010&lt;/electronic-resource-num&gt;&lt;/record&gt;&lt;/Cite&gt;&lt;/EndNote&gt;</w:instrText>
      </w:r>
      <w:r w:rsidR="00A76F0F" w:rsidRPr="00EA235D">
        <w:rPr>
          <w:rFonts w:asciiTheme="minorHAnsi" w:hAnsiTheme="minorHAnsi" w:cstheme="minorHAnsi"/>
        </w:rPr>
        <w:fldChar w:fldCharType="separate"/>
      </w:r>
      <w:r w:rsidR="00D555AA">
        <w:rPr>
          <w:rFonts w:asciiTheme="minorHAnsi" w:hAnsiTheme="minorHAnsi" w:cstheme="minorHAnsi"/>
          <w:noProof/>
        </w:rPr>
        <w:t>(Shimoda and Polak 2011)</w:t>
      </w:r>
      <w:r w:rsidR="00A76F0F" w:rsidRPr="00EA235D">
        <w:rPr>
          <w:rFonts w:asciiTheme="minorHAnsi" w:hAnsiTheme="minorHAnsi" w:cstheme="minorHAnsi"/>
        </w:rPr>
        <w:fldChar w:fldCharType="end"/>
      </w:r>
      <w:r w:rsidR="00927A91" w:rsidRPr="00EA235D">
        <w:rPr>
          <w:rFonts w:asciiTheme="minorHAnsi" w:hAnsiTheme="minorHAnsi" w:cstheme="minorHAnsi"/>
        </w:rPr>
        <w:t>, v</w:t>
      </w:r>
      <w:r w:rsidR="00583F89" w:rsidRPr="00EA235D">
        <w:rPr>
          <w:rFonts w:asciiTheme="minorHAnsi" w:hAnsiTheme="minorHAnsi" w:cstheme="minorHAnsi"/>
        </w:rPr>
        <w:t>oltage-dependent K</w:t>
      </w:r>
      <w:r w:rsidR="00583F89" w:rsidRPr="00EA235D">
        <w:rPr>
          <w:rFonts w:asciiTheme="minorHAnsi" w:hAnsiTheme="minorHAnsi" w:cstheme="minorHAnsi"/>
          <w:vertAlign w:val="superscript"/>
        </w:rPr>
        <w:t>+</w:t>
      </w:r>
      <w:r w:rsidR="00583F89"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IZWRlZ2FhcmQ8L0F1dGhvcj48WWVhcj4yMDE0PC9ZZWFy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=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IZWRlZ2FhcmQ8L0F1dGhvcj48WWVhcj4yMDE0PC9ZZWFy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=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Hedegaard, et al. 2014)</w:t>
      </w:r>
      <w:r w:rsidR="00A76F0F" w:rsidRPr="00EA235D">
        <w:rPr>
          <w:rFonts w:asciiTheme="minorHAnsi" w:hAnsiTheme="minorHAnsi" w:cstheme="minorHAnsi"/>
        </w:rPr>
        <w:fldChar w:fldCharType="end"/>
      </w:r>
      <w:r w:rsidR="00583F89" w:rsidRPr="00EA235D">
        <w:rPr>
          <w:rFonts w:asciiTheme="minorHAnsi" w:hAnsiTheme="minorHAnsi" w:cstheme="minorHAnsi"/>
        </w:rPr>
        <w:t xml:space="preserve"> and </w:t>
      </w:r>
      <w:proofErr w:type="spellStart"/>
      <w:r w:rsidR="00F47A17" w:rsidRPr="00EA235D">
        <w:rPr>
          <w:rFonts w:asciiTheme="minorHAnsi" w:hAnsiTheme="minorHAnsi" w:cstheme="minorHAnsi"/>
        </w:rPr>
        <w:t>BK</w:t>
      </w:r>
      <w:r w:rsidR="00F47A17" w:rsidRPr="00EA235D">
        <w:rPr>
          <w:rFonts w:asciiTheme="minorHAnsi" w:hAnsiTheme="minorHAnsi" w:cstheme="minorHAnsi"/>
          <w:vertAlign w:val="subscript"/>
        </w:rPr>
        <w:t>Ca</w:t>
      </w:r>
      <w:proofErr w:type="spellEnd"/>
      <w:r w:rsidR="00F47A17"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HZWJyZW1lZGhpbjwvQXV0aG9yPjxZZWFyPjE5OTQ8L1ll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HZWJyZW1lZGhpbjwvQXV0aG9yPjxZZWFyPjE5OTQ8L1ll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Gebremedhin, et al. 1994)</w:t>
      </w:r>
      <w:r w:rsidR="00A76F0F" w:rsidRPr="00EA235D">
        <w:rPr>
          <w:rFonts w:asciiTheme="minorHAnsi" w:hAnsiTheme="minorHAnsi" w:cstheme="minorHAnsi"/>
        </w:rPr>
        <w:fldChar w:fldCharType="end"/>
      </w:r>
      <w:r w:rsidR="00F47A17" w:rsidRPr="00EA235D">
        <w:rPr>
          <w:rFonts w:asciiTheme="minorHAnsi" w:hAnsiTheme="minorHAnsi" w:cstheme="minorHAnsi"/>
        </w:rPr>
        <w:t>.</w:t>
      </w:r>
      <w:r w:rsidR="004C1333" w:rsidRPr="00EA235D">
        <w:rPr>
          <w:rFonts w:asciiTheme="minorHAnsi" w:hAnsiTheme="minorHAnsi" w:cstheme="minorHAnsi"/>
        </w:rPr>
        <w:t xml:space="preserve"> </w:t>
      </w:r>
      <w:r w:rsidR="004E1348" w:rsidRPr="00EA235D">
        <w:rPr>
          <w:rFonts w:asciiTheme="minorHAnsi" w:hAnsiTheme="minorHAnsi" w:cstheme="minorHAnsi"/>
        </w:rPr>
        <w:t>D</w:t>
      </w:r>
      <w:r w:rsidR="00A951A5" w:rsidRPr="00EA235D">
        <w:rPr>
          <w:rFonts w:asciiTheme="minorHAnsi" w:hAnsiTheme="minorHAnsi" w:cstheme="minorHAnsi"/>
        </w:rPr>
        <w:t>ecrease</w:t>
      </w:r>
      <w:r w:rsidR="00E06A0D" w:rsidRPr="00EA235D">
        <w:rPr>
          <w:rFonts w:asciiTheme="minorHAnsi" w:hAnsiTheme="minorHAnsi" w:cstheme="minorHAnsi"/>
        </w:rPr>
        <w:t>d</w:t>
      </w:r>
      <w:r w:rsidR="00A951A5" w:rsidRPr="00EA235D">
        <w:rPr>
          <w:rFonts w:asciiTheme="minorHAnsi" w:hAnsiTheme="minorHAnsi" w:cstheme="minorHAnsi"/>
        </w:rPr>
        <w:t xml:space="preserve"> </w:t>
      </w:r>
      <w:r w:rsidR="00010C8F" w:rsidRPr="00EA235D">
        <w:rPr>
          <w:rFonts w:asciiTheme="minorHAnsi" w:hAnsiTheme="minorHAnsi" w:cstheme="minorHAnsi"/>
        </w:rPr>
        <w:t>Ca</w:t>
      </w:r>
      <w:r w:rsidR="00010C8F" w:rsidRPr="00EA235D">
        <w:rPr>
          <w:rFonts w:asciiTheme="minorHAnsi" w:hAnsiTheme="minorHAnsi" w:cstheme="minorHAnsi"/>
          <w:vertAlign w:val="superscript"/>
        </w:rPr>
        <w:t>2+</w:t>
      </w:r>
      <w:r w:rsidR="00010C8F" w:rsidRPr="00EA235D">
        <w:rPr>
          <w:rFonts w:asciiTheme="minorHAnsi" w:hAnsiTheme="minorHAnsi" w:cstheme="minorHAnsi"/>
        </w:rPr>
        <w:t xml:space="preserve"> spark frequency in myometrial arteries, </w:t>
      </w:r>
      <w:r w:rsidR="004E1348" w:rsidRPr="00EA235D">
        <w:rPr>
          <w:rFonts w:asciiTheme="minorHAnsi" w:hAnsiTheme="minorHAnsi" w:cstheme="minorHAnsi"/>
        </w:rPr>
        <w:t xml:space="preserve">would </w:t>
      </w:r>
      <w:r w:rsidR="00010C8F" w:rsidRPr="00EA235D">
        <w:rPr>
          <w:rFonts w:asciiTheme="minorHAnsi" w:hAnsiTheme="minorHAnsi" w:cstheme="minorHAnsi"/>
        </w:rPr>
        <w:t>increas</w:t>
      </w:r>
      <w:r w:rsidR="004E1348" w:rsidRPr="00EA235D">
        <w:rPr>
          <w:rFonts w:asciiTheme="minorHAnsi" w:hAnsiTheme="minorHAnsi" w:cstheme="minorHAnsi"/>
        </w:rPr>
        <w:t>e</w:t>
      </w:r>
      <w:r w:rsidR="00010C8F" w:rsidRPr="00EA235D">
        <w:rPr>
          <w:rFonts w:asciiTheme="minorHAnsi" w:hAnsiTheme="minorHAnsi" w:cstheme="minorHAnsi"/>
        </w:rPr>
        <w:t xml:space="preserve"> tone</w:t>
      </w:r>
      <w:r w:rsidR="005B4686" w:rsidRPr="00EA235D">
        <w:rPr>
          <w:rFonts w:asciiTheme="minorHAnsi" w:hAnsiTheme="minorHAnsi" w:cstheme="minorHAnsi"/>
        </w:rPr>
        <w:t xml:space="preserve">, compromising blood flow to the </w:t>
      </w:r>
      <w:r w:rsidR="004C7383" w:rsidRPr="00EA235D">
        <w:rPr>
          <w:rFonts w:asciiTheme="minorHAnsi" w:hAnsiTheme="minorHAnsi" w:cstheme="minorHAnsi"/>
        </w:rPr>
        <w:t>placenta</w:t>
      </w:r>
      <w:r w:rsidR="00010C8F" w:rsidRPr="00EA235D">
        <w:rPr>
          <w:rFonts w:asciiTheme="minorHAnsi" w:hAnsiTheme="minorHAnsi" w:cstheme="minorHAnsi"/>
        </w:rPr>
        <w:t xml:space="preserve"> and limit</w:t>
      </w:r>
      <w:r w:rsidR="004E1348" w:rsidRPr="00EA235D">
        <w:rPr>
          <w:rFonts w:asciiTheme="minorHAnsi" w:hAnsiTheme="minorHAnsi" w:cstheme="minorHAnsi"/>
        </w:rPr>
        <w:t xml:space="preserve">ing myometrial </w:t>
      </w:r>
      <w:r w:rsidR="00010C8F" w:rsidRPr="00EA235D">
        <w:rPr>
          <w:rFonts w:asciiTheme="minorHAnsi" w:hAnsiTheme="minorHAnsi" w:cstheme="minorHAnsi"/>
        </w:rPr>
        <w:t>recovery</w:t>
      </w:r>
      <w:r w:rsidR="004E1348" w:rsidRPr="00EA235D">
        <w:rPr>
          <w:rFonts w:asciiTheme="minorHAnsi" w:hAnsiTheme="minorHAnsi" w:cstheme="minorHAnsi"/>
        </w:rPr>
        <w:t xml:space="preserve"> between</w:t>
      </w:r>
      <w:r w:rsidR="00010C8F" w:rsidRPr="00EA235D">
        <w:rPr>
          <w:rFonts w:asciiTheme="minorHAnsi" w:hAnsiTheme="minorHAnsi" w:cstheme="minorHAnsi"/>
        </w:rPr>
        <w:t xml:space="preserve"> contraction</w:t>
      </w:r>
      <w:r w:rsidR="004E1348" w:rsidRPr="00EA235D">
        <w:rPr>
          <w:rFonts w:asciiTheme="minorHAnsi" w:hAnsiTheme="minorHAnsi" w:cstheme="minorHAnsi"/>
        </w:rPr>
        <w:t>s.</w:t>
      </w:r>
      <w:r w:rsidR="00BC788D" w:rsidRPr="00EA235D">
        <w:rPr>
          <w:rFonts w:asciiTheme="minorHAnsi" w:hAnsiTheme="minorHAnsi" w:cstheme="minorHAnsi"/>
        </w:rPr>
        <w:t xml:space="preserve"> </w:t>
      </w:r>
      <w:r w:rsidR="00874445" w:rsidRPr="00EA235D">
        <w:rPr>
          <w:rFonts w:asciiTheme="minorHAnsi" w:hAnsiTheme="minorHAnsi" w:cstheme="minorHAnsi"/>
        </w:rPr>
        <w:t xml:space="preserve">Hypoxia can </w:t>
      </w:r>
      <w:r w:rsidR="0030176E" w:rsidRPr="00EA235D">
        <w:rPr>
          <w:rFonts w:asciiTheme="minorHAnsi" w:hAnsiTheme="minorHAnsi" w:cstheme="minorHAnsi"/>
        </w:rPr>
        <w:t xml:space="preserve">also </w:t>
      </w:r>
      <w:r w:rsidR="00874445" w:rsidRPr="00EA235D">
        <w:rPr>
          <w:rFonts w:asciiTheme="minorHAnsi" w:hAnsiTheme="minorHAnsi" w:cstheme="minorHAnsi"/>
        </w:rPr>
        <w:t>cause relaxation of vascular smooth muscle via Ca</w:t>
      </w:r>
      <w:r w:rsidR="00874445" w:rsidRPr="00EA235D">
        <w:rPr>
          <w:rFonts w:asciiTheme="minorHAnsi" w:hAnsiTheme="minorHAnsi" w:cstheme="minorHAnsi"/>
          <w:vertAlign w:val="superscript"/>
        </w:rPr>
        <w:t>2+</w:t>
      </w:r>
      <w:r w:rsidR="00874445" w:rsidRPr="00EA235D">
        <w:rPr>
          <w:rFonts w:asciiTheme="minorHAnsi" w:hAnsiTheme="minorHAnsi" w:cstheme="minorHAnsi"/>
        </w:rPr>
        <w:t>-independent methods</w:t>
      </w:r>
      <w:r w:rsidR="00670E44" w:rsidRPr="00EA235D">
        <w:rPr>
          <w:rFonts w:asciiTheme="minorHAnsi" w:hAnsiTheme="minorHAnsi" w:cstheme="minorHAnsi"/>
        </w:rPr>
        <w:t xml:space="preserve"> </w:t>
      </w:r>
      <w:r w:rsidR="00A76F0F" w:rsidRPr="00EA235D">
        <w:rPr>
          <w:rFonts w:asciiTheme="minorHAnsi" w:hAnsiTheme="minorHAnsi" w:cstheme="minorHAnsi"/>
        </w:rPr>
        <w:fldChar w:fldCharType="begin">
          <w:fldData xml:space="preserve">PEVuZE5vdGU+PENpdGU+PEF1dGhvcj5BYWxramFlcjwvQXV0aG9yPjxZZWFyPjE5OTU8L1llYXI+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BYWxramFlcjwvQXV0aG9yPjxZZWFyPjE5OTU8L1llYXI+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Aalkjaer and Lombard 1995)</w:t>
      </w:r>
      <w:r w:rsidR="00A76F0F" w:rsidRPr="00EA235D">
        <w:rPr>
          <w:rFonts w:asciiTheme="minorHAnsi" w:hAnsiTheme="minorHAnsi" w:cstheme="minorHAnsi"/>
        </w:rPr>
        <w:fldChar w:fldCharType="end"/>
      </w:r>
      <w:r w:rsidR="00670E44" w:rsidRPr="00EA235D">
        <w:rPr>
          <w:rFonts w:asciiTheme="minorHAnsi" w:hAnsiTheme="minorHAnsi" w:cstheme="minorHAnsi"/>
        </w:rPr>
        <w:t>.</w:t>
      </w:r>
      <w:r w:rsidR="00951E70" w:rsidRPr="00EA235D">
        <w:rPr>
          <w:rFonts w:asciiTheme="minorHAnsi" w:hAnsiTheme="minorHAnsi" w:cstheme="minorHAnsi"/>
        </w:rPr>
        <w:t xml:space="preserve"> </w:t>
      </w:r>
      <w:r w:rsidR="004E1348" w:rsidRPr="00EA235D">
        <w:rPr>
          <w:rFonts w:asciiTheme="minorHAnsi" w:hAnsiTheme="minorHAnsi" w:cstheme="minorHAnsi"/>
        </w:rPr>
        <w:t>T</w:t>
      </w:r>
      <w:r w:rsidR="00BC788D" w:rsidRPr="00EA235D">
        <w:rPr>
          <w:rFonts w:asciiTheme="minorHAnsi" w:hAnsiTheme="minorHAnsi" w:cstheme="minorHAnsi"/>
        </w:rPr>
        <w:t xml:space="preserve">here appear to be no direct studies investigating how </w:t>
      </w:r>
      <w:r w:rsidR="00292AD0" w:rsidRPr="00EA235D">
        <w:rPr>
          <w:rFonts w:asciiTheme="minorHAnsi" w:hAnsiTheme="minorHAnsi" w:cstheme="minorHAnsi"/>
        </w:rPr>
        <w:t xml:space="preserve">acute </w:t>
      </w:r>
      <w:r w:rsidR="00BC788D" w:rsidRPr="00EA235D">
        <w:rPr>
          <w:rFonts w:asciiTheme="minorHAnsi" w:hAnsiTheme="minorHAnsi" w:cstheme="minorHAnsi"/>
        </w:rPr>
        <w:t>hypoxia</w:t>
      </w:r>
      <w:r w:rsidR="00292AD0" w:rsidRPr="00EA235D">
        <w:rPr>
          <w:rFonts w:asciiTheme="minorHAnsi" w:hAnsiTheme="minorHAnsi" w:cstheme="minorHAnsi"/>
        </w:rPr>
        <w:t xml:space="preserve"> affects human myometrial vessels.</w:t>
      </w:r>
    </w:p>
    <w:p w14:paraId="39958B9F" w14:textId="4F580B60" w:rsidR="000D4343" w:rsidRPr="00EA235D" w:rsidRDefault="000D4343" w:rsidP="00EA235D">
      <w:pPr>
        <w:pStyle w:val="NormalWeb"/>
        <w:spacing w:line="360" w:lineRule="auto"/>
        <w:rPr>
          <w:rFonts w:asciiTheme="minorHAnsi" w:hAnsiTheme="minorHAnsi" w:cstheme="minorHAnsi"/>
        </w:rPr>
      </w:pPr>
      <w:r w:rsidRPr="00EA235D">
        <w:rPr>
          <w:rFonts w:asciiTheme="minorHAnsi" w:hAnsiTheme="minorHAnsi" w:cstheme="minorHAnsi"/>
        </w:rPr>
        <w:t>I</w:t>
      </w:r>
      <w:r w:rsidR="00C132A3" w:rsidRPr="00EA235D">
        <w:rPr>
          <w:rFonts w:asciiTheme="minorHAnsi" w:hAnsiTheme="minorHAnsi" w:cstheme="minorHAnsi"/>
        </w:rPr>
        <w:t>n uterine</w:t>
      </w:r>
      <w:r w:rsidR="00D94769" w:rsidRPr="00EA235D">
        <w:rPr>
          <w:rFonts w:asciiTheme="minorHAnsi" w:hAnsiTheme="minorHAnsi" w:cstheme="minorHAnsi"/>
        </w:rPr>
        <w:t xml:space="preserve"> arterial</w:t>
      </w:r>
      <w:r w:rsidR="001F77FE" w:rsidRPr="00EA235D">
        <w:rPr>
          <w:rFonts w:asciiTheme="minorHAnsi" w:hAnsiTheme="minorHAnsi" w:cstheme="minorHAnsi"/>
        </w:rPr>
        <w:t xml:space="preserve"> smooth muscle</w:t>
      </w:r>
      <w:r w:rsidR="00C132A3" w:rsidRPr="00EA235D">
        <w:rPr>
          <w:rFonts w:asciiTheme="minorHAnsi" w:hAnsiTheme="minorHAnsi" w:cstheme="minorHAnsi"/>
        </w:rPr>
        <w:t xml:space="preserve"> from pregnant animals, i</w:t>
      </w:r>
      <w:r w:rsidRPr="00EA235D">
        <w:rPr>
          <w:rFonts w:asciiTheme="minorHAnsi" w:hAnsiTheme="minorHAnsi" w:cstheme="minorHAnsi"/>
        </w:rPr>
        <w:t>t has been shown that chronic hypoxia suppresses agonist-mediated</w:t>
      </w:r>
      <w:r w:rsidR="00A24F3E" w:rsidRPr="00EA235D">
        <w:rPr>
          <w:rFonts w:asciiTheme="minorHAnsi" w:hAnsiTheme="minorHAnsi" w:cstheme="minorHAnsi"/>
        </w:rPr>
        <w:t xml:space="preserve"> contractile responses and</w:t>
      </w:r>
      <w:r w:rsidRPr="00EA235D">
        <w:rPr>
          <w:rFonts w:asciiTheme="minorHAnsi" w:hAnsiTheme="minorHAnsi" w:cstheme="minorHAnsi"/>
        </w:rPr>
        <w:t xml:space="preserve"> intracellular </w:t>
      </w:r>
      <w:r w:rsidR="00C41B31" w:rsidRPr="00EA235D">
        <w:rPr>
          <w:rFonts w:asciiTheme="minorHAnsi" w:hAnsiTheme="minorHAnsi" w:cstheme="minorHAnsi"/>
        </w:rPr>
        <w:t>Ca</w:t>
      </w:r>
      <w:r w:rsidR="00C41B31" w:rsidRPr="00EA235D">
        <w:rPr>
          <w:rFonts w:asciiTheme="minorHAnsi" w:hAnsiTheme="minorHAnsi" w:cstheme="minorHAnsi"/>
          <w:vertAlign w:val="superscript"/>
        </w:rPr>
        <w:t>2+</w:t>
      </w:r>
      <w:r w:rsidR="00C41B31" w:rsidRPr="00EA235D">
        <w:rPr>
          <w:rFonts w:asciiTheme="minorHAnsi" w:hAnsiTheme="minorHAnsi" w:cstheme="minorHAnsi"/>
        </w:rPr>
        <w:t xml:space="preserve"> </w:t>
      </w:r>
      <w:r w:rsidRPr="00EA235D">
        <w:rPr>
          <w:rFonts w:asciiTheme="minorHAnsi" w:hAnsiTheme="minorHAnsi" w:cstheme="minorHAnsi"/>
        </w:rPr>
        <w:t xml:space="preserve">mobilisation </w:t>
      </w:r>
      <w:r w:rsidR="00A76F0F" w:rsidRPr="00EA235D">
        <w:rPr>
          <w:rFonts w:asciiTheme="minorHAnsi" w:hAnsiTheme="minorHAnsi" w:cstheme="minorHAnsi"/>
        </w:rPr>
        <w:fldChar w:fldCharType="begin">
          <w:fldData xml:space="preserve">PEVuZE5vdGU+PENpdGU+PEF1dGhvcj5aaGFuZzwvQXV0aG9yPjxZZWFyPjE5OTg8L1llYXI+PFJl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aaGFuZzwvQXV0aG9yPjxZZWFyPjE5OTg8L1llYXI+PFJl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Zhang and Xiao 1998)</w:t>
      </w:r>
      <w:r w:rsidR="00A76F0F" w:rsidRPr="00EA235D">
        <w:rPr>
          <w:rFonts w:asciiTheme="minorHAnsi" w:hAnsiTheme="minorHAnsi" w:cstheme="minorHAnsi"/>
        </w:rPr>
        <w:fldChar w:fldCharType="end"/>
      </w:r>
      <w:r w:rsidR="00C15D5D" w:rsidRPr="00EA235D">
        <w:rPr>
          <w:rFonts w:asciiTheme="minorHAnsi" w:hAnsiTheme="minorHAnsi" w:cstheme="minorHAnsi"/>
        </w:rPr>
        <w:t xml:space="preserve">, </w:t>
      </w:r>
      <w:r w:rsidR="007A633B" w:rsidRPr="00EA235D">
        <w:rPr>
          <w:rFonts w:asciiTheme="minorHAnsi" w:hAnsiTheme="minorHAnsi" w:cstheme="minorHAnsi"/>
        </w:rPr>
        <w:t>decreases</w:t>
      </w:r>
      <w:r w:rsidR="00C132A3" w:rsidRPr="00EA235D">
        <w:rPr>
          <w:rFonts w:asciiTheme="minorHAnsi" w:hAnsiTheme="minorHAnsi" w:cstheme="minorHAnsi"/>
        </w:rPr>
        <w:t xml:space="preserve"> K</w:t>
      </w:r>
      <w:r w:rsidR="00C132A3" w:rsidRPr="00EA235D">
        <w:rPr>
          <w:rFonts w:asciiTheme="minorHAnsi" w:hAnsiTheme="minorHAnsi" w:cstheme="minorHAnsi"/>
          <w:vertAlign w:val="subscript"/>
        </w:rPr>
        <w:t>ATP</w:t>
      </w:r>
      <w:r w:rsidR="00C132A3" w:rsidRPr="00EA235D">
        <w:rPr>
          <w:rFonts w:asciiTheme="minorHAnsi" w:hAnsiTheme="minorHAnsi" w:cstheme="minorHAnsi"/>
        </w:rPr>
        <w:t xml:space="preserve"> channel </w:t>
      </w:r>
      <w:r w:rsidR="00A76F0F" w:rsidRPr="00EA235D">
        <w:rPr>
          <w:rFonts w:asciiTheme="minorHAnsi" w:hAnsiTheme="minorHAnsi" w:cstheme="minorHAnsi"/>
        </w:rPr>
        <w:fldChar w:fldCharType="begin">
          <w:fldData xml:space="preserve">PEVuZE5vdGU+PENpdGU+PEF1dGhvcj5YaWFvPC9BdXRob3I+PFllYXI+MjAxMDwvWWVhcj48UmVj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YaWFvPC9BdXRob3I+PFllYXI+MjAxMDwvWWVhcj48UmVj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Xiao, et al. 2010)</w:t>
      </w:r>
      <w:r w:rsidR="00A76F0F" w:rsidRPr="00EA235D">
        <w:rPr>
          <w:rFonts w:asciiTheme="minorHAnsi" w:hAnsiTheme="minorHAnsi" w:cstheme="minorHAnsi"/>
        </w:rPr>
        <w:fldChar w:fldCharType="end"/>
      </w:r>
      <w:r w:rsidR="00C15D5D" w:rsidRPr="00EA235D">
        <w:rPr>
          <w:rFonts w:asciiTheme="minorHAnsi" w:hAnsiTheme="minorHAnsi" w:cstheme="minorHAnsi"/>
        </w:rPr>
        <w:t xml:space="preserve"> </w:t>
      </w:r>
      <w:r w:rsidR="00C3249A" w:rsidRPr="00EA235D">
        <w:rPr>
          <w:rFonts w:asciiTheme="minorHAnsi" w:hAnsiTheme="minorHAnsi" w:cstheme="minorHAnsi"/>
        </w:rPr>
        <w:t xml:space="preserve">and </w:t>
      </w:r>
      <w:proofErr w:type="spellStart"/>
      <w:r w:rsidR="00C3249A" w:rsidRPr="00EA235D">
        <w:rPr>
          <w:rFonts w:asciiTheme="minorHAnsi" w:hAnsiTheme="minorHAnsi" w:cstheme="minorHAnsi"/>
        </w:rPr>
        <w:t>BK</w:t>
      </w:r>
      <w:r w:rsidR="00C3249A" w:rsidRPr="00EA235D">
        <w:rPr>
          <w:rFonts w:asciiTheme="minorHAnsi" w:hAnsiTheme="minorHAnsi" w:cstheme="minorHAnsi"/>
          <w:vertAlign w:val="subscript"/>
        </w:rPr>
        <w:t>Ca</w:t>
      </w:r>
      <w:proofErr w:type="spellEnd"/>
      <w:r w:rsidR="00C3249A" w:rsidRPr="00EA235D">
        <w:rPr>
          <w:rFonts w:asciiTheme="minorHAnsi" w:hAnsiTheme="minorHAnsi" w:cstheme="minorHAnsi"/>
        </w:rPr>
        <w:t xml:space="preserve"> channel </w:t>
      </w:r>
      <w:r w:rsidR="00C132A3" w:rsidRPr="00EA235D">
        <w:rPr>
          <w:rFonts w:asciiTheme="minorHAnsi" w:hAnsiTheme="minorHAnsi" w:cstheme="minorHAnsi"/>
        </w:rPr>
        <w:t xml:space="preserve">activity </w:t>
      </w:r>
      <w:r w:rsidR="00A76F0F" w:rsidRPr="00EA235D">
        <w:rPr>
          <w:rFonts w:asciiTheme="minorHAnsi" w:hAnsiTheme="minorHAnsi" w:cstheme="minorHAnsi"/>
        </w:rPr>
        <w:fldChar w:fldCharType="begin">
          <w:fldData xml:space="preserve">PEVuZE5vdGU+PENpdGU+PEF1dGhvcj5LYXptaWVyY3phazwvQXV0aG9yPjxZZWFyPjIwMTM8L1ll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LYXptaWVyY3phazwvQXV0aG9yPjxZZWFyPjIwMTM8L1ll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Kazmierczak, et al. 2013)</w:t>
      </w:r>
      <w:r w:rsidR="00A76F0F" w:rsidRPr="00EA235D">
        <w:rPr>
          <w:rFonts w:asciiTheme="minorHAnsi" w:hAnsiTheme="minorHAnsi" w:cstheme="minorHAnsi"/>
        </w:rPr>
        <w:fldChar w:fldCharType="end"/>
      </w:r>
      <w:r w:rsidR="00C15D5D" w:rsidRPr="00EA235D">
        <w:rPr>
          <w:rFonts w:asciiTheme="minorHAnsi" w:hAnsiTheme="minorHAnsi" w:cstheme="minorHAnsi"/>
        </w:rPr>
        <w:t xml:space="preserve"> </w:t>
      </w:r>
      <w:r w:rsidR="001F77FE" w:rsidRPr="00EA235D">
        <w:rPr>
          <w:rFonts w:asciiTheme="minorHAnsi" w:hAnsiTheme="minorHAnsi" w:cstheme="minorHAnsi"/>
        </w:rPr>
        <w:t xml:space="preserve">and increases ROS production </w:t>
      </w:r>
      <w:r w:rsidR="00A76F0F" w:rsidRPr="00EA235D">
        <w:rPr>
          <w:rFonts w:asciiTheme="minorHAnsi" w:hAnsiTheme="minorHAnsi" w:cstheme="minorHAnsi"/>
        </w:rPr>
        <w:fldChar w:fldCharType="begin">
          <w:fldData xml:space="preserve">PEVuZE5vdGU+PENpdGU+PEF1dGhvcj5LYXptaWVyY3phazwvQXV0aG9yPjxZZWFyPjIwMTM8L1ll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</w:fldData>
        </w:fldChar>
      </w:r>
      <w:r w:rsidR="00D555AA">
        <w:rPr>
          <w:rFonts w:asciiTheme="minorHAnsi" w:hAnsiTheme="minorHAnsi" w:cstheme="minorHAnsi"/>
        </w:rPr>
        <w:instrText xml:space="preserve"> ADDIN EN.CITE </w:instrText>
      </w:r>
      <w:r w:rsidR="00D555AA">
        <w:rPr>
          <w:rFonts w:asciiTheme="minorHAnsi" w:hAnsiTheme="minorHAnsi" w:cstheme="minorHAnsi"/>
        </w:rPr>
        <w:fldChar w:fldCharType="begin">
          <w:fldData xml:space="preserve">PEVuZE5vdGU+PENpdGU+PEF1dGhvcj5LYXptaWVyY3phazwvQXV0aG9yPjxZZWFyPjIwMTM8L1ll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</w:fldData>
        </w:fldChar>
      </w:r>
      <w:r w:rsidR="00D555AA">
        <w:rPr>
          <w:rFonts w:asciiTheme="minorHAnsi" w:hAnsiTheme="minorHAnsi" w:cstheme="minorHAnsi"/>
        </w:rPr>
        <w:instrText xml:space="preserve"> ADDIN EN.CITE.DATA </w:instrText>
      </w:r>
      <w:r w:rsidR="00D555AA">
        <w:rPr>
          <w:rFonts w:asciiTheme="minorHAnsi" w:hAnsiTheme="minorHAnsi" w:cstheme="minorHAnsi"/>
        </w:rPr>
      </w:r>
      <w:r w:rsidR="00D555AA">
        <w:rPr>
          <w:rFonts w:asciiTheme="minorHAnsi" w:hAnsiTheme="minorHAnsi" w:cstheme="minorHAnsi"/>
        </w:rPr>
        <w:fldChar w:fldCharType="end"/>
      </w:r>
      <w:r w:rsidR="00A76F0F" w:rsidRPr="00EA235D">
        <w:rPr>
          <w:rFonts w:asciiTheme="minorHAnsi" w:hAnsiTheme="minorHAnsi" w:cstheme="minorHAnsi"/>
        </w:rPr>
      </w:r>
      <w:r w:rsidR="00A76F0F" w:rsidRPr="00EA235D">
        <w:rPr>
          <w:rFonts w:asciiTheme="minorHAnsi" w:hAnsiTheme="minorHAnsi" w:cstheme="minorHAnsi"/>
        </w:rPr>
        <w:fldChar w:fldCharType="separate"/>
      </w:r>
      <w:r w:rsidR="00D555AA">
        <w:rPr>
          <w:rFonts w:asciiTheme="minorHAnsi" w:hAnsiTheme="minorHAnsi" w:cstheme="minorHAnsi"/>
          <w:noProof/>
        </w:rPr>
        <w:t>(Kazmierczak, et al. 2013)</w:t>
      </w:r>
      <w:r w:rsidR="00A76F0F" w:rsidRPr="00EA235D">
        <w:rPr>
          <w:rFonts w:asciiTheme="minorHAnsi" w:hAnsiTheme="minorHAnsi" w:cstheme="minorHAnsi"/>
        </w:rPr>
        <w:fldChar w:fldCharType="end"/>
      </w:r>
      <w:r w:rsidR="001F77FE" w:rsidRPr="00EA235D">
        <w:rPr>
          <w:rFonts w:asciiTheme="minorHAnsi" w:hAnsiTheme="minorHAnsi" w:cstheme="minorHAnsi"/>
        </w:rPr>
        <w:t>.</w:t>
      </w:r>
      <w:r w:rsidR="004E5311" w:rsidRPr="00EA235D">
        <w:rPr>
          <w:rFonts w:asciiTheme="minorHAnsi" w:hAnsiTheme="minorHAnsi" w:cstheme="minorHAnsi"/>
        </w:rPr>
        <w:t xml:space="preserve"> </w:t>
      </w:r>
    </w:p>
    <w:p w14:paraId="391A1779" w14:textId="77777777" w:rsidR="009B6AB1" w:rsidRPr="00EA235D" w:rsidRDefault="009B6AB1" w:rsidP="00EA235D">
      <w:pPr>
        <w:pStyle w:val="Heading2"/>
        <w:rPr>
          <w:sz w:val="24"/>
          <w:szCs w:val="24"/>
        </w:rPr>
      </w:pPr>
      <w:bookmarkStart w:id="26" w:name="pone.0062887-Celotto1"/>
      <w:bookmarkStart w:id="27" w:name="_Toc42767541"/>
      <w:bookmarkEnd w:id="26"/>
      <w:r w:rsidRPr="00EA235D">
        <w:rPr>
          <w:sz w:val="24"/>
          <w:szCs w:val="24"/>
        </w:rPr>
        <w:t xml:space="preserve">Reactive </w:t>
      </w:r>
      <w:proofErr w:type="spellStart"/>
      <w:r w:rsidRPr="00EA235D">
        <w:rPr>
          <w:sz w:val="24"/>
          <w:szCs w:val="24"/>
        </w:rPr>
        <w:t>hyperemia</w:t>
      </w:r>
      <w:bookmarkEnd w:id="27"/>
      <w:proofErr w:type="spellEnd"/>
    </w:p>
    <w:p w14:paraId="39034616" w14:textId="2C352EE2" w:rsidR="009B6AB1" w:rsidRPr="00EA235D" w:rsidRDefault="009B6AB1" w:rsidP="00EA235D">
      <w:r w:rsidRPr="00EA235D">
        <w:t xml:space="preserve">After a tissue has been deprived of oxygen (arterial occlusion or peripheral compression), reactive hyperaemia is the process by which blood flow to that tissue is increased, to restore oxygen levels </w:t>
      </w:r>
      <w:r w:rsidR="00A76F0F" w:rsidRPr="00EA235D">
        <w:fldChar w:fldCharType="begin"/>
      </w:r>
      <w:r w:rsidR="00D555AA">
        <w:instrText xml:space="preserve"> ADDIN EN.CITE &lt;EndNote&gt;&lt;Cite&gt;&lt;Author&gt;Bliss&lt;/Author&gt;&lt;Year&gt;1998&lt;/Year&gt;&lt;RecNum&gt;793&lt;/RecNum&gt;&lt;DisplayText&gt;(Bliss 1998)&lt;/DisplayText&gt;&lt;record&gt;&lt;rec-number&gt;793&lt;/rec-number&gt;&lt;foreign-keys&gt;&lt;key app="EN" db-id="2x0dt0w9p9sz5vet95bx5fd7szz00edtazwt" timestamp="1591655373" guid="2b5d81f9-b6c1-47c5-bde5-b4c4b2180684"&gt;793&lt;/key&gt;&lt;/foreign-keys&gt;&lt;ref-type name="Journal Article"&gt;17&lt;/ref-type&gt;&lt;contributors&gt;&lt;authors&gt;&lt;author&gt;Bliss, M. R.&lt;/author&gt;&lt;/authors&gt;&lt;/contributors&gt;&lt;auth-address&gt;City &amp;amp; Hackney Community Services Trust, London.&lt;/auth-address&gt;&lt;titles&gt;&lt;title&gt;Hyperaemia&lt;/title&gt;&lt;secondary-title&gt;J Tissue Viability&lt;/secondary-title&gt;&lt;/titles&gt;&lt;pages&gt;4-13&lt;/pages&gt;&lt;volume&gt;8&lt;/volume&gt;&lt;number&gt;4&lt;/number&gt;&lt;edition&gt;1999/09/11&lt;/edition&gt;&lt;keywords&gt;&lt;keyword&gt;Humans&lt;/keyword&gt;&lt;keyword&gt;Hyperemia/etiology/metabolism/*physiopathology&lt;/keyword&gt;&lt;keyword&gt;Microcirculation/physiology&lt;/keyword&gt;&lt;keyword&gt;Pressure Ulcer/etiology&lt;/keyword&gt;&lt;keyword&gt;Regional Blood Flow&lt;/keyword&gt;&lt;keyword&gt;Skin/*blood supply&lt;/keyword&gt;&lt;keyword&gt;Vasoconstriction/physiology&lt;/keyword&gt;&lt;keyword&gt;Vasodilation/physiology&lt;/keyword&gt;&lt;/keywords&gt;&lt;dates&gt;&lt;year&gt;1998&lt;/year&gt;&lt;pub-dates&gt;&lt;date&gt;Oct&lt;/date&gt;&lt;/pub-dates&gt;&lt;/dates&gt;&lt;isbn&gt;0965-206X (Print)&amp;#xD;0965-206X (Linking)&lt;/isbn&gt;&lt;accession-num&gt;10480965&lt;/accession-num&gt;&lt;urls&gt;&lt;related-urls&gt;&lt;url&gt;https://www.ncbi.nlm.nih.gov/pubmed/10480965&lt;/url&gt;&lt;/related-urls&gt;&lt;/urls&gt;&lt;electronic-resource-num&gt;10.1016/s0965-206x(98)80028-4&lt;/electronic-resource-num&gt;&lt;/record&gt;&lt;/Cite&gt;&lt;/EndNote&gt;</w:instrText>
      </w:r>
      <w:r w:rsidR="00A76F0F" w:rsidRPr="00EA235D">
        <w:fldChar w:fldCharType="separate"/>
      </w:r>
      <w:r w:rsidR="00D555AA">
        <w:rPr>
          <w:noProof/>
        </w:rPr>
        <w:t>(Bliss 1998)</w:t>
      </w:r>
      <w:r w:rsidR="00A76F0F" w:rsidRPr="00EA235D">
        <w:fldChar w:fldCharType="end"/>
      </w:r>
      <w:r w:rsidRPr="00EA235D">
        <w:t>. The extent and duration of the increased flow i</w:t>
      </w:r>
      <w:r w:rsidR="00A951A5" w:rsidRPr="00EA235D">
        <w:t xml:space="preserve">ncreases with the duration </w:t>
      </w:r>
      <w:r w:rsidRPr="00EA235D">
        <w:t xml:space="preserve">of </w:t>
      </w:r>
      <w:r w:rsidR="004E1348" w:rsidRPr="00EA235D">
        <w:t>occlusion but</w:t>
      </w:r>
      <w:r w:rsidR="00292AD0" w:rsidRPr="00EA235D">
        <w:t xml:space="preserve"> </w:t>
      </w:r>
      <w:r w:rsidRPr="00EA235D">
        <w:t xml:space="preserve">varies </w:t>
      </w:r>
      <w:r w:rsidR="005B2328" w:rsidRPr="00EA235D">
        <w:t>between</w:t>
      </w:r>
      <w:r w:rsidRPr="00EA235D">
        <w:t xml:space="preserve"> vascular beds. </w:t>
      </w:r>
      <w:r w:rsidR="004E1348" w:rsidRPr="00EA235D">
        <w:t>R</w:t>
      </w:r>
      <w:r w:rsidR="00292AD0" w:rsidRPr="00EA235D">
        <w:t>eactive hyperaemia</w:t>
      </w:r>
      <w:r w:rsidRPr="00EA235D">
        <w:t xml:space="preserve"> </w:t>
      </w:r>
      <w:r w:rsidR="004E1348" w:rsidRPr="00EA235D">
        <w:t xml:space="preserve">occurs </w:t>
      </w:r>
      <w:r w:rsidRPr="00EA235D">
        <w:t xml:space="preserve">in uterine vessels. </w:t>
      </w:r>
      <w:r w:rsidR="00E06A0D" w:rsidRPr="00EA235D">
        <w:t xml:space="preserve">It has been </w:t>
      </w:r>
      <w:r w:rsidRPr="00EA235D">
        <w:t xml:space="preserve"> observed in sheep uterine arteries, albeit stronger in non-pregnant than pregnant sheep</w:t>
      </w:r>
      <w:r w:rsidR="00E24A78" w:rsidRPr="00EA235D">
        <w:t xml:space="preserve"> </w:t>
      </w:r>
      <w:r w:rsidR="00A76F0F" w:rsidRPr="00EA235D">
        <w:fldChar w:fldCharType="begin"/>
      </w:r>
      <w:r w:rsidR="00D555AA">
        <w:instrText xml:space="preserve"> ADDIN EN.CITE &lt;EndNote&gt;&lt;Cite&gt;&lt;Author&gt;Fleet&lt;/Author&gt;&lt;Year&gt;1982&lt;/Year&gt;&lt;RecNum&gt;799&lt;/RecNum&gt;&lt;DisplayText&gt;(Fleet and Heap 1982)&lt;/DisplayText&gt;&lt;record&gt;&lt;rec-number&gt;799&lt;/rec-number&gt;&lt;foreign-keys&gt;&lt;key app="EN" db-id="2x0dt0w9p9sz5vet95bx5fd7szz00edtazwt" timestamp="1591655374" guid="97736777-549f-4117-9749-7df99c534ba4"&gt;799&lt;/key&gt;&lt;/foreign-keys&gt;&lt;ref-type name="Journal Article"&gt;17&lt;/ref-type&gt;&lt;contributors&gt;&lt;authors&gt;&lt;author&gt;Fleet, I. R.&lt;/author&gt;&lt;author&gt;Heap, R. B.&lt;/author&gt;&lt;/authors&gt;&lt;/contributors&gt;&lt;titles&gt;&lt;title&gt;Uterine blood flow, myometrial activity and their response to adenosine during the peri-implantation period in sheep&lt;/title&gt;&lt;secondary-title&gt;J Reprod Fertil&lt;/secondary-title&gt;&lt;/titles&gt;&lt;periodical&gt;&lt;full-title&gt;Journal of Reproduction and Fertility&lt;/full-title&gt;&lt;abbr-1&gt;J. Reprod. Fertil.&lt;/abbr-1&gt;&lt;abbr-2&gt;J Reprod Fertil&lt;/abbr-2&gt;&lt;abbr-3&gt;Journal of Reproduction &amp;amp; Fertility&lt;/abbr-3&gt;&lt;/periodical&gt;&lt;pages&gt;195-205&lt;/pages&gt;&lt;volume&gt;65&lt;/volume&gt;&lt;number&gt;1&lt;/number&gt;&lt;edition&gt;1982/05/01&lt;/edition&gt;&lt;keywords&gt;&lt;keyword&gt;Adenosine/*pharmacology&lt;/keyword&gt;&lt;keyword&gt;Animals&lt;/keyword&gt;&lt;keyword&gt;Dipyridamole/pharmacology&lt;/keyword&gt;&lt;keyword&gt;*Embryo Implantation&lt;/keyword&gt;&lt;keyword&gt;Estradiol/pharmacology&lt;/keyword&gt;&lt;keyword&gt;Female&lt;/keyword&gt;&lt;keyword&gt;Pregnancy&lt;/keyword&gt;&lt;keyword&gt;Progesterone/blood&lt;/keyword&gt;&lt;keyword&gt;Sheep&lt;/keyword&gt;&lt;keyword&gt;Uterine Contraction/*drug effects&lt;/keyword&gt;&lt;keyword&gt;Uterus/*blood supply/drug effects&lt;/keyword&gt;&lt;/keywords&gt;&lt;dates&gt;&lt;year&gt;1982&lt;/year&gt;&lt;pub-dates&gt;&lt;date&gt;May&lt;/date&gt;&lt;/pub-dates&gt;&lt;/dates&gt;&lt;isbn&gt;0022-4251 (Print)&amp;#xD;0022-4251 (Linking)&lt;/isbn&gt;&lt;accession-num&gt;7077596&lt;/accession-num&gt;&lt;urls&gt;&lt;related-urls&gt;&lt;url&gt;https://www.ncbi.nlm.nih.gov/pubmed/7077596&lt;/url&gt;&lt;/related-urls&gt;&lt;/urls&gt;&lt;electronic-resource-num&gt;10.1530/jrf.0.0650195&lt;/electronic-resource-num&gt;&lt;/record&gt;&lt;/Cite&gt;&lt;/EndNote&gt;</w:instrText>
      </w:r>
      <w:r w:rsidR="00A76F0F" w:rsidRPr="00EA235D">
        <w:fldChar w:fldCharType="separate"/>
      </w:r>
      <w:r w:rsidR="00D555AA">
        <w:rPr>
          <w:noProof/>
        </w:rPr>
        <w:t>(Fleet and Heap 1982)</w:t>
      </w:r>
      <w:r w:rsidR="00A76F0F" w:rsidRPr="00EA235D">
        <w:fldChar w:fldCharType="end"/>
      </w:r>
      <w:r w:rsidRPr="00EA235D">
        <w:t xml:space="preserve">. </w:t>
      </w:r>
      <w:r w:rsidR="00E06A0D" w:rsidRPr="00EA235D">
        <w:t xml:space="preserve">In rat it is seen following </w:t>
      </w:r>
      <w:r w:rsidRPr="00EA235D">
        <w:t>~15% of uterine artery occlusions</w:t>
      </w:r>
      <w:r w:rsidR="00E06A0D" w:rsidRPr="00EA235D">
        <w:t xml:space="preserve"> </w:t>
      </w:r>
      <w:r w:rsidRPr="00EA235D">
        <w:t xml:space="preserve"> </w:t>
      </w:r>
      <w:r w:rsidR="00A76F0F" w:rsidRPr="00EA235D">
        <w:fldChar w:fldCharType="begin"/>
      </w:r>
      <w:r w:rsidR="00D555AA">
        <w:instrText xml:space="preserve"> ADDIN EN.CITE &lt;EndNote&gt;&lt;Cite&gt;&lt;Author&gt;Larcombe-McDouall&lt;/Author&gt;&lt;Year&gt;1998&lt;/Year&gt;&lt;RecNum&gt;464&lt;/RecNum&gt;&lt;DisplayText&gt;(Larcombe-McDouall, et al. 1998)&lt;/DisplayText&gt;&lt;record&gt;&lt;rec-number&gt;464&lt;/rec-number&gt;&lt;foreign-keys&gt;&lt;key app="EN" db-id="2x0dt0w9p9sz5vet95bx5fd7szz00edtazwt" timestamp="1584125699" guid="d70c5de6-472b-46a3-b432-6e6249eb9b22"&gt;464&lt;/key&gt;&lt;/foreign-keys&gt;&lt;ref-type name="Journal Article"&gt;17&lt;/ref-type&gt;&lt;contributors&gt;&lt;authors&gt;&lt;author&gt;Larcombe-McDouall, J. B.&lt;/author&gt;&lt;author&gt;Harrison, N.&lt;/author&gt;&lt;author&gt;Wray, S.&lt;/author&gt;&lt;/authors&gt;&lt;/contributors&gt;&lt;auth-address&gt;Physiological Laboratory, Crown Street, The University of Liverpool, Liverpool, L69 3BX, UK.&lt;/auth-address&gt;&lt;titles&gt;&lt;title&gt;The in vivo relationship between blood flow, contractions, pH and metabolites in the rat uterus&lt;/title&gt;&lt;secondary-title&gt;Pflugers Arch&lt;/secondary-title&gt;&lt;/titles&gt;&lt;periodical&gt;&lt;full-title&gt;Pflügers Archiv. European Journal of Physiology&lt;/full-title&gt;&lt;abbr-1&gt;Pflugers Arch.&lt;/abbr-1&gt;&lt;abbr-2&gt;Pflugers Arch&lt;/abbr-2&gt;&lt;/periodical&gt;&lt;pages&gt;810-7&lt;/pages&gt;&lt;volume&gt;435&lt;/volume&gt;&lt;number&gt;6&lt;/number&gt;&lt;edition&gt;1998/06/13&lt;/edition&gt;&lt;keywords&gt;&lt;keyword&gt;Adenosine Triphosphate/metabolism&lt;/keyword&gt;&lt;keyword&gt;Animals&lt;/keyword&gt;&lt;keyword&gt;Blood Flow Velocity&lt;/keyword&gt;&lt;keyword&gt;Female&lt;/keyword&gt;&lt;keyword&gt;Hydrogen-Ion Concentration&lt;/keyword&gt;&lt;keyword&gt;Laser-Doppler Flowmetry&lt;/keyword&gt;&lt;keyword&gt;Magnetic Resonance Spectroscopy&lt;/keyword&gt;&lt;keyword&gt;Organophosphates/metabolism&lt;/keyword&gt;&lt;keyword&gt;Phosphates/metabolism&lt;/keyword&gt;&lt;keyword&gt;Phosphocreatine/metabolism&lt;/keyword&gt;&lt;keyword&gt;Rats&lt;/keyword&gt;&lt;keyword&gt;Rats, Sprague-Dawley&lt;/keyword&gt;&lt;keyword&gt;Uterine Contraction/*physiology&lt;/keyword&gt;&lt;keyword&gt;Uterus/*blood supply/*metabolism&lt;/keyword&gt;&lt;/keywords&gt;&lt;dates&gt;&lt;year&gt;1998&lt;/year&gt;&lt;pub-dates&gt;&lt;date&gt;May&lt;/date&gt;&lt;/pub-dates&gt;&lt;/dates&gt;&lt;isbn&gt;0031-6768 (Print)&amp;#xD;0031-6768 (Linking)&lt;/isbn&gt;&lt;accession-num&gt;9518510&lt;/accession-num&gt;&lt;urls&gt;&lt;related-urls&gt;&lt;url&gt;https://www.ncbi.nlm.nih.gov/pubmed/9518510&lt;/url&gt;&lt;/related-urls&gt;&lt;/urls&gt;&lt;electronic-resource-num&gt;10.1007/s004240050588&lt;/electronic-resource-num&gt;&lt;/record&gt;&lt;/Cite&gt;&lt;/EndNote&gt;</w:instrText>
      </w:r>
      <w:r w:rsidR="00A76F0F" w:rsidRPr="00EA235D">
        <w:fldChar w:fldCharType="separate"/>
      </w:r>
      <w:r w:rsidR="00D555AA">
        <w:rPr>
          <w:noProof/>
        </w:rPr>
        <w:t>(Larcombe-McDouall, et al. 1998)</w:t>
      </w:r>
      <w:r w:rsidR="00A76F0F" w:rsidRPr="00EA235D">
        <w:fldChar w:fldCharType="end"/>
      </w:r>
      <w:r w:rsidRPr="00EA235D">
        <w:t xml:space="preserve">. </w:t>
      </w:r>
      <w:r w:rsidR="00292AD0" w:rsidRPr="00EA235D">
        <w:t>I</w:t>
      </w:r>
      <w:r w:rsidRPr="00EA235D">
        <w:t xml:space="preserve">n pregnant women no evidence of </w:t>
      </w:r>
      <w:r w:rsidR="00292AD0" w:rsidRPr="00EA235D">
        <w:t>reactive hyperaemia</w:t>
      </w:r>
      <w:r w:rsidR="004E1348" w:rsidRPr="00EA235D">
        <w:t xml:space="preserve"> was found</w:t>
      </w:r>
      <w:r w:rsidRPr="00EA235D">
        <w:t xml:space="preserve"> </w:t>
      </w:r>
      <w:r w:rsidR="00A76F0F" w:rsidRPr="00EA235D">
        <w:fldChar w:fldCharType="begin">
          <w:fldData xml:space="preserve">PEVuZE5vdGU+PENpdGU+PEF1dGhvcj5Kb25lczwvQXV0aG9yPjxZZWFyPjIwMDk8L1llYXI+PFJl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</w:fldData>
        </w:fldChar>
      </w:r>
      <w:r w:rsidR="00D555AA">
        <w:instrText xml:space="preserve"> ADDIN EN.CITE </w:instrText>
      </w:r>
      <w:r w:rsidR="00D555AA">
        <w:fldChar w:fldCharType="begin">
          <w:fldData xml:space="preserve">PEVuZE5vdGU+PENpdGU+PEF1dGhvcj5Kb25lczwvQXV0aG9yPjxZZWFyPjIwMDk8L1llYXI+PFJl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</w:fldData>
        </w:fldChar>
      </w:r>
      <w:r w:rsidR="00D555AA">
        <w:instrText xml:space="preserve"> ADDIN EN.CITE.DATA </w:instrText>
      </w:r>
      <w:r w:rsidR="00D555AA">
        <w:fldChar w:fldCharType="end"/>
      </w:r>
      <w:r w:rsidR="00A76F0F" w:rsidRPr="00EA235D">
        <w:fldChar w:fldCharType="separate"/>
      </w:r>
      <w:r w:rsidR="00D555AA">
        <w:rPr>
          <w:noProof/>
        </w:rPr>
        <w:t>(Jones, et al. 2009)</w:t>
      </w:r>
      <w:r w:rsidR="00A76F0F" w:rsidRPr="00EA235D">
        <w:fldChar w:fldCharType="end"/>
      </w:r>
      <w:r w:rsidRPr="00EA235D">
        <w:t xml:space="preserve">. </w:t>
      </w:r>
      <w:r w:rsidR="005B2328" w:rsidRPr="00EA235D">
        <w:t xml:space="preserve">In brachial arteries, </w:t>
      </w:r>
      <w:r w:rsidR="00292AD0" w:rsidRPr="00EA235D">
        <w:t>reactive hyperaemia</w:t>
      </w:r>
      <w:r w:rsidRPr="00EA235D">
        <w:rPr>
          <w:lang w:val="en"/>
        </w:rPr>
        <w:t xml:space="preserve"> is reduced in pregnancy </w:t>
      </w:r>
      <w:r w:rsidR="00E24A78" w:rsidRPr="00EA235D">
        <w:rPr>
          <w:lang w:val="en"/>
        </w:rPr>
        <w:t xml:space="preserve"> </w:t>
      </w:r>
      <w:r w:rsidR="00A76F0F" w:rsidRPr="00EA235D">
        <w:rPr>
          <w:lang w:val="en"/>
        </w:rPr>
        <w:fldChar w:fldCharType="begin"/>
      </w:r>
      <w:r w:rsidR="00D555AA">
        <w:rPr>
          <w:lang w:val="en"/>
        </w:rPr>
        <w:instrText xml:space="preserve"> ADDIN EN.CITE &lt;EndNote&gt;&lt;Cite&gt;&lt;Author&gt;Dorup&lt;/Author&gt;&lt;Year&gt;1999&lt;/Year&gt;&lt;RecNum&gt;800&lt;/RecNum&gt;&lt;DisplayText&gt;(Dorup, et al. 1999)&lt;/DisplayText&gt;&lt;record&gt;&lt;rec-number&gt;800&lt;/rec-number&gt;&lt;foreign-keys&gt;&lt;key app="EN" db-id="2x0dt0w9p9sz5vet95bx5fd7szz00edtazwt" timestamp="1591655374" guid="88520599-127a-44a4-b334-8134d1086a14"&gt;800&lt;/key&gt;&lt;/foreign-keys&gt;&lt;ref-type name="Journal Article"&gt;17&lt;/ref-type&gt;&lt;contributors&gt;&lt;authors&gt;&lt;author&gt;Dorup, I.&lt;/author&gt;&lt;author&gt;Skajaa, K.&lt;/author&gt;&lt;author&gt;Sorensen, K. E.&lt;/author&gt;&lt;/authors&gt;&lt;/contributors&gt;&lt;auth-address&gt;Department of Cardiology, Skejby University Hospital, DK-8200 Aarhus, Denmark.&lt;/auth-address&gt;&lt;titles&gt;&lt;title&gt;Normal pregnancy is associated with enhanced endothelium-dependent flow-mediated vasodilation&lt;/title&gt;&lt;secondary-title&gt;Am J Physiol&lt;/secondary-title&gt;&lt;/titles&gt;&lt;periodical&gt;&lt;full-title&gt;American Journal of Physiology&lt;/full-title&gt;&lt;abbr-1&gt;Am. J. Physiol.&lt;/abbr-1&gt;&lt;abbr-2&gt;Am J Physiol&lt;/abbr-2&gt;&lt;/periodical&gt;&lt;pages&gt;H821-5&lt;/pages&gt;&lt;volume&gt;276&lt;/volume&gt;&lt;number&gt;3&lt;/number&gt;&lt;edition&gt;1999/03/10&lt;/edition&gt;&lt;keywords&gt;&lt;keyword&gt;Adult&lt;/keyword&gt;&lt;keyword&gt;Blood Circulation/*physiology&lt;/keyword&gt;&lt;keyword&gt;Brachial Artery/physiology&lt;/keyword&gt;&lt;keyword&gt;Cross-Sectional Studies&lt;/keyword&gt;&lt;keyword&gt;Endothelium, Vascular/*physiology&lt;/keyword&gt;&lt;keyword&gt;Female&lt;/keyword&gt;&lt;keyword&gt;Humans&lt;/keyword&gt;&lt;keyword&gt;Longitudinal Studies&lt;/keyword&gt;&lt;keyword&gt;Pregnancy/*physiology&lt;/keyword&gt;&lt;keyword&gt;Pregnancy Trimester, First&lt;/keyword&gt;&lt;keyword&gt;Pregnancy Trimester, Second&lt;/keyword&gt;&lt;keyword&gt;Pregnancy Trimester, Third&lt;/keyword&gt;&lt;keyword&gt;Prospective Studies&lt;/keyword&gt;&lt;keyword&gt;Reference Values&lt;/keyword&gt;&lt;keyword&gt;Vasodilation/*physiology&lt;/keyword&gt;&lt;/keywords&gt;&lt;dates&gt;&lt;year&gt;1999&lt;/year&gt;&lt;pub-dates&gt;&lt;date&gt;Mar&lt;/date&gt;&lt;/pub-dates&gt;&lt;/dates&gt;&lt;isbn&gt;0002-9513 (Print)&amp;#xD;0002-9513 (Linking)&lt;/isbn&gt;&lt;accession-num&gt;10070064&lt;/accession-num&gt;&lt;urls&gt;&lt;related-urls&gt;&lt;url&gt;https://www.ncbi.nlm.nih.gov/pubmed/10070064&lt;/url&gt;&lt;/related-urls&gt;&lt;/urls&gt;&lt;electronic-resource-num&gt;10.1152/ajpheart.1999.276.3.H821&lt;/electronic-resource-num&gt;&lt;/record&gt;&lt;/Cite&gt;&lt;/EndNote&gt;</w:instrText>
      </w:r>
      <w:r w:rsidR="00A76F0F" w:rsidRPr="00EA235D">
        <w:rPr>
          <w:lang w:val="en"/>
        </w:rPr>
        <w:fldChar w:fldCharType="separate"/>
      </w:r>
      <w:r w:rsidR="00D555AA">
        <w:rPr>
          <w:noProof/>
          <w:lang w:val="en"/>
        </w:rPr>
        <w:t>(Dorup, et al. 1999)</w:t>
      </w:r>
      <w:r w:rsidR="00A76F0F" w:rsidRPr="00EA235D">
        <w:rPr>
          <w:lang w:val="en"/>
        </w:rPr>
        <w:fldChar w:fldCharType="end"/>
      </w:r>
      <w:r w:rsidRPr="00EA235D">
        <w:t xml:space="preserve">, perhaps </w:t>
      </w:r>
      <w:r w:rsidR="00E06A0D" w:rsidRPr="00EA235D">
        <w:t xml:space="preserve">because </w:t>
      </w:r>
      <w:r w:rsidRPr="00EA235D">
        <w:t>blood vessels are already more dilated than</w:t>
      </w:r>
      <w:r w:rsidRPr="00EA235D">
        <w:rPr>
          <w:lang w:val="en"/>
        </w:rPr>
        <w:t xml:space="preserve"> usual</w:t>
      </w:r>
      <w:r w:rsidRPr="00EA235D">
        <w:t xml:space="preserve">. </w:t>
      </w:r>
      <w:r w:rsidRPr="00EA235D">
        <w:rPr>
          <w:lang w:val="en"/>
        </w:rPr>
        <w:t xml:space="preserve">The fundamental stimulus driving </w:t>
      </w:r>
      <w:r w:rsidR="000A4EED" w:rsidRPr="00EA235D">
        <w:t xml:space="preserve">reactive hyperaemia </w:t>
      </w:r>
      <w:r w:rsidRPr="00EA235D">
        <w:rPr>
          <w:lang w:val="en"/>
        </w:rPr>
        <w:t>is tissue hypoxia and</w:t>
      </w:r>
      <w:r w:rsidRPr="00EA235D">
        <w:t xml:space="preserve"> K</w:t>
      </w:r>
      <w:r w:rsidRPr="00EA235D">
        <w:rPr>
          <w:vertAlign w:val="subscript"/>
        </w:rPr>
        <w:t>ATP</w:t>
      </w:r>
      <w:r w:rsidRPr="00EA235D">
        <w:t xml:space="preserve"> channels, adenosine, </w:t>
      </w:r>
      <w:r w:rsidR="005D54E3" w:rsidRPr="00EA235D">
        <w:t>NO</w:t>
      </w:r>
      <w:r w:rsidRPr="00EA235D">
        <w:t xml:space="preserve"> and prostaglandins have all been </w:t>
      </w:r>
      <w:r w:rsidRPr="00EA235D">
        <w:lastRenderedPageBreak/>
        <w:t>implicated</w:t>
      </w:r>
      <w:r w:rsidR="00D3035A" w:rsidRPr="00EA235D">
        <w:t>. R</w:t>
      </w:r>
      <w:proofErr w:type="spellStart"/>
      <w:r w:rsidR="00D94769" w:rsidRPr="00EA235D">
        <w:rPr>
          <w:lang w:val="en"/>
        </w:rPr>
        <w:t>epeated</w:t>
      </w:r>
      <w:proofErr w:type="spellEnd"/>
      <w:r w:rsidRPr="00EA235D">
        <w:rPr>
          <w:lang w:val="en"/>
        </w:rPr>
        <w:t xml:space="preserve"> vessel occlusions decrease </w:t>
      </w:r>
      <w:r w:rsidR="000A4EED" w:rsidRPr="00EA235D">
        <w:t>reactive hyperaemia</w:t>
      </w:r>
      <w:r w:rsidRPr="00EA235D">
        <w:rPr>
          <w:lang w:val="en"/>
        </w:rPr>
        <w:t xml:space="preserve"> when the inter-stimulus interval is short </w:t>
      </w:r>
      <w:r w:rsidR="00A76F0F" w:rsidRPr="00EA235D">
        <w:rPr>
          <w:lang w:val="en"/>
        </w:rPr>
        <w:fldChar w:fldCharType="begin">
          <w:fldData xml:space="preserve">PEVuZE5vdGU+PENpdGU+PEF1dGhvcj5FaWtlbnM8L0F1dGhvcj48WWVhcj4xOTczPC9ZZWFyPjxS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=
</w:fldData>
        </w:fldChar>
      </w:r>
      <w:r w:rsidR="00D555AA">
        <w:rPr>
          <w:lang w:val="en"/>
        </w:rPr>
        <w:instrText xml:space="preserve"> ADDIN EN.CITE </w:instrText>
      </w:r>
      <w:r w:rsidR="00D555AA">
        <w:rPr>
          <w:lang w:val="en"/>
        </w:rPr>
        <w:fldChar w:fldCharType="begin">
          <w:fldData xml:space="preserve">PEVuZE5vdGU+PENpdGU+PEF1dGhvcj5FaWtlbnM8L0F1dGhvcj48WWVhcj4xOTczPC9ZZWFyPjxS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=
</w:fldData>
        </w:fldChar>
      </w:r>
      <w:r w:rsidR="00D555AA">
        <w:rPr>
          <w:lang w:val="en"/>
        </w:rPr>
        <w:instrText xml:space="preserve"> ADDIN EN.CITE.DATA </w:instrText>
      </w:r>
      <w:r w:rsidR="00D555AA">
        <w:rPr>
          <w:lang w:val="en"/>
        </w:rPr>
      </w:r>
      <w:r w:rsidR="00D555AA">
        <w:rPr>
          <w:lang w:val="en"/>
        </w:rPr>
        <w:fldChar w:fldCharType="end"/>
      </w:r>
      <w:r w:rsidR="00A76F0F" w:rsidRPr="00EA235D">
        <w:rPr>
          <w:lang w:val="en"/>
        </w:rPr>
      </w:r>
      <w:r w:rsidR="00A76F0F" w:rsidRPr="00EA235D">
        <w:rPr>
          <w:lang w:val="en"/>
        </w:rPr>
        <w:fldChar w:fldCharType="separate"/>
      </w:r>
      <w:r w:rsidR="00D555AA">
        <w:rPr>
          <w:noProof/>
          <w:lang w:val="en"/>
        </w:rPr>
        <w:t>(Eikens and Wilcken 1973, Messere, et al. 2017, Turturici and Roatta 2013)</w:t>
      </w:r>
      <w:r w:rsidR="00A76F0F" w:rsidRPr="00EA235D">
        <w:rPr>
          <w:lang w:val="en"/>
        </w:rPr>
        <w:fldChar w:fldCharType="end"/>
      </w:r>
      <w:r w:rsidRPr="00EA235D">
        <w:rPr>
          <w:lang w:val="en"/>
        </w:rPr>
        <w:t>.</w:t>
      </w:r>
      <w:r w:rsidR="000A4EED" w:rsidRPr="00EA235D">
        <w:rPr>
          <w:lang w:val="en"/>
        </w:rPr>
        <w:t xml:space="preserve"> This may be relevant to </w:t>
      </w:r>
      <w:proofErr w:type="spellStart"/>
      <w:r w:rsidR="000A4EED" w:rsidRPr="00EA235D">
        <w:rPr>
          <w:lang w:val="en"/>
        </w:rPr>
        <w:t>labour</w:t>
      </w:r>
      <w:proofErr w:type="spellEnd"/>
      <w:r w:rsidR="000A4EED" w:rsidRPr="00EA235D">
        <w:rPr>
          <w:lang w:val="en"/>
        </w:rPr>
        <w:t xml:space="preserve"> when the contraction frequency is high.</w:t>
      </w:r>
    </w:p>
    <w:p w14:paraId="4DA49E9F" w14:textId="77777777" w:rsidR="009B6AB1" w:rsidRPr="00EA235D" w:rsidRDefault="009B6AB1" w:rsidP="00EA235D">
      <w:pPr>
        <w:pStyle w:val="Heading2"/>
        <w:rPr>
          <w:sz w:val="24"/>
          <w:szCs w:val="24"/>
        </w:rPr>
      </w:pPr>
      <w:bookmarkStart w:id="28" w:name="_Toc42767542"/>
      <w:r w:rsidRPr="00EA235D">
        <w:rPr>
          <w:sz w:val="24"/>
          <w:szCs w:val="24"/>
        </w:rPr>
        <w:t>Ischaemia-reperfusion</w:t>
      </w:r>
      <w:r w:rsidR="005D54E3" w:rsidRPr="00EA235D">
        <w:rPr>
          <w:sz w:val="24"/>
          <w:szCs w:val="24"/>
        </w:rPr>
        <w:t xml:space="preserve"> and h</w:t>
      </w:r>
      <w:r w:rsidRPr="00EA235D">
        <w:rPr>
          <w:sz w:val="24"/>
          <w:szCs w:val="24"/>
        </w:rPr>
        <w:t>ypoxic preconditioning</w:t>
      </w:r>
      <w:bookmarkEnd w:id="28"/>
    </w:p>
    <w:p w14:paraId="3F66116E" w14:textId="54CC1FC9" w:rsidR="009B6AB1" w:rsidRPr="00EA235D" w:rsidRDefault="009B6AB1" w:rsidP="00EA235D">
      <w:r w:rsidRPr="00EA235D">
        <w:rPr>
          <w:lang w:val="en"/>
        </w:rPr>
        <w:t xml:space="preserve">Reperfusion of tissues following a period of </w:t>
      </w:r>
      <w:r w:rsidR="00D3035A" w:rsidRPr="00EA235D">
        <w:rPr>
          <w:lang w:val="en"/>
        </w:rPr>
        <w:t>ischemia</w:t>
      </w:r>
      <w:r w:rsidRPr="00EA235D">
        <w:rPr>
          <w:lang w:val="en"/>
        </w:rPr>
        <w:t xml:space="preserve"> is vital for tissue viability and function, </w:t>
      </w:r>
      <w:r w:rsidR="00D3035A" w:rsidRPr="00EA235D">
        <w:rPr>
          <w:lang w:val="en"/>
        </w:rPr>
        <w:t>but</w:t>
      </w:r>
      <w:r w:rsidRPr="00EA235D">
        <w:rPr>
          <w:lang w:val="en"/>
        </w:rPr>
        <w:t xml:space="preserve"> reintroduction of oxygen can paradoxically cause further damage. This is due to loss of ionic balance, oedema and the generation of ROS and inflammatory cytokines, </w:t>
      </w:r>
      <w:r w:rsidR="00A76F0F" w:rsidRPr="00EA235D">
        <w:rPr>
          <w:lang w:val="en"/>
        </w:rPr>
        <w:fldChar w:fldCharType="begin"/>
      </w:r>
      <w:r w:rsidR="00D555AA">
        <w:rPr>
          <w:lang w:val="en"/>
        </w:rPr>
        <w:instrText xml:space="preserve"> ADDIN EN.CITE &lt;EndNote&gt;&lt;Cite&gt;&lt;Author&gt;Gourdin&lt;/Author&gt;&lt;Year&gt;2009&lt;/Year&gt;&lt;RecNum&gt;808&lt;/RecNum&gt;&lt;DisplayText&gt;(Gourdin, et al. 2009)&lt;/DisplayText&gt;&lt;record&gt;&lt;rec-number&gt;808&lt;/rec-number&gt;&lt;foreign-keys&gt;&lt;key app="EN" db-id="2x0dt0w9p9sz5vet95bx5fd7szz00edtazwt" timestamp="1591655375" guid="72690863-6e7a-439f-a024-5d36870c255f"&gt;808&lt;/key&gt;&lt;/foreign-keys&gt;&lt;ref-type name="Journal Article"&gt;17&lt;/ref-type&gt;&lt;contributors&gt;&lt;authors&gt;&lt;author&gt;Gourdin, M. J.&lt;/author&gt;&lt;author&gt;Bree, B.&lt;/author&gt;&lt;author&gt;De Kock, M.&lt;/author&gt;&lt;/authors&gt;&lt;/contributors&gt;&lt;auth-address&gt;Department of Anaesthesiology, Universite Catholique de Louvain, University Hospital of Mont Godinne, Yvoir, Belgium. maximilien.gourdin@uclouvain.be&lt;/auth-address&gt;&lt;titles&gt;&lt;title&gt;The impact of ischaemia-reperfusion on the blood vessel&lt;/title&gt;&lt;secondary-title&gt;Eur J Anaesthesiol&lt;/secondary-title&gt;&lt;/titles&gt;&lt;periodical&gt;&lt;full-title&gt;European Journal of Anaesthesiology&lt;/full-title&gt;&lt;abbr-1&gt;Eur. J. Anaesthesiol.&lt;/abbr-1&gt;&lt;abbr-2&gt;Eur J Anaesthesiol&lt;/abbr-2&gt;&lt;/periodical&gt;&lt;pages&gt;537-47&lt;/pages&gt;&lt;volume&gt;26&lt;/volume&gt;&lt;number&gt;7&lt;/number&gt;&lt;edition&gt;2009/05/05&lt;/edition&gt;&lt;keywords&gt;&lt;keyword&gt;Animals&lt;/keyword&gt;&lt;keyword&gt;Endothelium, Vascular/*physiopathology&lt;/keyword&gt;&lt;keyword&gt;Humans&lt;/keyword&gt;&lt;keyword&gt;Inflammation/etiology/*physiopathology&lt;/keyword&gt;&lt;keyword&gt;Neutrophils/metabolism&lt;/keyword&gt;&lt;keyword&gt;Oxidative Stress&lt;/keyword&gt;&lt;keyword&gt;Reactive Oxygen Species&lt;/keyword&gt;&lt;keyword&gt;Reperfusion Injury/*physiopathology&lt;/keyword&gt;&lt;keyword&gt;Tumor Necrosis Factor-alpha/metabolism&lt;/keyword&gt;&lt;keyword&gt;Vasoconstriction&lt;/keyword&gt;&lt;keyword&gt;Vasodilation&lt;/keyword&gt;&lt;/keywords&gt;&lt;dates&gt;&lt;year&gt;2009&lt;/year&gt;&lt;pub-dates&gt;&lt;date&gt;Jul&lt;/date&gt;&lt;/pub-dates&gt;&lt;/dates&gt;&lt;isbn&gt;1365-2346 (Electronic)&amp;#xD;0265-0215 (Linking)&lt;/isbn&gt;&lt;accession-num&gt;19412112&lt;/accession-num&gt;&lt;urls&gt;&lt;related-urls&gt;&lt;url&gt;https://www.ncbi.nlm.nih.gov/pubmed/19412112&lt;/url&gt;&lt;/related-urls&gt;&lt;/urls&gt;&lt;electronic-resource-num&gt;10.1097/EJA.0b013e328324b7c2&lt;/electronic-resource-num&gt;&lt;/record&gt;&lt;/Cite&gt;&lt;/EndNote&gt;</w:instrText>
      </w:r>
      <w:r w:rsidR="00A76F0F" w:rsidRPr="00EA235D">
        <w:rPr>
          <w:lang w:val="en"/>
        </w:rPr>
        <w:fldChar w:fldCharType="separate"/>
      </w:r>
      <w:r w:rsidR="00D555AA">
        <w:rPr>
          <w:noProof/>
          <w:lang w:val="en"/>
        </w:rPr>
        <w:t>(Gourdin, et al. 2009)</w:t>
      </w:r>
      <w:r w:rsidR="00A76F0F" w:rsidRPr="00EA235D">
        <w:rPr>
          <w:lang w:val="en"/>
        </w:rPr>
        <w:fldChar w:fldCharType="end"/>
      </w:r>
      <w:r w:rsidRPr="00EA235D">
        <w:rPr>
          <w:lang w:val="en"/>
        </w:rPr>
        <w:t xml:space="preserve">. </w:t>
      </w:r>
      <w:r w:rsidRPr="00EA235D">
        <w:t xml:space="preserve">The endothelium </w:t>
      </w:r>
      <w:r w:rsidR="00E06A0D" w:rsidRPr="00EA235D">
        <w:t xml:space="preserve">is </w:t>
      </w:r>
      <w:r w:rsidRPr="00EA235D">
        <w:t xml:space="preserve"> very sensitive to</w:t>
      </w:r>
      <w:r w:rsidR="005D54E3" w:rsidRPr="00EA235D">
        <w:t xml:space="preserve"> such</w:t>
      </w:r>
      <w:r w:rsidRPr="00EA235D">
        <w:t xml:space="preserve"> injuries, producing a reduction in NO-mediated vasodilation and vasospasm </w:t>
      </w:r>
      <w:r w:rsidR="00A76F0F" w:rsidRPr="00EA235D">
        <w:fldChar w:fldCharType="begin"/>
      </w:r>
      <w:r w:rsidR="00D555AA">
        <w:instrText xml:space="preserve"> ADDIN EN.CITE &lt;EndNote&gt;&lt;Cite&gt;&lt;Author&gt;Gourdin&lt;/Author&gt;&lt;Year&gt;2009&lt;/Year&gt;&lt;RecNum&gt;808&lt;/RecNum&gt;&lt;DisplayText&gt;(Gourdin, et al. 2009)&lt;/DisplayText&gt;&lt;record&gt;&lt;rec-number&gt;808&lt;/rec-number&gt;&lt;foreign-keys&gt;&lt;key app="EN" db-id="2x0dt0w9p9sz5vet95bx5fd7szz00edtazwt" timestamp="1591655375" guid="72690863-6e7a-439f-a024-5d36870c255f"&gt;808&lt;/key&gt;&lt;/foreign-keys&gt;&lt;ref-type name="Journal Article"&gt;17&lt;/ref-type&gt;&lt;contributors&gt;&lt;authors&gt;&lt;author&gt;Gourdin, M. J.&lt;/author&gt;&lt;author&gt;Bree, B.&lt;/author&gt;&lt;author&gt;De Kock, M.&lt;/author&gt;&lt;/authors&gt;&lt;/contributors&gt;&lt;auth-address&gt;Department of Anaesthesiology, Universite Catholique de Louvain, University Hospital of Mont Godinne, Yvoir, Belgium. maximilien.gourdin@uclouvain.be&lt;/auth-address&gt;&lt;titles&gt;&lt;title&gt;The impact of ischaemia-reperfusion on the blood vessel&lt;/title&gt;&lt;secondary-title&gt;Eur J Anaesthesiol&lt;/secondary-title&gt;&lt;/titles&gt;&lt;periodical&gt;&lt;full-title&gt;European Journal of Anaesthesiology&lt;/full-title&gt;&lt;abbr-1&gt;Eur. J. Anaesthesiol.&lt;/abbr-1&gt;&lt;abbr-2&gt;Eur J Anaesthesiol&lt;/abbr-2&gt;&lt;/periodical&gt;&lt;pages&gt;537-47&lt;/pages&gt;&lt;volume&gt;26&lt;/volume&gt;&lt;number&gt;7&lt;/number&gt;&lt;edition&gt;2009/05/05&lt;/edition&gt;&lt;keywords&gt;&lt;keyword&gt;Animals&lt;/keyword&gt;&lt;keyword&gt;Endothelium, Vascular/*physiopathology&lt;/keyword&gt;&lt;keyword&gt;Humans&lt;/keyword&gt;&lt;keyword&gt;Inflammation/etiology/*physiopathology&lt;/keyword&gt;&lt;keyword&gt;Neutrophils/metabolism&lt;/keyword&gt;&lt;keyword&gt;Oxidative Stress&lt;/keyword&gt;&lt;keyword&gt;Reactive Oxygen Species&lt;/keyword&gt;&lt;keyword&gt;Reperfusion Injury/*physiopathology&lt;/keyword&gt;&lt;keyword&gt;Tumor Necrosis Factor-alpha/metabolism&lt;/keyword&gt;&lt;keyword&gt;Vasoconstriction&lt;/keyword&gt;&lt;keyword&gt;Vasodilation&lt;/keyword&gt;&lt;/keywords&gt;&lt;dates&gt;&lt;year&gt;2009&lt;/year&gt;&lt;pub-dates&gt;&lt;date&gt;Jul&lt;/date&gt;&lt;/pub-dates&gt;&lt;/dates&gt;&lt;isbn&gt;1365-2346 (Electronic)&amp;#xD;0265-0215 (Linking)&lt;/isbn&gt;&lt;accession-num&gt;19412112&lt;/accession-num&gt;&lt;urls&gt;&lt;related-urls&gt;&lt;url&gt;https://www.ncbi.nlm.nih.gov/pubmed/19412112&lt;/url&gt;&lt;/related-urls&gt;&lt;/urls&gt;&lt;electronic-resource-num&gt;10.1097/EJA.0b013e328324b7c2&lt;/electronic-resource-num&gt;&lt;/record&gt;&lt;/Cite&gt;&lt;/EndNote&gt;</w:instrText>
      </w:r>
      <w:r w:rsidR="00A76F0F" w:rsidRPr="00EA235D">
        <w:fldChar w:fldCharType="separate"/>
      </w:r>
      <w:r w:rsidR="00D555AA">
        <w:rPr>
          <w:noProof/>
        </w:rPr>
        <w:t>(Gourdin, et al. 2009)</w:t>
      </w:r>
      <w:r w:rsidR="00A76F0F" w:rsidRPr="00EA235D">
        <w:fldChar w:fldCharType="end"/>
      </w:r>
      <w:r w:rsidRPr="00EA235D">
        <w:t>.</w:t>
      </w:r>
      <w:r w:rsidRPr="00EA235D">
        <w:rPr>
          <w:color w:val="FF0000"/>
        </w:rPr>
        <w:t xml:space="preserve"> </w:t>
      </w:r>
      <w:r w:rsidRPr="00EA235D">
        <w:t>Intermittent hypoxia impair</w:t>
      </w:r>
      <w:r w:rsidR="00D3035A" w:rsidRPr="00EA235D">
        <w:t>s</w:t>
      </w:r>
      <w:r w:rsidRPr="00EA235D">
        <w:t xml:space="preserve"> uterine artery function in pregnant mice and increase</w:t>
      </w:r>
      <w:r w:rsidR="00D3035A" w:rsidRPr="00EA235D">
        <w:t>s</w:t>
      </w:r>
      <w:r w:rsidRPr="00EA235D">
        <w:t xml:space="preserve"> markers of oxidative stress and inflammation </w:t>
      </w:r>
      <w:r w:rsidR="00A76F0F" w:rsidRPr="00EA235D">
        <w:fldChar w:fldCharType="begin"/>
      </w:r>
      <w:r w:rsidR="00D555AA">
        <w:instrText xml:space="preserve"> ADDIN EN.CITE &lt;EndNote&gt;&lt;Cite&gt;&lt;Author&gt;Badran&lt;/Author&gt;&lt;Year&gt;2019&lt;/Year&gt;&lt;RecNum&gt;811&lt;/RecNum&gt;&lt;DisplayText&gt;(Badran, et al. 2019)&lt;/DisplayText&gt;&lt;record&gt;&lt;rec-number&gt;811&lt;/rec-number&gt;&lt;foreign-keys&gt;&lt;key app="EN" db-id="2x0dt0w9p9sz5vet95bx5fd7szz00edtazwt" timestamp="1591655376" guid="f3e64571-8d4b-4f5f-ba2d-0f0319fe4fed"&gt;811&lt;/key&gt;&lt;/foreign-keys&gt;&lt;ref-type name="Journal Article"&gt;17&lt;/ref-type&gt;&lt;contributors&gt;&lt;authors&gt;&lt;author&gt;Badran, M.&lt;/author&gt;&lt;author&gt;Abuyassin, B.&lt;/author&gt;&lt;author&gt;Ayas, N.&lt;/author&gt;&lt;author&gt;Laher, I.&lt;/author&gt;&lt;/authors&gt;&lt;/contributors&gt;&lt;auth-address&gt;Department of Anesthesiology, Pharmacology and Therapeutics, University of British Columbia, Vancouver, Canada.&amp;#xD;Divisions of Critical Care and Respiratory Medicine, Department of Medicine, University of British Columbia, Vancouver, BC, Canada.&amp;#xD;Sleep Disorders Program, UBC Hospital, Vancouver, BC, Canada.&amp;#xD;Division of Critical Care Medicine, Providence Healthcare, Vancouver, BC, Canada.&lt;/auth-address&gt;&lt;titles&gt;&lt;title&gt;Intermittent hypoxia impairs uterine artery function in pregnant mice&lt;/title&gt;&lt;secondary-title&gt;J Physiol&lt;/secondary-title&gt;&lt;/titles&gt;&lt;periodical&gt;&lt;full-title&gt;Journal of Physiology&lt;/full-title&gt;&lt;abbr-1&gt;J. Physiol.&lt;/abbr-1&gt;&lt;abbr-2&gt;J Physiol&lt;/abbr-2&gt;&lt;/periodical&gt;&lt;pages&gt;2639-2650&lt;/pages&gt;&lt;volume&gt;597&lt;/volume&gt;&lt;number&gt;10&lt;/number&gt;&lt;edition&gt;2019/04/20&lt;/edition&gt;&lt;keywords&gt;&lt;keyword&gt;*Placenta&lt;/keyword&gt;&lt;keyword&gt;*Pregnancy&lt;/keyword&gt;&lt;keyword&gt;*Sleep apnoea&lt;/keyword&gt;&lt;keyword&gt;*animal model&lt;/keyword&gt;&lt;keyword&gt;*blood vessels&lt;/keyword&gt;&lt;/keywords&gt;&lt;dates&gt;&lt;year&gt;2019&lt;/year&gt;&lt;pub-dates&gt;&lt;date&gt;May&lt;/date&gt;&lt;/pub-dates&gt;&lt;/dates&gt;&lt;isbn&gt;1469-7793 (Electronic)&amp;#xD;0022-3751 (Linking)&lt;/isbn&gt;&lt;accession-num&gt;31002746&lt;/accession-num&gt;&lt;urls&gt;&lt;related-urls&gt;&lt;url&gt;https://www.ncbi.nlm.nih.gov/pubmed/31002746&lt;/url&gt;&lt;/related-urls&gt;&lt;/urls&gt;&lt;custom2&gt;PMC6826231&lt;/custom2&gt;&lt;electronic-resource-num&gt;10.1113/JP277775&lt;/electronic-resource-num&gt;&lt;/record&gt;&lt;/Cite&gt;&lt;/EndNote&gt;</w:instrText>
      </w:r>
      <w:r w:rsidR="00A76F0F" w:rsidRPr="00EA235D">
        <w:fldChar w:fldCharType="separate"/>
      </w:r>
      <w:r w:rsidR="00D555AA">
        <w:rPr>
          <w:noProof/>
        </w:rPr>
        <w:t>(Badran, et al. 2019)</w:t>
      </w:r>
      <w:r w:rsidR="00A76F0F" w:rsidRPr="00EA235D">
        <w:fldChar w:fldCharType="end"/>
      </w:r>
      <w:r w:rsidRPr="00EA235D">
        <w:t xml:space="preserve">. Indeed, ROS significantly inhibit myometrial contraction </w:t>
      </w:r>
      <w:r w:rsidR="00A76F0F" w:rsidRPr="00EA235D">
        <w:fldChar w:fldCharType="begin">
          <w:fldData xml:space="preserve">PEVuZE5vdGU+PENpdGU+PEF1dGhvcj5LaXJieTwvQXV0aG9yPjxZZWFyPjIwMDU8L1llYXI+PFJl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</w:fldData>
        </w:fldChar>
      </w:r>
      <w:r w:rsidR="00D555AA">
        <w:instrText xml:space="preserve"> ADDIN EN.CITE </w:instrText>
      </w:r>
      <w:r w:rsidR="00D555AA">
        <w:fldChar w:fldCharType="begin">
          <w:fldData xml:space="preserve">PEVuZE5vdGU+PENpdGU+PEF1dGhvcj5LaXJieTwvQXV0aG9yPjxZZWFyPjIwMDU8L1llYXI+PFJl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Kirby, et al. 2005)</w:t>
      </w:r>
      <w:r w:rsidR="00A76F0F" w:rsidRPr="00EA235D">
        <w:fldChar w:fldCharType="end"/>
      </w:r>
      <w:r w:rsidRPr="00EA235D">
        <w:t xml:space="preserve"> and therefore hypoxia-induced ROS production may lead to poorer myometrial contractions and thus contribute to dysfunctional labour.</w:t>
      </w:r>
    </w:p>
    <w:p w14:paraId="49B7705E" w14:textId="249FBE09" w:rsidR="000A4EED" w:rsidRPr="00EA235D" w:rsidRDefault="009B6AB1" w:rsidP="00EA235D">
      <w:r w:rsidRPr="00EA235D">
        <w:t xml:space="preserve">The phenomenon of hypoxic pre-conditioning has been observed in </w:t>
      </w:r>
      <w:r w:rsidR="00D3035A" w:rsidRPr="00EA235D">
        <w:t xml:space="preserve">some </w:t>
      </w:r>
      <w:r w:rsidRPr="00EA235D">
        <w:t xml:space="preserve">smooth muscles </w:t>
      </w:r>
      <w:r w:rsidR="00A76F0F" w:rsidRPr="00EA235D">
        <w:fldChar w:fldCharType="begin"/>
      </w:r>
      <w:r w:rsidR="00D555AA">
        <w:instrText xml:space="preserve"> ADDIN EN.CITE &lt;EndNote&gt;&lt;Cite&gt;&lt;Author&gt;Almohanna&lt;/Author&gt;&lt;Year&gt;2018&lt;/Year&gt;&lt;RecNum&gt;170&lt;/RecNum&gt;&lt;DisplayText&gt;(Almohanna and Wray 2018)&lt;/DisplayText&gt;&lt;record&gt;&lt;rec-number&gt;170&lt;/rec-number&gt;&lt;foreign-keys&gt;&lt;key app="EN" db-id="2x0dt0w9p9sz5vet95bx5fd7szz00edtazwt" timestamp="1582661924" guid="157e9968-ffb6-47ca-b3c7-b70b453641ed"&gt;170&lt;/key&gt;&lt;/foreign-keys&gt;&lt;ref-type name="Journal Article"&gt;17&lt;/ref-type&gt;&lt;contributors&gt;&lt;authors&gt;&lt;author&gt;Almohanna, A.&lt;/author&gt;&lt;author&gt;Wray, S.&lt;/author&gt;&lt;/authors&gt;&lt;/contributors&gt;&lt;auth-address&gt;Molecular and Cellular Physiology, University of Liverpool, United Kingdom.&lt;/auth-address&gt;&lt;titles&gt;&lt;title&gt;Hypoxic Conditioning in blood vessels and smooth muscle tissues: effects on function, mechanisms, and unknowns&lt;/title&gt;&lt;secondary-title&gt;Am J Physiol Heart Circ Physiol&lt;/secondary-title&gt;&lt;alt-title&gt;American journal of physiology. Heart and circulatory physiology&lt;/alt-title&gt;&lt;/titles&gt;&lt;periodical&gt;&lt;full-title&gt;American Journal of Physiology: Heart and Circulatory Physiology&lt;/full-title&gt;&lt;abbr-1&gt;Am. J. Physiol. Heart Circ. Physiol.&lt;/abbr-1&gt;&lt;abbr-2&gt;Am J Physiol Heart Circ Physiol&lt;/abbr-2&gt;&lt;abbr-3&gt;American Journal of Physiology: Heart &amp;amp; Circulatory Physiology&lt;/abbr-3&gt;&lt;/periodical&gt;&lt;edition&gt;2018/04/28&lt;/edition&gt;&lt;keywords&gt;&lt;keyword&gt;contraction&lt;/keyword&gt;&lt;keyword&gt;ischemia&lt;/keyword&gt;&lt;keyword&gt;prconditioning&lt;/keyword&gt;&lt;keyword&gt;smooth muscle&lt;/keyword&gt;&lt;keyword&gt;vascular&lt;/keyword&gt;&lt;/keywords&gt;&lt;dates&gt;&lt;year&gt;2018&lt;/year&gt;&lt;pub-dates&gt;&lt;date&gt;Apr 27&lt;/date&gt;&lt;/pub-dates&gt;&lt;/dates&gt;&lt;isbn&gt;0363-6135&lt;/isbn&gt;&lt;accession-num&gt;29702009&lt;/accession-num&gt;&lt;urls&gt;&lt;/urls&gt;&lt;electronic-resource-num&gt;10.1152/ajpheart.00725.2017&lt;/electronic-resource-num&gt;&lt;remote-database-provider&gt;NLM&lt;/remote-database-provider&gt;&lt;language&gt;eng&lt;/language&gt;&lt;/record&gt;&lt;/Cite&gt;&lt;/EndNote&gt;</w:instrText>
      </w:r>
      <w:r w:rsidR="00A76F0F" w:rsidRPr="00EA235D">
        <w:fldChar w:fldCharType="separate"/>
      </w:r>
      <w:r w:rsidR="00D555AA">
        <w:rPr>
          <w:noProof/>
        </w:rPr>
        <w:t>(Almohanna and Wray 2018)</w:t>
      </w:r>
      <w:r w:rsidR="00A76F0F" w:rsidRPr="00EA235D">
        <w:fldChar w:fldCharType="end"/>
      </w:r>
      <w:r w:rsidRPr="00EA235D">
        <w:t xml:space="preserve">, where exposure to small periods of hypoxia can provide resistance to a subsequent larger ischaemic insult. </w:t>
      </w:r>
      <w:r w:rsidR="005B2328" w:rsidRPr="00EA235D">
        <w:t>Protection of the endothelium is a major part of this mechanism</w:t>
      </w:r>
      <w:r w:rsidR="00064A50" w:rsidRPr="00EA235D">
        <w:t xml:space="preserve"> in human</w:t>
      </w:r>
      <w:r w:rsidR="005B2328" w:rsidRPr="00EA235D">
        <w:t xml:space="preserve"> </w:t>
      </w:r>
      <w:r w:rsidR="00A76F0F" w:rsidRPr="00EA235D">
        <w:fldChar w:fldCharType="begin">
          <w:fldData xml:space="preserve">PEVuZE5vdGU+PENpdGU+PEF1dGhvcj5Db3Jjb3JhbjwvQXV0aG9yPjxZZWFyPjIwMTg8L1llYXI+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</w:fldData>
        </w:fldChar>
      </w:r>
      <w:r w:rsidR="00D555AA">
        <w:instrText xml:space="preserve"> ADDIN EN.CITE </w:instrText>
      </w:r>
      <w:r w:rsidR="00D555AA">
        <w:fldChar w:fldCharType="begin">
          <w:fldData xml:space="preserve">PEVuZE5vdGU+PENpdGU+PEF1dGhvcj5Db3Jjb3JhbjwvQXV0aG9yPjxZZWFyPjIwMTg8L1llYXI+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</w:fldData>
        </w:fldChar>
      </w:r>
      <w:r w:rsidR="00D555AA">
        <w:instrText xml:space="preserve"> ADDIN EN.CITE.DATA </w:instrText>
      </w:r>
      <w:r w:rsidR="00D555AA">
        <w:fldChar w:fldCharType="end"/>
      </w:r>
      <w:r w:rsidR="00A76F0F" w:rsidRPr="00EA235D">
        <w:fldChar w:fldCharType="separate"/>
      </w:r>
      <w:r w:rsidR="00D555AA">
        <w:rPr>
          <w:noProof/>
        </w:rPr>
        <w:t>(Corcoran, et al. 2018)</w:t>
      </w:r>
      <w:r w:rsidR="00A76F0F" w:rsidRPr="00EA235D">
        <w:fldChar w:fldCharType="end"/>
      </w:r>
      <w:r w:rsidRPr="00EA235D">
        <w:t xml:space="preserve">. </w:t>
      </w:r>
      <w:r w:rsidR="004B72D2" w:rsidRPr="00EA235D">
        <w:t>H</w:t>
      </w:r>
      <w:r w:rsidRPr="00EA235D">
        <w:t xml:space="preserve">ypoxic pre-conditioning has not been directly demonstrated </w:t>
      </w:r>
      <w:r w:rsidR="00D3035A" w:rsidRPr="00EA235D">
        <w:t>i</w:t>
      </w:r>
      <w:r w:rsidRPr="00EA235D">
        <w:t>n myometrial arter</w:t>
      </w:r>
      <w:r w:rsidR="00D3035A" w:rsidRPr="00EA235D">
        <w:t>i</w:t>
      </w:r>
      <w:r w:rsidR="008737C0" w:rsidRPr="00EA235D">
        <w:t>e</w:t>
      </w:r>
      <w:r w:rsidR="00D3035A" w:rsidRPr="00EA235D">
        <w:t>s</w:t>
      </w:r>
      <w:r w:rsidRPr="00EA235D">
        <w:t xml:space="preserve">, though based on other vascular beds, we might surmise that </w:t>
      </w:r>
      <w:r w:rsidR="00D3035A" w:rsidRPr="00EA235D">
        <w:t xml:space="preserve">it </w:t>
      </w:r>
      <w:r w:rsidRPr="00EA235D">
        <w:t xml:space="preserve">should protect </w:t>
      </w:r>
      <w:r w:rsidR="00D3035A" w:rsidRPr="00EA235D">
        <w:t>them</w:t>
      </w:r>
      <w:r w:rsidRPr="00EA235D">
        <w:t>. The repeated contractions of labour generate repeated ischaemia-reperfusion events and while we have seen that this can enhance the contraction of term pregnant myometri</w:t>
      </w:r>
      <w:r w:rsidR="00D3035A" w:rsidRPr="00EA235D">
        <w:t>um</w:t>
      </w:r>
      <w:r w:rsidRPr="00EA235D">
        <w:t xml:space="preserve"> (HIFI; </w:t>
      </w:r>
      <w:r w:rsidR="00A76F0F" w:rsidRPr="00EA235D">
        <w:fldChar w:fldCharType="begin"/>
      </w:r>
      <w:r w:rsidR="00D555AA">
        <w:instrText xml:space="preserve"> ADDIN EN.CITE &lt;EndNote&gt;&lt;Cite&gt;&lt;Author&gt;Alotaibi&lt;/Author&gt;&lt;Year&gt;2015&lt;/Year&gt;&lt;RecNum&gt;369&lt;/RecNum&gt;&lt;DisplayText&gt;(Alotaibi, et al. 2015)&lt;/DisplayText&gt;&lt;record&gt;&lt;rec-number&gt;369&lt;/rec-number&gt;&lt;foreign-keys&gt;&lt;key app="EN" db-id="2x0dt0w9p9sz5vet95bx5fd7szz00edtazwt" timestamp="1582661956" guid="c2d7927d-9df1-4c5e-9a89-a395d32c4876"&gt;369&lt;/key&gt;&lt;/foreign-keys&gt;&lt;ref-type name="Journal Article"&gt;17&lt;/ref-type&gt;&lt;contributors&gt;&lt;authors&gt;&lt;author&gt;Alotaibi, Mohammed&lt;/author&gt;&lt;author&gt;Arrowsmith, Sarah&lt;/author&gt;&lt;author&gt;Wray, Susan&lt;/author&gt;&lt;/authors&gt;&lt;/contributors&gt;&lt;titles&gt;&lt;title&gt;Hypoxia-induced force increase (HIFI) is a novel mechanism underlying the strengthening of labor contractions, produced by hypoxic str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763-9768&lt;/pages&gt;&lt;volume&gt;112&lt;/volume&gt;&lt;number&gt;31&lt;/number&gt;&lt;dates&gt;&lt;year&gt;2015&lt;/year&gt;&lt;pub-dates&gt;&lt;date&gt;07/20&lt;/date&gt;&lt;/pub-dates&gt;&lt;/dates&gt;&lt;publisher&gt;National Academy of Sciences&lt;/publisher&gt;&lt;isbn&gt;0027-8424&amp;#xD;1091-6490&lt;/isbn&gt;&lt;accession-num&gt;PMC4534208&lt;/accession-num&gt;&lt;urls&gt;&lt;related-urls&gt;&lt;url&gt;http://www.ncbi.nlm.nih.gov/pmc/articles/PMC4534208/&lt;/url&gt;&lt;/related-urls&gt;&lt;/urls&gt;&lt;electronic-resource-num&gt;10.1073/pnas.1503497112&lt;/electronic-resource-num&gt;&lt;remote-database-name&gt;PMC&lt;/remote-database-name&gt;&lt;/record&gt;&lt;/Cite&gt;&lt;/EndNote&gt;</w:instrText>
      </w:r>
      <w:r w:rsidR="00A76F0F" w:rsidRPr="00EA235D">
        <w:fldChar w:fldCharType="separate"/>
      </w:r>
      <w:r w:rsidR="00D555AA">
        <w:rPr>
          <w:noProof/>
        </w:rPr>
        <w:t>(Alotaibi, et al. 2015)</w:t>
      </w:r>
      <w:r w:rsidR="00A76F0F" w:rsidRPr="00EA235D">
        <w:fldChar w:fldCharType="end"/>
      </w:r>
      <w:r w:rsidRPr="00EA235D">
        <w:t xml:space="preserve">), it is also clear that labour contractions generate oxidative stress, pro-inflammatory cytokines and apoptosis in placentas of women undergoing vaginal deliveries compared to non-labouring caesarean-sections </w:t>
      </w:r>
      <w:r w:rsidR="00A76F0F" w:rsidRPr="00EA235D">
        <w:fldChar w:fldCharType="begin">
          <w:fldData xml:space="preserve">PEVuZE5vdGU+PENpdGU+PEF1dGhvcj5DaW5kcm92YS1EYXZpZXM8L0F1dGhvcj48WWVhcj4yMDA3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==
</w:fldData>
        </w:fldChar>
      </w:r>
      <w:r w:rsidR="00D555AA">
        <w:instrText xml:space="preserve"> ADDIN EN.CITE </w:instrText>
      </w:r>
      <w:r w:rsidR="00D555AA">
        <w:fldChar w:fldCharType="begin">
          <w:fldData xml:space="preserve">PEVuZE5vdGU+PENpdGU+PEF1dGhvcj5DaW5kcm92YS1EYXZpZXM8L0F1dGhvcj48WWVhcj4yMDA3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==
</w:fldData>
        </w:fldChar>
      </w:r>
      <w:r w:rsidR="00D555AA">
        <w:instrText xml:space="preserve"> ADDIN EN.CITE.DATA </w:instrText>
      </w:r>
      <w:r w:rsidR="00D555AA">
        <w:fldChar w:fldCharType="end"/>
      </w:r>
      <w:r w:rsidR="00A76F0F" w:rsidRPr="00EA235D">
        <w:fldChar w:fldCharType="separate"/>
      </w:r>
      <w:r w:rsidR="00D555AA">
        <w:rPr>
          <w:noProof/>
        </w:rPr>
        <w:t>(Cindrova-Davies, et al. 2007)</w:t>
      </w:r>
      <w:r w:rsidR="00A76F0F" w:rsidRPr="00EA235D">
        <w:fldChar w:fldCharType="end"/>
      </w:r>
      <w:r w:rsidRPr="00EA235D">
        <w:t xml:space="preserve">. </w:t>
      </w:r>
    </w:p>
    <w:p w14:paraId="1D5EA3F6" w14:textId="77777777" w:rsidR="00504945" w:rsidRPr="00EA235D" w:rsidRDefault="00504945" w:rsidP="00EA235D">
      <w:pPr>
        <w:pStyle w:val="Heading2"/>
        <w:rPr>
          <w:sz w:val="24"/>
          <w:szCs w:val="24"/>
        </w:rPr>
      </w:pPr>
      <w:bookmarkStart w:id="29" w:name="_Toc42767543"/>
      <w:r w:rsidRPr="00EA235D">
        <w:rPr>
          <w:sz w:val="24"/>
          <w:szCs w:val="24"/>
        </w:rPr>
        <w:t>Maternal phenotype</w:t>
      </w:r>
      <w:bookmarkEnd w:id="29"/>
    </w:p>
    <w:p w14:paraId="52C4D7BA" w14:textId="00602B69" w:rsidR="00504945" w:rsidRPr="00EA235D" w:rsidRDefault="00504945" w:rsidP="00EA235D">
      <w:r w:rsidRPr="00EA235D">
        <w:t xml:space="preserve">It has become clear that maternal phenotype </w:t>
      </w:r>
      <w:r w:rsidR="00295A6E" w:rsidRPr="00EA235D">
        <w:t>(</w:t>
      </w:r>
      <w:r w:rsidRPr="00EA235D">
        <w:t xml:space="preserve">e.g. BMI, diabetes, age) can have a detrimental effect on human </w:t>
      </w:r>
      <w:r w:rsidR="00C33B69" w:rsidRPr="00EA235D">
        <w:t>myometrium</w:t>
      </w:r>
      <w:r w:rsidR="00D344DF" w:rsidRPr="00EA235D">
        <w:t xml:space="preserve"> </w:t>
      </w:r>
      <w:r w:rsidR="00D94769" w:rsidRPr="00EA235D">
        <w:fldChar w:fldCharType="begin">
          <w:fldData xml:space="preserve">PEVuZE5vdGU+PENpdGU+PEF1dGhvcj5XcmF5PC9BdXRob3I+PFllYXI+MjAxNTwvWWVhcj48UmVj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</w:fldData>
        </w:fldChar>
      </w:r>
      <w:r w:rsidR="00D555AA">
        <w:instrText xml:space="preserve"> ADDIN EN.CITE </w:instrText>
      </w:r>
      <w:r w:rsidR="00D555AA">
        <w:fldChar w:fldCharType="begin">
          <w:fldData xml:space="preserve">PEVuZE5vdGU+PENpdGU+PEF1dGhvcj5XcmF5PC9BdXRob3I+PFllYXI+MjAxNTwvWWVhcj48UmVj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</w:fldData>
        </w:fldChar>
      </w:r>
      <w:r w:rsidR="00D555AA">
        <w:instrText xml:space="preserve"> ADDIN EN.CITE.DATA </w:instrText>
      </w:r>
      <w:r w:rsidR="00D555AA">
        <w:fldChar w:fldCharType="end"/>
      </w:r>
      <w:r w:rsidR="00D94769" w:rsidRPr="00EA235D">
        <w:fldChar w:fldCharType="separate"/>
      </w:r>
      <w:r w:rsidR="00D555AA">
        <w:rPr>
          <w:noProof/>
        </w:rPr>
        <w:t>(Al-Qahtani, et al. 2012, Arrowsmith, et al. 2012, Carlson, et al. 2015, Wray 2015)</w:t>
      </w:r>
      <w:r w:rsidR="00D94769" w:rsidRPr="00EA235D">
        <w:fldChar w:fldCharType="end"/>
      </w:r>
      <w:r w:rsidRPr="00EA235D">
        <w:t xml:space="preserve">. </w:t>
      </w:r>
      <w:r w:rsidR="008737C0" w:rsidRPr="00EA235D">
        <w:t>T</w:t>
      </w:r>
      <w:r w:rsidR="006C7BFC" w:rsidRPr="00EA235D">
        <w:t>he m</w:t>
      </w:r>
      <w:r w:rsidRPr="00EA235D">
        <w:t xml:space="preserve">yometrial arteries from obese mothers exhibit deficits in endothelial cell calcium signalling and the eNOS system </w:t>
      </w:r>
      <w:r w:rsidR="00A76F0F" w:rsidRPr="00EA235D">
        <w:fldChar w:fldCharType="begin"/>
      </w:r>
      <w:r w:rsidR="00D555AA">
        <w:instrText xml:space="preserve"> ADDIN EN.CITE &lt;EndNote&gt;&lt;Cite&gt;&lt;Author&gt;Prendergast&lt;/Author&gt;&lt;Year&gt;2019&lt;/Year&gt;&lt;RecNum&gt;489&lt;/RecNum&gt;&lt;DisplayText&gt;(Prendergast and Wray 2019)&lt;/DisplayText&gt;&lt;record&gt;&lt;rec-number&gt;489&lt;/rec-number&gt;&lt;foreign-keys&gt;&lt;key app="EN" db-id="2x0dt0w9p9sz5vet95bx5fd7szz00edtazwt" timestamp="1584125710" guid="ab1c4130-eb08-4ae8-97ae-8af49caff143"&gt;489&lt;/key&gt;&lt;/foreign-keys&gt;&lt;ref-type name="Journal Article"&gt;17&lt;/ref-type&gt;&lt;contributors&gt;&lt;authors&gt;&lt;author&gt;Prendergast, C.&lt;/author&gt;&lt;author&gt;Wray, S.&lt;/author&gt;&lt;/authors&gt;&lt;/contributors&gt;&lt;auth-address&gt;Department of Molecular and Cellular Physiology, Institute of Translational Medicine, University of Liverpool, Liverpool, UK.&lt;/auth-address&gt;&lt;titles&gt;&lt;title&gt;Human myometrial artery function and endothelial cell calcium signalling are reduced by obesity: Can this contribute to poor labour outcomes?&lt;/title&gt;&lt;secondary-title&gt;Acta Physiol (Oxf)&lt;/secondary-title&gt;&lt;/titles&gt;&lt;periodical&gt;&lt;full-title&gt;Acta Physiologica (Oxford, England)&lt;/full-title&gt;&lt;abbr-1&gt;Acta Physiol. (Oxf.)&lt;/abbr-1&gt;&lt;abbr-2&gt;Acta Physiol (Oxf)&lt;/abbr-2&gt;&lt;/periodical&gt;&lt;pages&gt;e13341&lt;/pages&gt;&lt;volume&gt;227&lt;/volume&gt;&lt;number&gt;4&lt;/number&gt;&lt;edition&gt;2019/07/13&lt;/edition&gt;&lt;keywords&gt;&lt;keyword&gt;Bmi&lt;/keyword&gt;&lt;keyword&gt;Ca2+ signalling&lt;/keyword&gt;&lt;keyword&gt;endothelium&lt;/keyword&gt;&lt;keyword&gt;myometrial arteries&lt;/keyword&gt;&lt;keyword&gt;obesity&lt;/keyword&gt;&lt;/keywords&gt;&lt;dates&gt;&lt;year&gt;2019&lt;/year&gt;&lt;pub-dates&gt;&lt;date&gt;Dec&lt;/date&gt;&lt;/pub-dates&gt;&lt;/dates&gt;&lt;isbn&gt;1748-1716 (Electronic)&amp;#xD;1748-1708 (Linking)&lt;/isbn&gt;&lt;accession-num&gt;31299139&lt;/accession-num&gt;&lt;urls&gt;&lt;related-urls&gt;&lt;url&gt;https://www.ncbi.nlm.nih.gov/pubmed/31299139&lt;/url&gt;&lt;/related-urls&gt;&lt;/urls&gt;&lt;electronic-resource-num&gt;10.1111/apha.13341&lt;/electronic-resource-num&gt;&lt;/record&gt;&lt;/Cite&gt;&lt;/EndNote&gt;</w:instrText>
      </w:r>
      <w:r w:rsidR="00A76F0F" w:rsidRPr="00EA235D">
        <w:fldChar w:fldCharType="separate"/>
      </w:r>
      <w:r w:rsidR="00D555AA">
        <w:rPr>
          <w:noProof/>
        </w:rPr>
        <w:t>(Prendergast and Wray 2019)</w:t>
      </w:r>
      <w:r w:rsidR="00A76F0F" w:rsidRPr="00EA235D">
        <w:fldChar w:fldCharType="end"/>
      </w:r>
      <w:r w:rsidRPr="00EA235D">
        <w:t xml:space="preserve">, </w:t>
      </w:r>
      <w:r w:rsidR="008737C0" w:rsidRPr="00EA235D">
        <w:t xml:space="preserve">and </w:t>
      </w:r>
      <w:r w:rsidRPr="00EA235D">
        <w:t>alterations to both contractile and relaxat</w:t>
      </w:r>
      <w:r w:rsidR="008737C0" w:rsidRPr="00EA235D">
        <w:t>ion</w:t>
      </w:r>
      <w:r w:rsidRPr="00EA235D">
        <w:t xml:space="preserve"> responses </w:t>
      </w:r>
      <w:r w:rsidR="00A76F0F" w:rsidRPr="00EA235D">
        <w:fldChar w:fldCharType="begin">
          <w:fldData xml:space="preserve">PEVuZE5vdGU+PENpdGU+PEF1dGhvcj5IYXl3YXJkPC9BdXRob3I+PFllYXI+MjAxNDwvWWVhcj48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=
</w:fldData>
        </w:fldChar>
      </w:r>
      <w:r w:rsidR="00D555AA">
        <w:instrText xml:space="preserve"> ADDIN EN.CITE </w:instrText>
      </w:r>
      <w:r w:rsidR="00D555AA">
        <w:fldChar w:fldCharType="begin">
          <w:fldData xml:space="preserve">PEVuZE5vdGU+PENpdGU+PEF1dGhvcj5IYXl3YXJkPC9BdXRob3I+PFllYXI+MjAxNDwvWWVhcj48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=
</w:fldData>
        </w:fldChar>
      </w:r>
      <w:r w:rsidR="00D555AA">
        <w:instrText xml:space="preserve"> ADDIN EN.CITE.DATA </w:instrText>
      </w:r>
      <w:r w:rsidR="00D555AA">
        <w:fldChar w:fldCharType="end"/>
      </w:r>
      <w:r w:rsidR="00A76F0F" w:rsidRPr="00EA235D">
        <w:fldChar w:fldCharType="separate"/>
      </w:r>
      <w:r w:rsidR="00D555AA">
        <w:rPr>
          <w:noProof/>
        </w:rPr>
        <w:t>(Hayward, et al. 2014)</w:t>
      </w:r>
      <w:r w:rsidR="00A76F0F" w:rsidRPr="00EA235D">
        <w:fldChar w:fldCharType="end"/>
      </w:r>
      <w:r w:rsidRPr="00EA235D">
        <w:t xml:space="preserve">. Myometrial arteries from diabetic mothers exhibit a deficit in endothelial-dependent </w:t>
      </w:r>
      <w:r w:rsidRPr="00EA235D">
        <w:lastRenderedPageBreak/>
        <w:t xml:space="preserve">relaxation </w:t>
      </w:r>
      <w:r w:rsidR="00A76F0F" w:rsidRPr="00EA235D">
        <w:fldChar w:fldCharType="begin">
          <w:fldData xml:space="preserve">PEVuZE5vdGU+PENpdGU+PEF1dGhvcj5DaGlyYXlhdGg8L0F1dGhvcj48WWVhcj4yMDEwPC9ZZWFy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YWx0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</w:fldData>
        </w:fldChar>
      </w:r>
      <w:r w:rsidR="00D555AA">
        <w:instrText xml:space="preserve"> ADDIN EN.CITE </w:instrText>
      </w:r>
      <w:r w:rsidR="00D555AA">
        <w:fldChar w:fldCharType="begin">
          <w:fldData xml:space="preserve">PEVuZE5vdGU+PENpdGU+PEF1dGhvcj5DaGlyYXlhdGg8L0F1dGhvcj48WWVhcj4yMDEwPC9ZZWFy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YWx0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</w:fldData>
        </w:fldChar>
      </w:r>
      <w:r w:rsidR="00D555AA">
        <w:instrText xml:space="preserve"> ADDIN EN.CITE.DATA </w:instrText>
      </w:r>
      <w:r w:rsidR="00D555AA">
        <w:fldChar w:fldCharType="end"/>
      </w:r>
      <w:r w:rsidR="00A76F0F" w:rsidRPr="00EA235D">
        <w:fldChar w:fldCharType="separate"/>
      </w:r>
      <w:r w:rsidR="00D555AA">
        <w:rPr>
          <w:noProof/>
        </w:rPr>
        <w:t>(Chirayath, et al. 2010, Fleischhacker, et al. 1999)</w:t>
      </w:r>
      <w:r w:rsidR="00A76F0F" w:rsidRPr="00EA235D">
        <w:fldChar w:fldCharType="end"/>
      </w:r>
      <w:r w:rsidRPr="00EA235D">
        <w:t xml:space="preserve"> and </w:t>
      </w:r>
      <w:r w:rsidRPr="00EA235D">
        <w:rPr>
          <w:rStyle w:val="articletitle"/>
          <w:iCs/>
          <w:color w:val="1C1D1E"/>
          <w:lang w:val="en"/>
        </w:rPr>
        <w:t xml:space="preserve">hyperreactivity of vascular smooth muscle </w:t>
      </w:r>
      <w:r w:rsidR="00A76F0F" w:rsidRPr="00EA235D">
        <w:rPr>
          <w:rStyle w:val="articletitle"/>
          <w:iCs/>
          <w:color w:val="1C1D1E"/>
          <w:lang w:val="en"/>
        </w:rPr>
        <w:fldChar w:fldCharType="begin">
          <w:fldData xml:space="preserve">PEVuZE5vdGU+PENpdGU+PEF1dGhvcj5GbGVpc2NoaGFja2VyPC9BdXRob3I+PFllYXI+MTk5OTwv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</w:fldData>
        </w:fldChar>
      </w:r>
      <w:r w:rsidR="00D555AA">
        <w:rPr>
          <w:rStyle w:val="articletitle"/>
          <w:iCs/>
          <w:color w:val="1C1D1E"/>
          <w:lang w:val="en"/>
        </w:rPr>
        <w:instrText xml:space="preserve"> ADDIN EN.CITE </w:instrText>
      </w:r>
      <w:r w:rsidR="00D555AA">
        <w:rPr>
          <w:rStyle w:val="articletitle"/>
          <w:iCs/>
          <w:color w:val="1C1D1E"/>
          <w:lang w:val="en"/>
        </w:rPr>
        <w:fldChar w:fldCharType="begin">
          <w:fldData xml:space="preserve">PEVuZE5vdGU+PENpdGU+PEF1dGhvcj5GbGVpc2NoaGFja2VyPC9BdXRob3I+PFllYXI+MTk5OTwv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</w:fldData>
        </w:fldChar>
      </w:r>
      <w:r w:rsidR="00D555AA">
        <w:rPr>
          <w:rStyle w:val="articletitle"/>
          <w:iCs/>
          <w:color w:val="1C1D1E"/>
          <w:lang w:val="en"/>
        </w:rPr>
        <w:instrText xml:space="preserve"> ADDIN EN.CITE.DATA </w:instrText>
      </w:r>
      <w:r w:rsidR="00D555AA">
        <w:rPr>
          <w:rStyle w:val="articletitle"/>
          <w:iCs/>
          <w:color w:val="1C1D1E"/>
          <w:lang w:val="en"/>
        </w:rPr>
      </w:r>
      <w:r w:rsidR="00D555AA">
        <w:rPr>
          <w:rStyle w:val="articletitle"/>
          <w:iCs/>
          <w:color w:val="1C1D1E"/>
          <w:lang w:val="en"/>
        </w:rPr>
        <w:fldChar w:fldCharType="end"/>
      </w:r>
      <w:r w:rsidR="00A76F0F" w:rsidRPr="00EA235D">
        <w:rPr>
          <w:rStyle w:val="articletitle"/>
          <w:iCs/>
          <w:color w:val="1C1D1E"/>
          <w:lang w:val="en"/>
        </w:rPr>
      </w:r>
      <w:r w:rsidR="00A76F0F" w:rsidRPr="00EA235D">
        <w:rPr>
          <w:rStyle w:val="articletitle"/>
          <w:iCs/>
          <w:color w:val="1C1D1E"/>
          <w:lang w:val="en"/>
        </w:rPr>
        <w:fldChar w:fldCharType="separate"/>
      </w:r>
      <w:r w:rsidR="00D555AA">
        <w:rPr>
          <w:rStyle w:val="articletitle"/>
          <w:iCs/>
          <w:noProof/>
          <w:color w:val="1C1D1E"/>
          <w:lang w:val="en"/>
        </w:rPr>
        <w:t>(Fleischhacker, et al. 1999)</w:t>
      </w:r>
      <w:r w:rsidR="00A76F0F" w:rsidRPr="00EA235D">
        <w:rPr>
          <w:rStyle w:val="articletitle"/>
          <w:iCs/>
          <w:color w:val="1C1D1E"/>
          <w:lang w:val="en"/>
        </w:rPr>
        <w:fldChar w:fldCharType="end"/>
      </w:r>
      <w:r w:rsidRPr="00EA235D">
        <w:t xml:space="preserve">. Both conditions are associated with a higher risk of dysfunctional labour and caesarean section </w:t>
      </w:r>
      <w:r w:rsidR="00A76F0F" w:rsidRPr="00EA235D">
        <w:fldChar w:fldCharType="begin"/>
      </w:r>
      <w:r w:rsidR="00D555AA">
        <w:instrText xml:space="preserve"> ADDIN EN.CITE &lt;EndNote&gt;&lt;Cite&gt;&lt;Author&gt;Prendergast&lt;/Author&gt;&lt;Year&gt;2020&lt;/Year&gt;&lt;RecNum&gt;826&lt;/RecNum&gt;&lt;DisplayText&gt;(Prendergast 2020)&lt;/DisplayText&gt;&lt;record&gt;&lt;rec-number&gt;826&lt;/rec-number&gt;&lt;foreign-keys&gt;&lt;key app="EN" db-id="2x0dt0w9p9sz5vet95bx5fd7szz00edtazwt" timestamp="1591655378" guid="13dc65a8-b974-4f27-80a1-9f6c13c11b25"&gt;826&lt;/key&gt;&lt;/foreign-keys&gt;&lt;ref-type name="Journal Article"&gt;17&lt;/ref-type&gt;&lt;contributors&gt;&lt;authors&gt;&lt;author&gt;Prendergast, C.&lt;/author&gt;&lt;/authors&gt;&lt;/contributors&gt;&lt;titles&gt;&lt;title&gt;Maternal phenotype: How does age, obesity and diabetes affect myometrial function? &lt;/title&gt;&lt;secondary-title&gt;Current Opinion in Physiology&lt;/secondary-title&gt;&lt;/titles&gt;&lt;pages&gt;108-116&lt;/pages&gt;&lt;volume&gt;13&lt;/volume&gt;&lt;dates&gt;&lt;year&gt;2020&lt;/year&gt;&lt;/dates&gt;&lt;urls&gt;&lt;/urls&gt;&lt;/record&gt;&lt;/Cite&gt;&lt;/EndNote&gt;</w:instrText>
      </w:r>
      <w:r w:rsidR="00A76F0F" w:rsidRPr="00EA235D">
        <w:fldChar w:fldCharType="separate"/>
      </w:r>
      <w:r w:rsidR="00D555AA">
        <w:rPr>
          <w:noProof/>
        </w:rPr>
        <w:t>(Prendergast 2020)</w:t>
      </w:r>
      <w:r w:rsidR="00A76F0F" w:rsidRPr="00EA235D">
        <w:fldChar w:fldCharType="end"/>
      </w:r>
      <w:r w:rsidRPr="00EA235D">
        <w:t xml:space="preserve">. </w:t>
      </w:r>
      <w:r w:rsidR="004925BC" w:rsidRPr="00EA235D">
        <w:t>S</w:t>
      </w:r>
      <w:r w:rsidRPr="00EA235D">
        <w:t xml:space="preserve">moking can also adversely affect myometrial artery function </w:t>
      </w:r>
      <w:r w:rsidR="00A76F0F" w:rsidRPr="00EA235D">
        <w:fldChar w:fldCharType="begin">
          <w:fldData xml:space="preserve">PEVuZE5vdGU+PENpdGU+PEF1dGhvcj5BbmRlcnNlbjwvQXV0aG9yPjxZZWFyPjIwMTE8L1llYXI+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cGVyaW9kaWNhbD48cGFnZXM+MTc3IGUxLTc8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</w:fldData>
        </w:fldChar>
      </w:r>
      <w:r w:rsidR="00D555AA">
        <w:instrText xml:space="preserve"> ADDIN EN.CITE </w:instrText>
      </w:r>
      <w:r w:rsidR="00D555AA">
        <w:fldChar w:fldCharType="begin">
          <w:fldData xml:space="preserve">PEVuZE5vdGU+PENpdGU+PEF1dGhvcj5BbmRlcnNlbjwvQXV0aG9yPjxZZWFyPjIwMTE8L1llYXI+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cGVyaW9kaWNhbD48cGFnZXM+MTc3IGUxLTc8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Andersen, et al. 2011)</w:t>
      </w:r>
      <w:r w:rsidR="00A76F0F" w:rsidRPr="00EA235D">
        <w:fldChar w:fldCharType="end"/>
      </w:r>
      <w:r w:rsidRPr="00EA235D">
        <w:t xml:space="preserve">. The process of labour puts a strain on the myometrial vasculature and the ability of these vessels to adapt to conditions of intermittent hypoxia/changing pH will be instrumental in successful parturition. An ever-growing proportion of the population exhibit obesity/diabetes and the underlying vascular dysfunction in this population may make it harder to withstand the rigors of labour and risks further elevating the proportion of dysfunctional labours that require intervention or caesarean section. </w:t>
      </w:r>
      <w:r w:rsidR="00E24A17" w:rsidRPr="00EA235D">
        <w:t xml:space="preserve">Dyslipidaemias associated with obesity and diabetes affect </w:t>
      </w:r>
      <w:r w:rsidR="00C773B8" w:rsidRPr="00EA235D">
        <w:t xml:space="preserve">myometrial </w:t>
      </w:r>
      <w:r w:rsidR="00E24A17" w:rsidRPr="00EA235D">
        <w:t xml:space="preserve">membrane microdomains </w:t>
      </w:r>
      <w:r w:rsidR="00A76F0F" w:rsidRPr="00EA235D">
        <w:fldChar w:fldCharType="begin"/>
      </w:r>
      <w:r w:rsidR="00D555AA">
        <w:instrText xml:space="preserve"> ADDIN EN.CITE &lt;EndNote&gt;&lt;Cite&gt;&lt;Author&gt;Draeger&lt;/Author&gt;&lt;Year&gt;2005&lt;/Year&gt;&lt;RecNum&gt;837&lt;/RecNum&gt;&lt;DisplayText&gt;(Draeger, et al. 2005)&lt;/DisplayText&gt;&lt;record&gt;&lt;rec-number&gt;837&lt;/rec-number&gt;&lt;foreign-keys&gt;&lt;key app="EN" db-id="2x0dt0w9p9sz5vet95bx5fd7szz00edtazwt" timestamp="1591790697" guid="cfcd9cc8-e816-47e7-becc-e9960c0e32dd"&gt;837&lt;/key&gt;&lt;/foreign-keys&gt;&lt;ref-type name="Journal Article"&gt;17&lt;/ref-type&gt;&lt;contributors&gt;&lt;authors&gt;&lt;author&gt;Draeger, A.&lt;/author&gt;&lt;author&gt;Wray, S.&lt;/author&gt;&lt;author&gt;Babiychuk, E. B.&lt;/author&gt;&lt;/authors&gt;&lt;/contributors&gt;&lt;auth-address&gt;Department of Cell Biology, Institute of Anatomy, University of Bern, Bern 9, CH 3000, Switzerland.&lt;/auth-address&gt;&lt;titles&gt;&lt;title&gt;Domain architecture of the smooth-muscle plasma membrane: regulation by annexins&lt;/title&gt;&lt;secondary-title&gt;Biochem J&lt;/secondary-title&gt;&lt;/titles&gt;&lt;periodical&gt;&lt;full-title&gt;Biochemical Journal&lt;/full-title&gt;&lt;abbr-1&gt;Biochem. J.&lt;/abbr-1&gt;&lt;abbr-2&gt;Biochem J&lt;/abbr-2&gt;&lt;/periodical&gt;&lt;pages&gt;309-14&lt;/pages&gt;&lt;volume&gt;387&lt;/volume&gt;&lt;number&gt;Pt 2&lt;/number&gt;&lt;edition&gt;2004/11/13&lt;/edition&gt;&lt;keywords&gt;&lt;keyword&gt;Annexins/*physiology&lt;/keyword&gt;&lt;keyword&gt;Calcium Signaling/*physiology&lt;/keyword&gt;&lt;keyword&gt;Cell Membrane/*chemistry/physiology&lt;/keyword&gt;&lt;keyword&gt;Humans&lt;/keyword&gt;&lt;keyword&gt;Membrane Microdomains/chemistry/physiology&lt;/keyword&gt;&lt;keyword&gt;Muscle, Smooth/*chemistry/physiology/ultrastructure&lt;/keyword&gt;&lt;keyword&gt;Protein Transport&lt;/keyword&gt;&lt;keyword&gt;Signal Transduction&lt;/keyword&gt;&lt;/keywords&gt;&lt;dates&gt;&lt;year&gt;2005&lt;/year&gt;&lt;pub-dates&gt;&lt;date&gt;Apr 15&lt;/date&gt;&lt;/pub-dates&gt;&lt;/dates&gt;&lt;isbn&gt;0264-6021 (Print)&amp;#xD;0264-6021&lt;/isbn&gt;&lt;accession-num&gt;15537390&lt;/accession-num&gt;&lt;urls&gt;&lt;/urls&gt;&lt;custom2&gt;PMC1134958&lt;/custom2&gt;&lt;electronic-resource-num&gt;10.1042/bj20041363&lt;/electronic-resource-num&gt;&lt;remote-database-provider&gt;NLM&lt;/remote-database-provider&gt;&lt;language&gt;eng&lt;/language&gt;&lt;/record&gt;&lt;/Cite&gt;&lt;/EndNote&gt;</w:instrText>
      </w:r>
      <w:r w:rsidR="00A76F0F" w:rsidRPr="00EA235D">
        <w:fldChar w:fldCharType="separate"/>
      </w:r>
      <w:r w:rsidR="00D555AA">
        <w:rPr>
          <w:noProof/>
        </w:rPr>
        <w:t>(Draeger, et al. 2005)</w:t>
      </w:r>
      <w:r w:rsidR="00A76F0F" w:rsidRPr="00EA235D">
        <w:fldChar w:fldCharType="end"/>
      </w:r>
      <w:r w:rsidR="00C773B8" w:rsidRPr="00EA235D">
        <w:t xml:space="preserve">, which in turn affects ion channels and signalling </w:t>
      </w:r>
      <w:r w:rsidR="00A76F0F" w:rsidRPr="00EA235D">
        <w:fldChar w:fldCharType="begin">
          <w:fldData xml:space="preserve">PEVuZE5vdGU+PENpdGU+PEF1dGhvcj5Ob2JsZTwvQXV0aG9yPjxZZWFyPjIwMDY8L1llYXI+PFJl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</w:fldData>
        </w:fldChar>
      </w:r>
      <w:r w:rsidR="00D555AA">
        <w:instrText xml:space="preserve"> ADDIN EN.CITE </w:instrText>
      </w:r>
      <w:r w:rsidR="00D555AA">
        <w:fldChar w:fldCharType="begin">
          <w:fldData xml:space="preserve">PEVuZE5vdGU+PENpdGU+PEF1dGhvcj5Ob2JsZTwvQXV0aG9yPjxZZWFyPjIwMDY8L1llYXI+PFJl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</w:fldData>
        </w:fldChar>
      </w:r>
      <w:r w:rsidR="00D555AA">
        <w:instrText xml:space="preserve"> ADDIN EN.CITE.DATA </w:instrText>
      </w:r>
      <w:r w:rsidR="00D555AA">
        <w:fldChar w:fldCharType="end"/>
      </w:r>
      <w:r w:rsidR="00A76F0F" w:rsidRPr="00EA235D">
        <w:fldChar w:fldCharType="separate"/>
      </w:r>
      <w:r w:rsidR="00D555AA">
        <w:rPr>
          <w:noProof/>
        </w:rPr>
        <w:t>(Noble, et al. 2006, Shmygol, et al. 2007)</w:t>
      </w:r>
      <w:r w:rsidR="00A76F0F" w:rsidRPr="00EA235D">
        <w:fldChar w:fldCharType="end"/>
      </w:r>
      <w:r w:rsidR="00C773B8" w:rsidRPr="00EA235D">
        <w:t>.</w:t>
      </w:r>
    </w:p>
    <w:p w14:paraId="45330158" w14:textId="56900049" w:rsidR="00064A50" w:rsidRPr="00EA235D" w:rsidRDefault="00064A50" w:rsidP="00EA235D">
      <w:pPr>
        <w:pStyle w:val="Heading1"/>
        <w:spacing w:line="360" w:lineRule="auto"/>
        <w:rPr>
          <w:sz w:val="24"/>
          <w:szCs w:val="24"/>
        </w:rPr>
      </w:pPr>
      <w:r w:rsidRPr="00EA235D">
        <w:rPr>
          <w:sz w:val="24"/>
          <w:szCs w:val="24"/>
        </w:rPr>
        <w:t>Future research</w:t>
      </w:r>
    </w:p>
    <w:p w14:paraId="4D5F9201" w14:textId="0807D116" w:rsidR="00EA235D" w:rsidRPr="00EA235D" w:rsidRDefault="00064A50" w:rsidP="00EA235D">
      <w:proofErr w:type="gramStart"/>
      <w:r w:rsidRPr="00EA235D">
        <w:t>It is clear that there</w:t>
      </w:r>
      <w:proofErr w:type="gramEnd"/>
      <w:r w:rsidRPr="00EA235D">
        <w:t xml:space="preserve"> are gaps in our knowledge concerning hypoxia in labour and new questions arising following recent research findings. The difficulties of obtaining data in pregnant women are obvious, and animal models naturally have their limitations. It would be a large step forward if we </w:t>
      </w:r>
      <w:proofErr w:type="gramStart"/>
      <w:r w:rsidRPr="00EA235D">
        <w:t>has</w:t>
      </w:r>
      <w:proofErr w:type="gramEnd"/>
      <w:r w:rsidRPr="00EA235D">
        <w:t xml:space="preserve"> proteomic and metabolomic data on the acute and long-term effects of hypoxia on the myometrium. These findings could then be linked to signalling pathways, including those illustrated in Figure 2, but also associated with inflammation, and , importantly, unexpected candidates arising from such studies, investigated. These approaches could be linked to transcriptomic studies from women in normal and dysfunctional labours (</w:t>
      </w:r>
      <w:r w:rsidR="00DA67FE">
        <w:fldChar w:fldCharType="begin">
          <w:fldData xml:space="preserve">PEVuZE5vdGU+PENpdGU+PEF1dGhvcj5DaGFlbXNhaXRob25nPC9BdXRob3I+PFllYXI+MjAxMzwv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==
</w:fldData>
        </w:fldChar>
      </w:r>
      <w:r w:rsidR="00D555AA">
        <w:instrText xml:space="preserve"> ADDIN EN.CITE </w:instrText>
      </w:r>
      <w:r w:rsidR="00D555AA">
        <w:fldChar w:fldCharType="begin">
          <w:fldData xml:space="preserve">PEVuZE5vdGU+PENpdGU+PEF1dGhvcj5DaGFlbXNhaXRob25nPC9BdXRob3I+PFllYXI+MjAxMzwv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==
</w:fldData>
        </w:fldChar>
      </w:r>
      <w:r w:rsidR="00D555AA">
        <w:instrText xml:space="preserve"> ADDIN EN.CITE.DATA </w:instrText>
      </w:r>
      <w:r w:rsidR="00D555AA">
        <w:fldChar w:fldCharType="end"/>
      </w:r>
      <w:r w:rsidR="00DA67FE">
        <w:fldChar w:fldCharType="separate"/>
      </w:r>
      <w:r w:rsidR="00D555AA">
        <w:rPr>
          <w:noProof/>
        </w:rPr>
        <w:t>(Chaemsaithong, et al. 2013)</w:t>
      </w:r>
      <w:r w:rsidR="00DA67FE">
        <w:fldChar w:fldCharType="end"/>
      </w:r>
      <w:r w:rsidRPr="00EA235D">
        <w:t>).  We also recommend in turn that there is a resurgence of studies with more refined assays detailed the biochemical and metabolic activity of human myometrium and relating this to labour outcomes. For example, how and when do glycogen or fatty acid deposit build in human myometrium, and what are the consequences for labour if these are inadequate. Similarly, we lack an understanding of lactate transporters in human myometrium (</w:t>
      </w:r>
      <w:r w:rsidRPr="00EA235D">
        <w:fldChar w:fldCharType="begin">
          <w:fldData xml:space="preserve">PEVuZE5vdGU+PENpdGU+PEF1dGhvcj7DhWtlcnVkPC9BdXRob3I+PFllYXI+MjAwOTwvWWVhcj48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</w:fldData>
        </w:fldChar>
      </w:r>
      <w:r w:rsidR="00D555AA">
        <w:instrText xml:space="preserve"> ADDIN EN.CITE </w:instrText>
      </w:r>
      <w:r w:rsidR="00D555AA">
        <w:fldChar w:fldCharType="begin">
          <w:fldData xml:space="preserve">PEVuZE5vdGU+PENpdGU+PEF1dGhvcj7DhWtlcnVkPC9BdXRob3I+PFllYXI+MjAwOTwvWWVhcj48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</w:fldData>
        </w:fldChar>
      </w:r>
      <w:r w:rsidR="00D555AA">
        <w:instrText xml:space="preserve"> ADDIN EN.CITE.DATA </w:instrText>
      </w:r>
      <w:r w:rsidR="00D555AA">
        <w:fldChar w:fldCharType="end"/>
      </w:r>
      <w:r w:rsidRPr="00EA235D">
        <w:fldChar w:fldCharType="separate"/>
      </w:r>
      <w:r w:rsidR="00D555AA">
        <w:rPr>
          <w:noProof/>
        </w:rPr>
        <w:t>(Åkerud, et al. 2009)</w:t>
      </w:r>
      <w:r w:rsidRPr="00EA235D">
        <w:fldChar w:fldCharType="end"/>
      </w:r>
      <w:r w:rsidRPr="00EA235D">
        <w:t>) or how switches in lactate dehydrogenase isoenzymes occur and the functional consequences  of aberrant shifts</w:t>
      </w:r>
      <w:r w:rsidR="00EA235D" w:rsidRPr="00EA235D">
        <w:t xml:space="preserve"> (</w:t>
      </w:r>
      <w:r w:rsidR="00DA67FE">
        <w:fldChar w:fldCharType="begin"/>
      </w:r>
      <w:r w:rsidR="00D555AA">
        <w:instrText xml:space="preserve"> ADDIN EN.CITE &lt;EndNote&gt;&lt;Cite&gt;&lt;Author&gt;Makkonen&lt;/Author&gt;&lt;Year&gt;1982&lt;/Year&gt;&lt;RecNum&gt;835&lt;/RecNum&gt;&lt;DisplayText&gt;(Makkonen, et al. 1982)&lt;/DisplayText&gt;&lt;record&gt;&lt;rec-number&gt;835&lt;/rec-number&gt;&lt;foreign-keys&gt;&lt;key app="EN" db-id="2x0dt0w9p9sz5vet95bx5fd7szz00edtazwt" timestamp="1591786136" guid="12c85b77-bdc9-40af-8b69-212d9fafe75c"&gt;835&lt;/key&gt;&lt;/foreign-keys&gt;&lt;ref-type name="Journal Article"&gt;17&lt;/ref-type&gt;&lt;contributors&gt;&lt;authors&gt;&lt;author&gt;Makkonen, M.&lt;/author&gt;&lt;author&gt;Puhakainen, E.&lt;/author&gt;&lt;author&gt;Hänninen, O.&lt;/author&gt;&lt;author&gt;Castrén, O.&lt;/author&gt;&lt;/authors&gt;&lt;/contributors&gt;&lt;titles&gt;&lt;title&gt;Lactate dehydrogenase isoenzymes in human myometrium during pregnancy and labor&lt;/title&gt;&lt;secondary-title&gt;Acta Obstet Gynecol Scand&lt;/secondary-title&gt;&lt;/titles&gt;&lt;periodical&gt;&lt;full-title&gt;Acta Obstetricia et Gynecologica Scandinavica&lt;/full-title&gt;&lt;abbr-1&gt;Acta Obstet. Gynecol. Scand.&lt;/abbr-1&gt;&lt;abbr-2&gt;Acta Obstet Gynecol Scand&lt;/abbr-2&gt;&lt;/periodical&gt;&lt;pages&gt;35-7&lt;/pages&gt;&lt;volume&gt;61&lt;/volume&gt;&lt;number&gt;1&lt;/number&gt;&lt;edition&gt;1982/01/01&lt;/edition&gt;&lt;keywords&gt;&lt;keyword&gt;Female&lt;/keyword&gt;&lt;keyword&gt;Humans&lt;/keyword&gt;&lt;keyword&gt;Hypertension/enzymology&lt;/keyword&gt;&lt;keyword&gt;Isoenzymes&lt;/keyword&gt;&lt;keyword&gt;L-Lactate Dehydrogenase/*metabolism&lt;/keyword&gt;&lt;keyword&gt;*Labor, Obstetric&lt;/keyword&gt;&lt;keyword&gt;Muscles/enzymology&lt;/keyword&gt;&lt;keyword&gt;Myometrium/*enzymology&lt;/keyword&gt;&lt;keyword&gt;Pre-Eclampsia/enzymology&lt;/keyword&gt;&lt;keyword&gt;*Pregnancy&lt;/keyword&gt;&lt;keyword&gt;Pregnancy Complications, Cardiovascular/enzymology&lt;/keyword&gt;&lt;keyword&gt;Uterus/*enzymology&lt;/keyword&gt;&lt;/keywords&gt;&lt;dates&gt;&lt;year&gt;1982&lt;/year&gt;&lt;/dates&gt;&lt;isbn&gt;0001-6349 (Print)&amp;#xD;0001-6349&lt;/isbn&gt;&lt;accession-num&gt;7090748&lt;/accession-num&gt;&lt;urls&gt;&lt;/urls&gt;&lt;electronic-resource-num&gt;10.3109/00016348209156948&lt;/electronic-resource-num&gt;&lt;remote-database-provider&gt;NLM&lt;/remote-database-provider&gt;&lt;language&gt;eng&lt;/language&gt;&lt;/record&gt;&lt;/Cite&gt;&lt;/EndNote&gt;</w:instrText>
      </w:r>
      <w:r w:rsidR="00DA67FE">
        <w:fldChar w:fldCharType="separate"/>
      </w:r>
      <w:r w:rsidR="00D555AA">
        <w:rPr>
          <w:noProof/>
        </w:rPr>
        <w:t>(Makkonen, et al. 1982)</w:t>
      </w:r>
      <w:r w:rsidR="00DA67FE">
        <w:fldChar w:fldCharType="end"/>
      </w:r>
      <w:r w:rsidRPr="00EA235D">
        <w:t>). As indicated above, we are missing much specific information on myometrial blood vessels. These could hold the key to future therapeutic targets.</w:t>
      </w:r>
      <w:r w:rsidR="00EA235D" w:rsidRPr="00EA235D">
        <w:t xml:space="preserve"> A more in-depth knowledge of all these interactions stemming from hypoxia in </w:t>
      </w:r>
      <w:r w:rsidR="00EA235D" w:rsidRPr="00EA235D">
        <w:lastRenderedPageBreak/>
        <w:t xml:space="preserve">labour is required, that can then be personalised with effective interventions and therapies, that will enable women to have better labours and their babies, a better birth. That oral bicarbonate study </w:t>
      </w:r>
      <w:r w:rsidR="00EA235D" w:rsidRPr="00EA235D">
        <w:fldChar w:fldCharType="begin"/>
      </w:r>
      <w:r w:rsidR="00D555AA">
        <w:instrText xml:space="preserve"> ADDIN EN.CITE &lt;EndNote&gt;&lt;Cite&gt;&lt;Author&gt;Wiberg-Itzel&lt;/Author&gt;&lt;Year&gt;2018&lt;/Year&gt;&lt;RecNum&gt;184&lt;/RecNum&gt;&lt;DisplayText&gt;(Wiberg-Itzel, et al. 2018)&lt;/DisplayText&gt;&lt;record&gt;&lt;rec-number&gt;184&lt;/rec-number&gt;&lt;foreign-keys&gt;&lt;key app="EN" db-id="2x0dt0w9p9sz5vet95bx5fd7szz00edtazwt" timestamp="1582661925" guid="8e0b3fc7-f808-4765-9922-0a554585db9d"&gt;184&lt;/key&gt;&lt;/foreign-keys&gt;&lt;ref-type name="Journal Article"&gt;17&lt;/ref-type&gt;&lt;contributors&gt;&lt;authors&gt;&lt;author&gt;Wiberg-Itzel, E.&lt;/author&gt;&lt;author&gt;Wray, S.&lt;/author&gt;&lt;author&gt;Akerud, H.&lt;/author&gt;&lt;/authors&gt;&lt;/contributors&gt;&lt;auth-address&gt;a Department of Obstetrics and Gynecology , Sodersjukhuset , Stockholm , Sweden.&amp;#xD;b Department of Clinical Science and Education, Section of Obstetrics and Gynaecology , Karolinska Institutet , Sodersjukhuset , Sweden.&amp;#xD;c Department of Molecular and Cellular Physiology , Institute of Translational Medicine, University of Liverpool , Liverpool , UK.&amp;#xD;d Department of Immunology, Genetics and Pathology , Uppsala University , Uppsala , Sweden.&lt;/auth-address&gt;&lt;titles&gt;&lt;title&gt;A randomized controlled trial of a new treatment for labor dystocia&lt;/title&gt;&lt;secondary-title&gt;J Matern Fetal Neonatal Med&lt;/secondary-title&gt;&lt;/titles&gt;&lt;periodical&gt;&lt;full-title&gt;Journal of Maternal-Fetal &amp;amp; Neonatal Medicine&lt;/full-title&gt;&lt;abbr-1&gt;J. Matern. Fetal Neonatal Med.&lt;/abbr-1&gt;&lt;abbr-2&gt;J Matern Fetal Neonatal Med&lt;/abbr-2&gt;&lt;/periodical&gt;&lt;pages&gt;2237-2244&lt;/pages&gt;&lt;volume&gt;31&lt;/volume&gt;&lt;number&gt;17&lt;/number&gt;&lt;keywords&gt;&lt;keyword&gt;Afl&lt;/keyword&gt;&lt;keyword&gt;bicarbonate&lt;/keyword&gt;&lt;keyword&gt;caesarean&lt;/keyword&gt;&lt;keyword&gt;dystocia&lt;/keyword&gt;&lt;keyword&gt;labor&lt;/keyword&gt;&lt;/keywords&gt;&lt;dates&gt;&lt;year&gt;2018&lt;/year&gt;&lt;pub-dates&gt;&lt;date&gt;Sep&lt;/date&gt;&lt;/pub-dates&gt;&lt;/dates&gt;&lt;isbn&gt;1476-4954 (Electronic)&amp;#xD;1476-4954 (Linking)&lt;/isbn&gt;&lt;accession-num&gt;28587493&lt;/accession-num&gt;&lt;urls&gt;&lt;related-urls&gt;&lt;url&gt;https://www.ncbi.nlm.nih.gov/pubmed/28587493&lt;/url&gt;&lt;/related-urls&gt;&lt;/urls&gt;&lt;electronic-resource-num&gt;10.1080/14767058.2017.1339268&lt;/electronic-resource-num&gt;&lt;/record&gt;&lt;/Cite&gt;&lt;/EndNote&gt;</w:instrText>
      </w:r>
      <w:r w:rsidR="00EA235D" w:rsidRPr="00EA235D">
        <w:fldChar w:fldCharType="separate"/>
      </w:r>
      <w:r w:rsidR="00D555AA">
        <w:rPr>
          <w:noProof/>
        </w:rPr>
        <w:t>(Wiberg-Itzel, et al. 2018)</w:t>
      </w:r>
      <w:r w:rsidR="00EA235D" w:rsidRPr="00EA235D">
        <w:fldChar w:fldCharType="end"/>
      </w:r>
      <w:r w:rsidR="00EA235D" w:rsidRPr="00EA235D">
        <w:t>, powerfully demonstrates that when such knowledge of the physiology of labour is obtained, it can be translated.</w:t>
      </w:r>
    </w:p>
    <w:p w14:paraId="6494DFB9" w14:textId="77777777" w:rsidR="005D54E3" w:rsidRPr="00EA235D" w:rsidRDefault="008737C0" w:rsidP="00EA235D">
      <w:pPr>
        <w:pStyle w:val="Heading1"/>
        <w:spacing w:line="360" w:lineRule="auto"/>
        <w:rPr>
          <w:sz w:val="24"/>
          <w:szCs w:val="24"/>
        </w:rPr>
      </w:pPr>
      <w:bookmarkStart w:id="30" w:name="_Toc42767544"/>
      <w:bookmarkStart w:id="31" w:name="_Hlk42627798"/>
      <w:r w:rsidRPr="00EA235D">
        <w:rPr>
          <w:sz w:val="24"/>
          <w:szCs w:val="24"/>
        </w:rPr>
        <w:t>Conclusions</w:t>
      </w:r>
      <w:bookmarkEnd w:id="30"/>
    </w:p>
    <w:p w14:paraId="3E579E4A" w14:textId="6D7ED273" w:rsidR="006459FF" w:rsidRPr="00EA235D" w:rsidRDefault="00BC37CC" w:rsidP="00EA235D">
      <w:r w:rsidRPr="00EA235D">
        <w:t xml:space="preserve">The </w:t>
      </w:r>
      <w:r w:rsidR="009B6AB1" w:rsidRPr="00EA235D">
        <w:t>outcome of the intermittent hypoxia of labour will be a balance between the force enhancing effects on the myometrium and the detrimental oxidative</w:t>
      </w:r>
      <w:r w:rsidR="00446F9B" w:rsidRPr="00EA235D">
        <w:t>, metabolic</w:t>
      </w:r>
      <w:r w:rsidR="009B6AB1" w:rsidRPr="00EA235D">
        <w:t xml:space="preserve"> and inflammatory stress response experienced by the </w:t>
      </w:r>
      <w:r w:rsidR="00446F9B" w:rsidRPr="00EA235D">
        <w:t xml:space="preserve">smooth muscle of the </w:t>
      </w:r>
      <w:r w:rsidR="009B6AB1" w:rsidRPr="00EA235D">
        <w:t>vasculature</w:t>
      </w:r>
      <w:r w:rsidR="00446F9B" w:rsidRPr="00EA235D">
        <w:t xml:space="preserve"> and myometrium. This balance is intimately related to the</w:t>
      </w:r>
      <w:r w:rsidR="009B6AB1" w:rsidRPr="00EA235D">
        <w:t xml:space="preserve"> success</w:t>
      </w:r>
      <w:r w:rsidR="00446F9B" w:rsidRPr="00EA235D">
        <w:t xml:space="preserve"> of human</w:t>
      </w:r>
      <w:r w:rsidR="009B6AB1" w:rsidRPr="00EA235D">
        <w:t xml:space="preserve"> parturition</w:t>
      </w:r>
      <w:r w:rsidR="00446F9B" w:rsidRPr="00EA235D">
        <w:t>.</w:t>
      </w:r>
      <w:r w:rsidR="009B6AB1" w:rsidRPr="00EA235D">
        <w:t xml:space="preserve"> There will be a subset of pregnancies </w:t>
      </w:r>
      <w:r w:rsidR="00504945" w:rsidRPr="00EA235D">
        <w:t xml:space="preserve">including those </w:t>
      </w:r>
      <w:r w:rsidR="009B6AB1" w:rsidRPr="00EA235D">
        <w:t xml:space="preserve">with abnormal placental development, that cannot withstand the rigors of labour </w:t>
      </w:r>
      <w:r w:rsidR="00A76F0F" w:rsidRPr="00EA235D">
        <w:fldChar w:fldCharType="begin">
          <w:fldData xml:space="preserve">PEVuZE5vdGU+PENpdGU+PEF1dGhvcj5UdXJuZXI8L0F1dGhvcj48WWVhcj4yMDIwPC9ZZWFyPjxS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ctMjY8L3BhZ2VzPjx2b2x1bWU+MjIyPC92b2x1bWU+PG51bWJlcj4xPC9udW1iZXI+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</w:fldData>
        </w:fldChar>
      </w:r>
      <w:r w:rsidR="00D555AA">
        <w:instrText xml:space="preserve"> ADDIN EN.CITE </w:instrText>
      </w:r>
      <w:r w:rsidR="00D555AA">
        <w:fldChar w:fldCharType="begin">
          <w:fldData xml:space="preserve">PEVuZE5vdGU+PENpdGU+PEF1dGhvcj5UdXJuZXI8L0F1dGhvcj48WWVhcj4yMDIwPC9ZZWFyPjxS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</w:fldData>
        </w:fldChar>
      </w:r>
      <w:r w:rsidR="00D555AA">
        <w:instrText xml:space="preserve"> ADDIN EN.CITE.DATA </w:instrText>
      </w:r>
      <w:r w:rsidR="00D555AA">
        <w:fldChar w:fldCharType="end"/>
      </w:r>
      <w:r w:rsidR="00A76F0F" w:rsidRPr="00EA235D">
        <w:fldChar w:fldCharType="separate"/>
      </w:r>
      <w:r w:rsidR="00D555AA">
        <w:rPr>
          <w:noProof/>
        </w:rPr>
        <w:t>(Turner, et al. 2020)</w:t>
      </w:r>
      <w:r w:rsidR="00A76F0F" w:rsidRPr="00EA235D">
        <w:fldChar w:fldCharType="end"/>
      </w:r>
      <w:r w:rsidR="009B6AB1" w:rsidRPr="00EA235D">
        <w:t>.</w:t>
      </w:r>
      <w:r w:rsidR="00446F9B" w:rsidRPr="00EA235D">
        <w:t xml:space="preserve"> </w:t>
      </w:r>
    </w:p>
    <w:p w14:paraId="42604DCE" w14:textId="04435B5D" w:rsidR="008737C0" w:rsidRPr="00EA235D" w:rsidRDefault="00D22DE2" w:rsidP="00EA235D">
      <w:r w:rsidRPr="00EA235D">
        <w:t xml:space="preserve">As shown in figure </w:t>
      </w:r>
      <w:r w:rsidR="0064229F" w:rsidRPr="00EA235D">
        <w:t>3</w:t>
      </w:r>
      <w:r w:rsidR="006459FF" w:rsidRPr="00EA235D">
        <w:t>,</w:t>
      </w:r>
      <w:r w:rsidRPr="00EA235D">
        <w:t xml:space="preserve"> the myometrial metabolite changes, especially pH that arise from hypoxi</w:t>
      </w:r>
      <w:r w:rsidR="006459FF" w:rsidRPr="00EA235D">
        <w:t>a (1),</w:t>
      </w:r>
      <w:r w:rsidRPr="00EA235D">
        <w:t xml:space="preserve"> will feedback during the contraction to prevent tonic </w:t>
      </w:r>
      <w:r w:rsidR="00EA235D" w:rsidRPr="00EA235D">
        <w:t>activity,</w:t>
      </w:r>
      <w:r w:rsidRPr="00EA235D">
        <w:t xml:space="preserve"> and protect the fetus from hypoxic distress</w:t>
      </w:r>
      <w:r w:rsidR="006459FF" w:rsidRPr="00EA235D">
        <w:t xml:space="preserve"> (2)</w:t>
      </w:r>
      <w:r w:rsidRPr="00EA235D">
        <w:t xml:space="preserve">. If the myometrial vessels do not recover from the </w:t>
      </w:r>
      <w:r w:rsidR="006459FF" w:rsidRPr="00EA235D">
        <w:t>repetitive</w:t>
      </w:r>
      <w:r w:rsidRPr="00EA235D">
        <w:t xml:space="preserve"> compressions, then products of anaerobic metabolism will </w:t>
      </w:r>
      <w:r w:rsidR="006459FF" w:rsidRPr="00EA235D">
        <w:t>build,</w:t>
      </w:r>
      <w:r w:rsidRPr="00EA235D">
        <w:t xml:space="preserve"> metabolites </w:t>
      </w:r>
      <w:r w:rsidR="00EA235D" w:rsidRPr="00EA235D">
        <w:t>are not</w:t>
      </w:r>
      <w:r w:rsidRPr="00EA235D">
        <w:t xml:space="preserve"> restored </w:t>
      </w:r>
      <w:r w:rsidR="008737C0" w:rsidRPr="00EA235D">
        <w:t>as</w:t>
      </w:r>
      <w:r w:rsidRPr="00EA235D">
        <w:t xml:space="preserve"> reserves such as glycogen are exhausted. These changes are associated with dysfunctional labours</w:t>
      </w:r>
      <w:r w:rsidR="00791638" w:rsidRPr="00EA235D">
        <w:t xml:space="preserve"> </w:t>
      </w:r>
      <w:r w:rsidR="006459FF" w:rsidRPr="00EA235D">
        <w:t>(3)</w:t>
      </w:r>
      <w:r w:rsidRPr="00EA235D">
        <w:t>. If blood vessels restore perfusion, metabolites, pH and excitability return to normal levels and the next labour contraction occurs. The effect of the hypoxia will also trigger changes in myometrial</w:t>
      </w:r>
      <w:r w:rsidR="00EB0F5E" w:rsidRPr="00EA235D">
        <w:t xml:space="preserve"> signalling pathways, such as that produced by purinergic agonists, that gradually and safely augment contractions, HIFI</w:t>
      </w:r>
      <w:r w:rsidR="006459FF" w:rsidRPr="00EA235D">
        <w:t xml:space="preserve"> (4)</w:t>
      </w:r>
      <w:r w:rsidR="00EB0F5E" w:rsidRPr="00EA235D">
        <w:t>.</w:t>
      </w:r>
      <w:r w:rsidRPr="00EA235D">
        <w:t xml:space="preserve"> </w:t>
      </w:r>
    </w:p>
    <w:p w14:paraId="21CB0024" w14:textId="77777777" w:rsidR="00BF0510" w:rsidRPr="00EA235D" w:rsidRDefault="00BF0510" w:rsidP="00EA235D">
      <w:pPr>
        <w:pStyle w:val="Heading2"/>
        <w:rPr>
          <w:sz w:val="24"/>
          <w:szCs w:val="24"/>
        </w:rPr>
      </w:pPr>
      <w:r w:rsidRPr="00EA235D">
        <w:rPr>
          <w:sz w:val="24"/>
          <w:szCs w:val="24"/>
        </w:rPr>
        <w:t>Funding</w:t>
      </w:r>
    </w:p>
    <w:p w14:paraId="03D12D17" w14:textId="619F1BA2" w:rsidR="000C0EB3" w:rsidRPr="00EA235D" w:rsidRDefault="00BF0510" w:rsidP="00EA235D">
      <w:r w:rsidRPr="00EA235D">
        <w:t>SW is grateful to the Harris Wellbeing of Women research centre for support, MA gratefully acknowledges support from The Northern Border University, Arar, KSA, and CP gratefully acknowledges support from The University of Liverpool.</w:t>
      </w:r>
    </w:p>
    <w:p w14:paraId="2FF400EE" w14:textId="20787A3A" w:rsidR="00B872B4" w:rsidRPr="00EA235D" w:rsidRDefault="00B872B4" w:rsidP="00EA235D">
      <w:pPr>
        <w:pStyle w:val="Heading2"/>
        <w:rPr>
          <w:sz w:val="24"/>
          <w:szCs w:val="24"/>
        </w:rPr>
      </w:pPr>
      <w:r w:rsidRPr="00EA235D">
        <w:rPr>
          <w:sz w:val="24"/>
          <w:szCs w:val="24"/>
        </w:rPr>
        <w:t>Disclosures</w:t>
      </w:r>
    </w:p>
    <w:p w14:paraId="48F5C90E" w14:textId="1B6AA64E" w:rsidR="00B872B4" w:rsidRPr="00EA235D" w:rsidRDefault="00B872B4" w:rsidP="00EA235D">
      <w:r w:rsidRPr="00EA235D">
        <w:t>None.</w:t>
      </w:r>
    </w:p>
    <w:p w14:paraId="657AB8C7" w14:textId="57302BC2" w:rsidR="004A68CE" w:rsidRPr="00EA235D" w:rsidRDefault="004A68CE" w:rsidP="00EA235D">
      <w:pPr>
        <w:pStyle w:val="Heading2"/>
        <w:rPr>
          <w:sz w:val="24"/>
          <w:szCs w:val="24"/>
        </w:rPr>
      </w:pPr>
      <w:r w:rsidRPr="00EA235D">
        <w:rPr>
          <w:sz w:val="24"/>
          <w:szCs w:val="24"/>
        </w:rPr>
        <w:t>Contributions</w:t>
      </w:r>
    </w:p>
    <w:p w14:paraId="69BD1891" w14:textId="1F9CCC8B" w:rsidR="00880358" w:rsidRPr="00EA235D" w:rsidRDefault="004A68CE" w:rsidP="00EA235D">
      <w:r w:rsidRPr="00EA235D">
        <w:t xml:space="preserve">SW conceived the structure. SW, MA &amp; CP drafted the text. SW &amp; CP edited the text. </w:t>
      </w:r>
      <w:r w:rsidR="00880358" w:rsidRPr="00EA235D">
        <w:br w:type="page"/>
      </w:r>
    </w:p>
    <w:p w14:paraId="25C15563" w14:textId="77777777" w:rsidR="00880358" w:rsidRPr="00EA235D" w:rsidRDefault="00880358" w:rsidP="00EA235D">
      <w:pPr>
        <w:pStyle w:val="Heading2"/>
        <w:rPr>
          <w:sz w:val="24"/>
          <w:szCs w:val="24"/>
        </w:rPr>
      </w:pPr>
      <w:r w:rsidRPr="00EA235D">
        <w:rPr>
          <w:sz w:val="24"/>
          <w:szCs w:val="24"/>
        </w:rPr>
        <w:lastRenderedPageBreak/>
        <w:t>Figure Legends</w:t>
      </w:r>
    </w:p>
    <w:p w14:paraId="0330EB93" w14:textId="6590A4DE" w:rsidR="00880358" w:rsidRPr="00EA235D" w:rsidRDefault="00880358" w:rsidP="00EA235D">
      <w:pPr>
        <w:pStyle w:val="Heading2"/>
        <w:rPr>
          <w:sz w:val="24"/>
          <w:szCs w:val="24"/>
        </w:rPr>
      </w:pPr>
      <w:r w:rsidRPr="00EA235D">
        <w:rPr>
          <w:b/>
          <w:bCs/>
          <w:sz w:val="24"/>
          <w:szCs w:val="24"/>
        </w:rPr>
        <w:t xml:space="preserve">Figure 1: Transverse section through the </w:t>
      </w:r>
      <w:r w:rsidR="00EA235D" w:rsidRPr="00EA235D">
        <w:rPr>
          <w:b/>
          <w:bCs/>
          <w:sz w:val="24"/>
          <w:szCs w:val="24"/>
        </w:rPr>
        <w:t xml:space="preserve">non-pregnant </w:t>
      </w:r>
      <w:r w:rsidR="004A68CE" w:rsidRPr="00EA235D">
        <w:rPr>
          <w:b/>
          <w:bCs/>
          <w:sz w:val="24"/>
          <w:szCs w:val="24"/>
        </w:rPr>
        <w:t xml:space="preserve">human </w:t>
      </w:r>
      <w:r w:rsidRPr="00EA235D">
        <w:rPr>
          <w:b/>
          <w:bCs/>
          <w:sz w:val="24"/>
          <w:szCs w:val="24"/>
        </w:rPr>
        <w:t xml:space="preserve">uterus showing the embedded arteries. </w:t>
      </w:r>
      <w:r w:rsidR="004A68CE" w:rsidRPr="00EA235D">
        <w:rPr>
          <w:sz w:val="24"/>
          <w:szCs w:val="24"/>
        </w:rPr>
        <w:t>Drawn by Dr Clodagh Prendergast</w:t>
      </w:r>
    </w:p>
    <w:p w14:paraId="2857A7C6" w14:textId="77777777" w:rsidR="00880358" w:rsidRPr="00EA235D" w:rsidRDefault="00880358" w:rsidP="00EA235D">
      <w:pPr>
        <w:pStyle w:val="Heading2"/>
        <w:rPr>
          <w:sz w:val="24"/>
          <w:szCs w:val="24"/>
        </w:rPr>
      </w:pPr>
      <w:r w:rsidRPr="00EA235D">
        <w:rPr>
          <w:b/>
          <w:bCs/>
          <w:sz w:val="24"/>
          <w:szCs w:val="24"/>
        </w:rPr>
        <w:t>Figure 2. Signalling pathways controlling contraction and relaxation of myometrial and vascular smooth muscle and effects of hypoxia</w:t>
      </w:r>
      <w:r w:rsidRPr="00EA235D">
        <w:rPr>
          <w:sz w:val="24"/>
          <w:szCs w:val="24"/>
        </w:rPr>
        <w:t xml:space="preserve">. </w:t>
      </w:r>
    </w:p>
    <w:p w14:paraId="45CC0F6D" w14:textId="77777777" w:rsidR="00880358" w:rsidRPr="00EA235D" w:rsidRDefault="00880358" w:rsidP="00EA235D">
      <w:r w:rsidRPr="00EA235D">
        <w:t>In smooth muscle (SM), action potentials depolarise the membrane causing opening of voltage-operated calcium channels (VOCC) and Ca</w:t>
      </w:r>
      <w:r w:rsidRPr="00EA235D">
        <w:rPr>
          <w:vertAlign w:val="superscript"/>
        </w:rPr>
        <w:t>2+</w:t>
      </w:r>
      <w:r w:rsidRPr="00EA235D">
        <w:t xml:space="preserve">  influx. Agonists, such as oxytocin and adenosine, also cause a rise in [Ca</w:t>
      </w:r>
      <w:r w:rsidRPr="00EA235D">
        <w:rPr>
          <w:vertAlign w:val="superscript"/>
        </w:rPr>
        <w:t>2+</w:t>
      </w:r>
      <w:r w:rsidRPr="00EA235D">
        <w:t>]</w:t>
      </w:r>
      <w:proofErr w:type="spellStart"/>
      <w:r w:rsidRPr="00EA235D">
        <w:rPr>
          <w:vertAlign w:val="subscript"/>
        </w:rPr>
        <w:t>i</w:t>
      </w:r>
      <w:proofErr w:type="spellEnd"/>
      <w:r w:rsidRPr="00EA235D">
        <w:t>. Ca</w:t>
      </w:r>
      <w:r w:rsidRPr="00EA235D">
        <w:rPr>
          <w:vertAlign w:val="superscript"/>
        </w:rPr>
        <w:t>2+</w:t>
      </w:r>
      <w:r w:rsidRPr="00EA235D">
        <w:t xml:space="preserve"> combines with calmodulin, activates myosin light-chain kinase (MLCK), resulting in cross-bridge cycling and contraction. Relaxation occurs when [Ca</w:t>
      </w:r>
      <w:r w:rsidRPr="00EA235D">
        <w:rPr>
          <w:vertAlign w:val="superscript"/>
        </w:rPr>
        <w:t>2+</w:t>
      </w:r>
      <w:r w:rsidRPr="00EA235D">
        <w:t>]</w:t>
      </w:r>
      <w:proofErr w:type="spellStart"/>
      <w:r w:rsidRPr="00EA235D">
        <w:rPr>
          <w:vertAlign w:val="subscript"/>
        </w:rPr>
        <w:t>i</w:t>
      </w:r>
      <w:proofErr w:type="spellEnd"/>
      <w:r w:rsidRPr="00EA235D">
        <w:t xml:space="preserve"> falls or when myosin light-chain phosphatase (MLCP) activity exceeds MLCK activity. In vascular SM, Ca</w:t>
      </w:r>
      <w:r w:rsidRPr="00EA235D">
        <w:rPr>
          <w:vertAlign w:val="superscript"/>
        </w:rPr>
        <w:t>2+</w:t>
      </w:r>
      <w:r w:rsidRPr="00EA235D">
        <w:t xml:space="preserve"> sparks activate </w:t>
      </w:r>
      <w:proofErr w:type="spellStart"/>
      <w:r w:rsidRPr="00EA235D">
        <w:t>BK</w:t>
      </w:r>
      <w:r w:rsidRPr="00EA235D">
        <w:rPr>
          <w:vertAlign w:val="subscript"/>
        </w:rPr>
        <w:t>Ca</w:t>
      </w:r>
      <w:proofErr w:type="spellEnd"/>
      <w:r w:rsidRPr="00EA235D">
        <w:t xml:space="preserve"> channels, leading to hyperpolarisation, inhibition of VOCC and thus relaxation. Endothelial NO causes cGMP-mediated relaxation of vascular SM. Red arrows indicate contraction pathways via a rise in [Ca</w:t>
      </w:r>
      <w:r w:rsidRPr="00EA235D">
        <w:rPr>
          <w:vertAlign w:val="superscript"/>
        </w:rPr>
        <w:t>2</w:t>
      </w:r>
      <w:proofErr w:type="gramStart"/>
      <w:r w:rsidRPr="00EA235D">
        <w:rPr>
          <w:vertAlign w:val="superscript"/>
        </w:rPr>
        <w:t>+</w:t>
      </w:r>
      <w:r w:rsidRPr="00EA235D">
        <w:t>]</w:t>
      </w:r>
      <w:proofErr w:type="spellStart"/>
      <w:r w:rsidRPr="00EA235D">
        <w:rPr>
          <w:vertAlign w:val="subscript"/>
        </w:rPr>
        <w:t>i</w:t>
      </w:r>
      <w:proofErr w:type="spellEnd"/>
      <w:r w:rsidRPr="00EA235D">
        <w:t>.</w:t>
      </w:r>
      <w:proofErr w:type="gramEnd"/>
      <w:r w:rsidRPr="00EA235D">
        <w:t xml:space="preserve"> Black arrows indicate relaxing pathways. </w:t>
      </w:r>
    </w:p>
    <w:p w14:paraId="4078A0CA" w14:textId="77777777" w:rsidR="00880358" w:rsidRPr="00EA235D" w:rsidRDefault="00880358" w:rsidP="00EA235D">
      <w:r w:rsidRPr="00EA235D">
        <w:t>Labour contractions occlude vessels, producing hypoxia, resulting in oxidative stress, decreased pH and [ATP]. Hypoxia modulates [Ca</w:t>
      </w:r>
      <w:r w:rsidRPr="00EA235D">
        <w:rPr>
          <w:vertAlign w:val="superscript"/>
        </w:rPr>
        <w:t>2+</w:t>
      </w:r>
      <w:r w:rsidRPr="00EA235D">
        <w:t>]</w:t>
      </w:r>
      <w:proofErr w:type="spellStart"/>
      <w:r w:rsidRPr="00EA235D">
        <w:rPr>
          <w:vertAlign w:val="subscript"/>
        </w:rPr>
        <w:t>i</w:t>
      </w:r>
      <w:proofErr w:type="spellEnd"/>
      <w:r w:rsidRPr="00EA235D">
        <w:t xml:space="preserve"> and thus contraction by inhibiting VOCC, activating K</w:t>
      </w:r>
      <w:r w:rsidRPr="00EA235D">
        <w:rPr>
          <w:vertAlign w:val="subscript"/>
        </w:rPr>
        <w:t>ATP</w:t>
      </w:r>
      <w:r w:rsidRPr="00EA235D">
        <w:t xml:space="preserve"> channels, altering SR activity, inhibiting Ca</w:t>
      </w:r>
      <w:r w:rsidRPr="00EA235D">
        <w:rPr>
          <w:vertAlign w:val="superscript"/>
        </w:rPr>
        <w:t>2+</w:t>
      </w:r>
      <w:r w:rsidRPr="00EA235D">
        <w:t xml:space="preserve"> sparks and </w:t>
      </w:r>
      <w:proofErr w:type="spellStart"/>
      <w:r w:rsidRPr="00EA235D">
        <w:t>BK</w:t>
      </w:r>
      <w:r w:rsidRPr="00EA235D">
        <w:rPr>
          <w:vertAlign w:val="subscript"/>
        </w:rPr>
        <w:t>Ca</w:t>
      </w:r>
      <w:proofErr w:type="spellEnd"/>
      <w:r w:rsidRPr="00EA235D">
        <w:t xml:space="preserve"> activity. Hypoxia inhibits NO production. In myometrium, brief repetitive bouts of hypoxia, acting e.g. on adenosine receptors (A1), can increase force, HIFI. Hypoxia also has Ca</w:t>
      </w:r>
      <w:r w:rsidRPr="00EA235D">
        <w:rPr>
          <w:vertAlign w:val="superscript"/>
        </w:rPr>
        <w:t>2+</w:t>
      </w:r>
      <w:r w:rsidRPr="00EA235D">
        <w:t>-independent effects, leading to increased MLCP activity. Blue arrows indicate where hypoxia affects these pathways.</w:t>
      </w:r>
    </w:p>
    <w:p w14:paraId="6EBD3734" w14:textId="605D19FD" w:rsidR="00880358" w:rsidRPr="00EA235D" w:rsidRDefault="00880358" w:rsidP="00EA235D">
      <w:r w:rsidRPr="00EA235D">
        <w:t>A1, adenosine receptor 1; Ca-</w:t>
      </w:r>
      <w:proofErr w:type="spellStart"/>
      <w:r w:rsidRPr="00EA235D">
        <w:t>CaM</w:t>
      </w:r>
      <w:proofErr w:type="spellEnd"/>
      <w:r w:rsidRPr="00EA235D">
        <w:t>, Ca</w:t>
      </w:r>
      <w:r w:rsidRPr="00EA235D">
        <w:rPr>
          <w:vertAlign w:val="superscript"/>
        </w:rPr>
        <w:t>2+</w:t>
      </w:r>
      <w:r w:rsidRPr="00EA235D">
        <w:t>-calmodulin complex; HIFI, hypoxia-induced force increase; IP</w:t>
      </w:r>
      <w:r w:rsidRPr="00EA235D">
        <w:rPr>
          <w:vertAlign w:val="subscript"/>
        </w:rPr>
        <w:t>3</w:t>
      </w:r>
      <w:r w:rsidRPr="00EA235D">
        <w:t>R, IP</w:t>
      </w:r>
      <w:r w:rsidRPr="00EA235D">
        <w:rPr>
          <w:vertAlign w:val="subscript"/>
        </w:rPr>
        <w:t>3</w:t>
      </w:r>
      <w:r w:rsidRPr="00EA235D">
        <w:t xml:space="preserve"> receptor;; PLC, phospholipase C; PKG, protein kinase G; SR, sarcoplasmic reticulum; </w:t>
      </w:r>
      <w:proofErr w:type="spellStart"/>
      <w:r w:rsidRPr="00EA235D">
        <w:t>sGC</w:t>
      </w:r>
      <w:proofErr w:type="spellEnd"/>
      <w:r w:rsidRPr="00EA235D">
        <w:t xml:space="preserve">, soluble guanylyl cyclase; ROS, reactive oxygen species; </w:t>
      </w:r>
      <w:proofErr w:type="spellStart"/>
      <w:r w:rsidRPr="00EA235D">
        <w:t>RyR</w:t>
      </w:r>
      <w:proofErr w:type="spellEnd"/>
      <w:r w:rsidRPr="00EA235D">
        <w:t>, ryanodine receptor. With thanks to Dr Sarah Arrowsmith for giving us the cell template.</w:t>
      </w:r>
    </w:p>
    <w:p w14:paraId="0139D6D9" w14:textId="77777777" w:rsidR="00EA0185" w:rsidRPr="00EA235D" w:rsidRDefault="00EA0185" w:rsidP="00EA235D">
      <w:r w:rsidRPr="00EA235D">
        <w:rPr>
          <w:b/>
          <w:bCs/>
        </w:rPr>
        <w:t xml:space="preserve">Figure 3: Relationship between contraction, hypoxia and labour. </w:t>
      </w:r>
      <w:r w:rsidRPr="00EA235D">
        <w:t>(1):</w:t>
      </w:r>
      <w:r w:rsidRPr="00EA235D">
        <w:rPr>
          <w:b/>
          <w:bCs/>
        </w:rPr>
        <w:t xml:space="preserve"> </w:t>
      </w:r>
      <w:r w:rsidRPr="00EA235D">
        <w:t xml:space="preserve">Contractions occlude blood vessels, producing hypoxia, increased lactate, and a fall in </w:t>
      </w:r>
      <w:proofErr w:type="spellStart"/>
      <w:r w:rsidRPr="00EA235D">
        <w:t>pH.</w:t>
      </w:r>
      <w:proofErr w:type="spellEnd"/>
      <w:r w:rsidRPr="00EA235D">
        <w:t xml:space="preserve"> (2): These changes decrease the strength and duration of the contraction, protecting the fetus from hypoxia. Perfusion is restored as the contraction relaxes, and the myometrial metabolites and pH are restored. (3): if the blood vessels do not fully recover, normal metabolites and pH will not </w:t>
      </w:r>
      <w:r w:rsidRPr="00EA235D">
        <w:lastRenderedPageBreak/>
        <w:t>restore, and subsequent contractions will be poor and the labour dysfunctional. (4): in normal labours many cycles of moderate hypoxia occur and engender HIFI (hypoxia-induced force increase), which help maintain and increase contractility until the end of labour.</w:t>
      </w:r>
    </w:p>
    <w:p w14:paraId="6EBADDD7" w14:textId="77777777" w:rsidR="00880358" w:rsidRPr="00880358" w:rsidRDefault="00880358" w:rsidP="000F146B"/>
    <w:p w14:paraId="33AE3A74" w14:textId="69DEDC96" w:rsidR="000C0EB3" w:rsidRDefault="000C0EB3" w:rsidP="00880358">
      <w:pPr>
        <w:pStyle w:val="Heading2"/>
      </w:pPr>
      <w:r>
        <w:br w:type="page"/>
      </w:r>
    </w:p>
    <w:p w14:paraId="0253BA58" w14:textId="6A802967" w:rsidR="00BF0510" w:rsidRPr="00766759" w:rsidRDefault="000C0EB3" w:rsidP="000C0EB3">
      <w:pPr>
        <w:pStyle w:val="Heading1"/>
      </w:pPr>
      <w:r w:rsidRPr="00766759">
        <w:lastRenderedPageBreak/>
        <w:t>References</w:t>
      </w:r>
    </w:p>
    <w:bookmarkEnd w:id="31"/>
    <w:p w14:paraId="23AB6D05" w14:textId="77777777" w:rsidR="000C0EB3" w:rsidRPr="00766759" w:rsidRDefault="000C0EB3" w:rsidP="00F64938">
      <w:pPr>
        <w:spacing w:line="276" w:lineRule="auto"/>
        <w:rPr>
          <w:lang w:eastAsia="en-GB"/>
        </w:rPr>
      </w:pPr>
    </w:p>
    <w:p w14:paraId="17815B47" w14:textId="77777777" w:rsidR="00D555AA" w:rsidRPr="00D555AA" w:rsidRDefault="000C0EB3" w:rsidP="00D555AA">
      <w:pPr>
        <w:pStyle w:val="EndNoteBibliography"/>
        <w:spacing w:after="0"/>
        <w:ind w:left="720" w:hanging="720"/>
      </w:pPr>
      <w:r>
        <w:rPr>
          <w:lang w:eastAsia="en-GB"/>
        </w:rPr>
        <w:fldChar w:fldCharType="begin"/>
      </w:r>
      <w:r w:rsidRPr="00766759">
        <w:rPr>
          <w:lang w:val="en-GB" w:eastAsia="en-GB"/>
        </w:rPr>
        <w:instrText xml:space="preserve"> ADDIN EN.REFLIST </w:instrText>
      </w:r>
      <w:r>
        <w:rPr>
          <w:lang w:eastAsia="en-GB"/>
        </w:rPr>
        <w:fldChar w:fldCharType="separate"/>
      </w:r>
      <w:r w:rsidR="00D555AA" w:rsidRPr="00D555AA">
        <w:rPr>
          <w:b/>
        </w:rPr>
        <w:t>Aalkjaer, C, and JH Lombard</w:t>
      </w:r>
      <w:r w:rsidR="00D555AA" w:rsidRPr="00D555AA">
        <w:t xml:space="preserve"> 1995 Effect of hypoxia on force, intracellular pH and Ca</w:t>
      </w:r>
      <w:r w:rsidR="00D555AA" w:rsidRPr="00D555AA">
        <w:rPr>
          <w:vertAlign w:val="superscript"/>
        </w:rPr>
        <w:t>2+</w:t>
      </w:r>
      <w:r w:rsidR="00D555AA" w:rsidRPr="00D555AA">
        <w:t xml:space="preserve"> concentration in rat cerebral and mesenteric small arteries. </w:t>
      </w:r>
      <w:r w:rsidR="00D555AA" w:rsidRPr="00D555AA">
        <w:rPr>
          <w:i/>
        </w:rPr>
        <w:t>Journal of Physiology</w:t>
      </w:r>
      <w:r w:rsidR="00D555AA" w:rsidRPr="00D555AA">
        <w:t xml:space="preserve"> </w:t>
      </w:r>
      <w:r w:rsidR="00D555AA" w:rsidRPr="00D555AA">
        <w:rPr>
          <w:b/>
        </w:rPr>
        <w:t>482 ( Pt 2)</w:t>
      </w:r>
      <w:r w:rsidR="00D555AA" w:rsidRPr="00D555AA">
        <w:t xml:space="preserve"> 409-419.</w:t>
      </w:r>
    </w:p>
    <w:p w14:paraId="7E67305F" w14:textId="77777777" w:rsidR="00D555AA" w:rsidRPr="00D555AA" w:rsidRDefault="00D555AA" w:rsidP="00D555AA">
      <w:pPr>
        <w:pStyle w:val="EndNoteBibliography"/>
        <w:spacing w:after="0"/>
        <w:ind w:left="720" w:hanging="720"/>
      </w:pPr>
      <w:r w:rsidRPr="00D555AA">
        <w:rPr>
          <w:b/>
        </w:rPr>
        <w:t>Åkerud, H, G Ronquist, and E Wiberg-Itzel</w:t>
      </w:r>
      <w:r w:rsidRPr="00D555AA">
        <w:t xml:space="preserve"> 2009 Lactate distribution in culture medium of human myometrial biopsies incubated under different conditions. </w:t>
      </w:r>
      <w:r w:rsidRPr="00D555AA">
        <w:rPr>
          <w:i/>
        </w:rPr>
        <w:t>American Journal of Physiology-Endocrinology and Metabolism</w:t>
      </w:r>
      <w:r w:rsidRPr="00D555AA">
        <w:t xml:space="preserve"> </w:t>
      </w:r>
      <w:r w:rsidRPr="00D555AA">
        <w:rPr>
          <w:b/>
        </w:rPr>
        <w:t>297</w:t>
      </w:r>
      <w:r w:rsidRPr="00D555AA">
        <w:t xml:space="preserve"> E1414-E1419.</w:t>
      </w:r>
    </w:p>
    <w:p w14:paraId="338ECE12" w14:textId="77777777" w:rsidR="00D555AA" w:rsidRPr="00D555AA" w:rsidRDefault="00D555AA" w:rsidP="00D555AA">
      <w:pPr>
        <w:pStyle w:val="EndNoteBibliography"/>
        <w:spacing w:after="0"/>
        <w:ind w:left="720" w:hanging="720"/>
      </w:pPr>
      <w:r w:rsidRPr="00D555AA">
        <w:rPr>
          <w:b/>
        </w:rPr>
        <w:t>Al-Qahtani, S, A Heath, S Quenby, F Dawood, R Floyd, T Burdyga, and S Wray</w:t>
      </w:r>
      <w:r w:rsidRPr="00D555AA">
        <w:t xml:space="preserve"> 2012 Diabetes is associated with impairment of uterine contractility and high Caesarean section rate. </w:t>
      </w:r>
      <w:r w:rsidRPr="00D555AA">
        <w:rPr>
          <w:i/>
        </w:rPr>
        <w:t>Diabetologia</w:t>
      </w:r>
      <w:r w:rsidRPr="00D555AA">
        <w:t xml:space="preserve"> </w:t>
      </w:r>
      <w:r w:rsidRPr="00D555AA">
        <w:rPr>
          <w:b/>
        </w:rPr>
        <w:t>55</w:t>
      </w:r>
      <w:r w:rsidRPr="00D555AA">
        <w:t xml:space="preserve"> 489-498.</w:t>
      </w:r>
    </w:p>
    <w:p w14:paraId="1C4DC78D" w14:textId="77777777" w:rsidR="00D555AA" w:rsidRPr="00D555AA" w:rsidRDefault="00D555AA" w:rsidP="00D555AA">
      <w:pPr>
        <w:pStyle w:val="EndNoteBibliography"/>
        <w:spacing w:after="0"/>
        <w:ind w:left="720" w:hanging="720"/>
      </w:pPr>
      <w:r w:rsidRPr="00D555AA">
        <w:rPr>
          <w:b/>
        </w:rPr>
        <w:t>Algovik, M, K Kivinen, H Peterson, M Westgren, and J Kere</w:t>
      </w:r>
      <w:r w:rsidRPr="00D555AA">
        <w:t xml:space="preserve"> 2010 Genetic evidence of multiple loci in dystocia--difficult labour. </w:t>
      </w:r>
      <w:r w:rsidRPr="00D555AA">
        <w:rPr>
          <w:i/>
        </w:rPr>
        <w:t>BMC Medical Genetics</w:t>
      </w:r>
      <w:r w:rsidRPr="00D555AA">
        <w:t xml:space="preserve"> </w:t>
      </w:r>
      <w:r w:rsidRPr="00D555AA">
        <w:rPr>
          <w:b/>
        </w:rPr>
        <w:t>11</w:t>
      </w:r>
      <w:r w:rsidRPr="00D555AA">
        <w:t xml:space="preserve"> 105.</w:t>
      </w:r>
    </w:p>
    <w:p w14:paraId="1E8ED208" w14:textId="77777777" w:rsidR="00D555AA" w:rsidRPr="00D555AA" w:rsidRDefault="00D555AA" w:rsidP="00D555AA">
      <w:pPr>
        <w:pStyle w:val="EndNoteBibliography"/>
        <w:spacing w:after="0"/>
        <w:ind w:left="720" w:hanging="720"/>
      </w:pPr>
      <w:r w:rsidRPr="00D555AA">
        <w:rPr>
          <w:b/>
        </w:rPr>
        <w:t>Almohanna, A, and S Wray</w:t>
      </w:r>
      <w:r w:rsidRPr="00D555AA">
        <w:t xml:space="preserve"> 2018 Hypoxic Conditioning in blood vessels and smooth muscle tissues: effects on function, mechanisms, and unknowns. </w:t>
      </w:r>
      <w:r w:rsidRPr="00D555AA">
        <w:rPr>
          <w:i/>
        </w:rPr>
        <w:t>American Journal of Physiology: Heart and Circulatory Physiology</w:t>
      </w:r>
      <w:r w:rsidRPr="00D555AA">
        <w:t>.</w:t>
      </w:r>
    </w:p>
    <w:p w14:paraId="5C8FC0DB" w14:textId="77777777" w:rsidR="00D555AA" w:rsidRPr="00D555AA" w:rsidRDefault="00D555AA" w:rsidP="00D555AA">
      <w:pPr>
        <w:pStyle w:val="EndNoteBibliography"/>
        <w:spacing w:after="0"/>
        <w:ind w:left="720" w:hanging="720"/>
      </w:pPr>
      <w:r w:rsidRPr="00D555AA">
        <w:rPr>
          <w:b/>
        </w:rPr>
        <w:t>Alotaibi, M, S Arrowsmith, and S Wray</w:t>
      </w:r>
      <w:r w:rsidRPr="00D555AA">
        <w:t xml:space="preserve"> 2015 Hypoxia-induced force increase (HIFI) is a novel mechanism underlying the strengthening of labor contractions, produced by hypoxic stresses. </w:t>
      </w:r>
      <w:r w:rsidRPr="00D555AA">
        <w:rPr>
          <w:i/>
        </w:rPr>
        <w:t>Proceedings of the National Academy of Sciences of the United States of America</w:t>
      </w:r>
      <w:r w:rsidRPr="00D555AA">
        <w:t xml:space="preserve"> </w:t>
      </w:r>
      <w:r w:rsidRPr="00D555AA">
        <w:rPr>
          <w:b/>
        </w:rPr>
        <w:t>112</w:t>
      </w:r>
      <w:r w:rsidRPr="00D555AA">
        <w:t xml:space="preserve"> 9763-9768.</w:t>
      </w:r>
    </w:p>
    <w:p w14:paraId="1B7B9A16" w14:textId="77777777" w:rsidR="00D555AA" w:rsidRPr="00D555AA" w:rsidRDefault="00D555AA" w:rsidP="00D555AA">
      <w:pPr>
        <w:pStyle w:val="EndNoteBibliography"/>
        <w:spacing w:after="0"/>
        <w:ind w:left="720" w:hanging="720"/>
      </w:pPr>
      <w:r w:rsidRPr="00D555AA">
        <w:rPr>
          <w:b/>
        </w:rPr>
        <w:t>Andersen, MR, N Uldbjerg, S Stender, P Sandager, and C Aalkjaer</w:t>
      </w:r>
      <w:r w:rsidRPr="00D555AA">
        <w:t xml:space="preserve"> 2011 Maternal smoking and impaired endothelium-dependent nitric oxide-mediated relaxation of uterine small arteries in vitro. </w:t>
      </w:r>
      <w:r w:rsidRPr="00D555AA">
        <w:rPr>
          <w:i/>
        </w:rPr>
        <w:t>American Journal of Obstetrics and Gynecology</w:t>
      </w:r>
      <w:r w:rsidRPr="00D555AA">
        <w:t xml:space="preserve"> </w:t>
      </w:r>
      <w:r w:rsidRPr="00D555AA">
        <w:rPr>
          <w:b/>
        </w:rPr>
        <w:t>204</w:t>
      </w:r>
      <w:r w:rsidRPr="00D555AA">
        <w:t xml:space="preserve"> 177 e171-177.</w:t>
      </w:r>
    </w:p>
    <w:p w14:paraId="5CDE63C0" w14:textId="77777777" w:rsidR="00D555AA" w:rsidRPr="00D555AA" w:rsidRDefault="00D555AA" w:rsidP="00D555AA">
      <w:pPr>
        <w:pStyle w:val="EndNoteBibliography"/>
        <w:spacing w:after="0"/>
        <w:ind w:left="720" w:hanging="720"/>
      </w:pPr>
      <w:r w:rsidRPr="00D555AA">
        <w:rPr>
          <w:b/>
        </w:rPr>
        <w:t>Arrowsmith, S, H Robinson, K Noble, and S Wray</w:t>
      </w:r>
      <w:r w:rsidRPr="00D555AA">
        <w:t xml:space="preserve"> 2012 What do we know about what happens to myometrial function as women age? </w:t>
      </w:r>
      <w:r w:rsidRPr="00D555AA">
        <w:rPr>
          <w:i/>
        </w:rPr>
        <w:t>Journal of Muscle Research and Cell Motility</w:t>
      </w:r>
      <w:r w:rsidRPr="00D555AA">
        <w:t xml:space="preserve"> </w:t>
      </w:r>
      <w:r w:rsidRPr="00D555AA">
        <w:rPr>
          <w:b/>
        </w:rPr>
        <w:t>33</w:t>
      </w:r>
      <w:r w:rsidRPr="00D555AA">
        <w:t xml:space="preserve"> 209-217.</w:t>
      </w:r>
    </w:p>
    <w:p w14:paraId="449CCC8C" w14:textId="77777777" w:rsidR="00D555AA" w:rsidRPr="00D555AA" w:rsidRDefault="00D555AA" w:rsidP="00D555AA">
      <w:pPr>
        <w:pStyle w:val="EndNoteBibliography"/>
        <w:spacing w:after="0"/>
        <w:ind w:left="720" w:hanging="720"/>
      </w:pPr>
      <w:r w:rsidRPr="00D555AA">
        <w:rPr>
          <w:b/>
        </w:rPr>
        <w:t>Arrowsmith, S, and S Wray</w:t>
      </w:r>
      <w:r w:rsidRPr="00D555AA">
        <w:t xml:space="preserve"> 2014 Oxytocin: its mechanism of action and receptor signalling in the myometrium. </w:t>
      </w:r>
      <w:r w:rsidRPr="00D555AA">
        <w:rPr>
          <w:i/>
        </w:rPr>
        <w:t>Journal of Neuroendocrinology</w:t>
      </w:r>
      <w:r w:rsidRPr="00D555AA">
        <w:t xml:space="preserve"> </w:t>
      </w:r>
      <w:r w:rsidRPr="00D555AA">
        <w:rPr>
          <w:b/>
        </w:rPr>
        <w:t>26</w:t>
      </w:r>
      <w:r w:rsidRPr="00D555AA">
        <w:t xml:space="preserve"> 356-369.</w:t>
      </w:r>
    </w:p>
    <w:p w14:paraId="7F9C73E9" w14:textId="77777777" w:rsidR="00D555AA" w:rsidRPr="00D555AA" w:rsidRDefault="00D555AA" w:rsidP="00D555AA">
      <w:pPr>
        <w:pStyle w:val="EndNoteBibliography"/>
        <w:spacing w:after="0"/>
        <w:ind w:left="720" w:hanging="720"/>
      </w:pPr>
      <w:r w:rsidRPr="00D555AA">
        <w:rPr>
          <w:b/>
        </w:rPr>
        <w:t>Austin, C, and S Wray</w:t>
      </w:r>
      <w:r w:rsidRPr="00D555AA">
        <w:t xml:space="preserve"> 1994 A quantitative study of the relation between intracellular pH and force in rat mesenteric vascular smooth muscle. </w:t>
      </w:r>
      <w:r w:rsidRPr="00D555AA">
        <w:rPr>
          <w:i/>
        </w:rPr>
        <w:t>Pflügers Archiv. European Journal of Physiology</w:t>
      </w:r>
      <w:r w:rsidRPr="00D555AA">
        <w:t xml:space="preserve"> </w:t>
      </w:r>
      <w:r w:rsidRPr="00D555AA">
        <w:rPr>
          <w:b/>
        </w:rPr>
        <w:t>427</w:t>
      </w:r>
      <w:r w:rsidRPr="00D555AA">
        <w:t xml:space="preserve"> 270-276.</w:t>
      </w:r>
    </w:p>
    <w:p w14:paraId="1A44EA08" w14:textId="77777777" w:rsidR="00D555AA" w:rsidRPr="00D555AA" w:rsidRDefault="00D555AA" w:rsidP="00D555AA">
      <w:pPr>
        <w:pStyle w:val="EndNoteBibliography"/>
        <w:spacing w:after="0"/>
        <w:ind w:left="720" w:hanging="720"/>
      </w:pPr>
      <w:r w:rsidRPr="00D555AA">
        <w:rPr>
          <w:b/>
        </w:rPr>
        <w:t>Austin, C, and S Wray</w:t>
      </w:r>
      <w:r w:rsidRPr="00D555AA">
        <w:t xml:space="preserve"> 1995 The effects of extracellular pH and calcium change on force and intracellular calcium in rat vascular smooth muscle. </w:t>
      </w:r>
      <w:r w:rsidRPr="00D555AA">
        <w:rPr>
          <w:i/>
        </w:rPr>
        <w:t>Journal of Physiology</w:t>
      </w:r>
      <w:r w:rsidRPr="00D555AA">
        <w:t xml:space="preserve"> </w:t>
      </w:r>
      <w:r w:rsidRPr="00D555AA">
        <w:rPr>
          <w:b/>
        </w:rPr>
        <w:t>488 ( Pt 2)</w:t>
      </w:r>
      <w:r w:rsidRPr="00D555AA">
        <w:t xml:space="preserve"> 281-291.</w:t>
      </w:r>
    </w:p>
    <w:p w14:paraId="05A08B8E" w14:textId="77777777" w:rsidR="00D555AA" w:rsidRPr="00D555AA" w:rsidRDefault="00D555AA" w:rsidP="00D555AA">
      <w:pPr>
        <w:pStyle w:val="EndNoteBibliography"/>
        <w:spacing w:after="0"/>
        <w:ind w:left="720" w:hanging="720"/>
      </w:pPr>
      <w:r w:rsidRPr="00D555AA">
        <w:rPr>
          <w:b/>
        </w:rPr>
        <w:t>Austin, C, and S Wray</w:t>
      </w:r>
      <w:r w:rsidRPr="00D555AA">
        <w:t xml:space="preserve"> 2000 Interactions between Ca</w:t>
      </w:r>
      <w:r w:rsidRPr="00D555AA">
        <w:rPr>
          <w:vertAlign w:val="superscript"/>
        </w:rPr>
        <w:t>2+</w:t>
      </w:r>
      <w:r w:rsidRPr="00D555AA">
        <w:t xml:space="preserve"> and H</w:t>
      </w:r>
      <w:r w:rsidRPr="00D555AA">
        <w:rPr>
          <w:vertAlign w:val="superscript"/>
        </w:rPr>
        <w:t>+</w:t>
      </w:r>
      <w:r w:rsidRPr="00D555AA">
        <w:t xml:space="preserve"> and functional consequences in vascular smooth muscle. </w:t>
      </w:r>
      <w:r w:rsidRPr="00D555AA">
        <w:rPr>
          <w:i/>
        </w:rPr>
        <w:t>Circulation Research</w:t>
      </w:r>
      <w:r w:rsidRPr="00D555AA">
        <w:t xml:space="preserve"> </w:t>
      </w:r>
      <w:r w:rsidRPr="00D555AA">
        <w:rPr>
          <w:b/>
        </w:rPr>
        <w:t>86</w:t>
      </w:r>
      <w:r w:rsidRPr="00D555AA">
        <w:t xml:space="preserve"> 355-363.</w:t>
      </w:r>
    </w:p>
    <w:p w14:paraId="275894DE" w14:textId="77777777" w:rsidR="00D555AA" w:rsidRPr="00D555AA" w:rsidRDefault="00D555AA" w:rsidP="00D555AA">
      <w:pPr>
        <w:pStyle w:val="EndNoteBibliography"/>
        <w:spacing w:after="0"/>
        <w:ind w:left="720" w:hanging="720"/>
      </w:pPr>
      <w:r w:rsidRPr="00D555AA">
        <w:rPr>
          <w:b/>
        </w:rPr>
        <w:t>Badran, M, B Abuyassin, N Ayas, and I Laher</w:t>
      </w:r>
      <w:r w:rsidRPr="00D555AA">
        <w:t xml:space="preserve"> 2019 Intermittent hypoxia impairs uterine artery function in pregnant mice. </w:t>
      </w:r>
      <w:r w:rsidRPr="00D555AA">
        <w:rPr>
          <w:i/>
        </w:rPr>
        <w:t>Journal of Physiology</w:t>
      </w:r>
      <w:r w:rsidRPr="00D555AA">
        <w:t xml:space="preserve"> </w:t>
      </w:r>
      <w:r w:rsidRPr="00D555AA">
        <w:rPr>
          <w:b/>
        </w:rPr>
        <w:t>597</w:t>
      </w:r>
      <w:r w:rsidRPr="00D555AA">
        <w:t xml:space="preserve"> 2639-2650.</w:t>
      </w:r>
    </w:p>
    <w:p w14:paraId="080D3113" w14:textId="77777777" w:rsidR="00D555AA" w:rsidRPr="00D555AA" w:rsidRDefault="00D555AA" w:rsidP="00D555AA">
      <w:pPr>
        <w:pStyle w:val="EndNoteBibliography"/>
        <w:spacing w:after="0"/>
        <w:ind w:left="720" w:hanging="720"/>
      </w:pPr>
      <w:r w:rsidRPr="00D555AA">
        <w:rPr>
          <w:b/>
        </w:rPr>
        <w:t>Bliss, MR</w:t>
      </w:r>
      <w:r w:rsidRPr="00D555AA">
        <w:t xml:space="preserve"> 1998 Hyperaemia. </w:t>
      </w:r>
      <w:r w:rsidRPr="00D555AA">
        <w:rPr>
          <w:i/>
        </w:rPr>
        <w:t>J Tissue Viability</w:t>
      </w:r>
      <w:r w:rsidRPr="00D555AA">
        <w:t xml:space="preserve"> </w:t>
      </w:r>
      <w:r w:rsidRPr="00D555AA">
        <w:rPr>
          <w:b/>
        </w:rPr>
        <w:t>8</w:t>
      </w:r>
      <w:r w:rsidRPr="00D555AA">
        <w:t xml:space="preserve"> 4-13.</w:t>
      </w:r>
    </w:p>
    <w:p w14:paraId="3DDC3560" w14:textId="77777777" w:rsidR="00D555AA" w:rsidRPr="00D555AA" w:rsidRDefault="00D555AA" w:rsidP="00D555AA">
      <w:pPr>
        <w:pStyle w:val="EndNoteBibliography"/>
        <w:spacing w:after="0"/>
        <w:ind w:left="720" w:hanging="720"/>
      </w:pPr>
      <w:r w:rsidRPr="00D555AA">
        <w:rPr>
          <w:b/>
        </w:rPr>
        <w:t>Borell, U, I Fernstroem, L Ohlson, and N Wiqvist</w:t>
      </w:r>
      <w:r w:rsidRPr="00D555AA">
        <w:t xml:space="preserve"> 1964 Effect of uterine contractions on the human uteroplacental blood circulation: An arteriographic study. </w:t>
      </w:r>
      <w:r w:rsidRPr="00D555AA">
        <w:rPr>
          <w:i/>
        </w:rPr>
        <w:t>American Journal of Obstetrics and Gynecology</w:t>
      </w:r>
      <w:r w:rsidRPr="00D555AA">
        <w:t xml:space="preserve"> </w:t>
      </w:r>
      <w:r w:rsidRPr="00D555AA">
        <w:rPr>
          <w:b/>
        </w:rPr>
        <w:t>89</w:t>
      </w:r>
      <w:r w:rsidRPr="00D555AA">
        <w:t xml:space="preserve"> 881-890.</w:t>
      </w:r>
    </w:p>
    <w:p w14:paraId="2C18E864" w14:textId="77777777" w:rsidR="00D555AA" w:rsidRPr="00D555AA" w:rsidRDefault="00D555AA" w:rsidP="00D555AA">
      <w:pPr>
        <w:pStyle w:val="EndNoteBibliography"/>
        <w:spacing w:after="0"/>
        <w:ind w:left="720" w:hanging="720"/>
      </w:pPr>
      <w:r w:rsidRPr="00D555AA">
        <w:rPr>
          <w:b/>
        </w:rPr>
        <w:t>Boscardin, E, O Alijevic, E Hummler, S Frateschi, and S Kellenberger</w:t>
      </w:r>
      <w:r w:rsidRPr="00D555AA">
        <w:t xml:space="preserve"> 2016 The function and regulation of acid-sensing ion channels (ASICs) and the epithelial Na(+) channel (ENaC): IUPHAR Review 19. </w:t>
      </w:r>
      <w:r w:rsidRPr="00D555AA">
        <w:rPr>
          <w:i/>
        </w:rPr>
        <w:t>British Journal of Pharmacology</w:t>
      </w:r>
      <w:r w:rsidRPr="00D555AA">
        <w:t xml:space="preserve"> </w:t>
      </w:r>
      <w:r w:rsidRPr="00D555AA">
        <w:rPr>
          <w:b/>
        </w:rPr>
        <w:t>173</w:t>
      </w:r>
      <w:r w:rsidRPr="00D555AA">
        <w:t xml:space="preserve"> 2671-2701.</w:t>
      </w:r>
    </w:p>
    <w:p w14:paraId="2BAF5C45" w14:textId="77777777" w:rsidR="00D555AA" w:rsidRPr="00D555AA" w:rsidRDefault="00D555AA" w:rsidP="00D555AA">
      <w:pPr>
        <w:pStyle w:val="EndNoteBibliography"/>
        <w:spacing w:after="0"/>
        <w:ind w:left="720" w:hanging="720"/>
      </w:pPr>
      <w:r w:rsidRPr="00D555AA">
        <w:rPr>
          <w:b/>
        </w:rPr>
        <w:t>Brar, HS, LD Platt, GR DeVore, J Horenstein, and AL Medearis</w:t>
      </w:r>
      <w:r w:rsidRPr="00D555AA">
        <w:t xml:space="preserve"> 1988 Qualitative assessment of maternal uterine and fetal umbilical artery blood flow and resistance in laboring patients by Doppler velocimetry. </w:t>
      </w:r>
      <w:r w:rsidRPr="00D555AA">
        <w:rPr>
          <w:i/>
        </w:rPr>
        <w:t>American Journal of Obstetrics and Gynecology</w:t>
      </w:r>
      <w:r w:rsidRPr="00D555AA">
        <w:t xml:space="preserve"> </w:t>
      </w:r>
      <w:r w:rsidRPr="00D555AA">
        <w:rPr>
          <w:b/>
        </w:rPr>
        <w:t>158</w:t>
      </w:r>
      <w:r w:rsidRPr="00D555AA">
        <w:t xml:space="preserve"> 952-956.</w:t>
      </w:r>
    </w:p>
    <w:p w14:paraId="497A176C" w14:textId="77777777" w:rsidR="00D555AA" w:rsidRPr="00D555AA" w:rsidRDefault="00D555AA" w:rsidP="00D555AA">
      <w:pPr>
        <w:pStyle w:val="EndNoteBibliography"/>
        <w:spacing w:after="0"/>
        <w:ind w:left="720" w:hanging="720"/>
      </w:pPr>
      <w:r w:rsidRPr="00D555AA">
        <w:rPr>
          <w:b/>
        </w:rPr>
        <w:t>Brennan, DJ, SF McGee, E Rexhepaj, DP O'Connor, M Robson, and C O'Herlihy</w:t>
      </w:r>
      <w:r w:rsidRPr="00D555AA">
        <w:t xml:space="preserve"> 2011 Identification of a myometrial molecular profile for dystocic labor. </w:t>
      </w:r>
      <w:r w:rsidRPr="00D555AA">
        <w:rPr>
          <w:i/>
        </w:rPr>
        <w:t>BMC Pregnancy and Childbirth</w:t>
      </w:r>
      <w:r w:rsidRPr="00D555AA">
        <w:t xml:space="preserve"> </w:t>
      </w:r>
      <w:r w:rsidRPr="00D555AA">
        <w:rPr>
          <w:b/>
        </w:rPr>
        <w:t>11</w:t>
      </w:r>
      <w:r w:rsidRPr="00D555AA">
        <w:t xml:space="preserve"> 74.</w:t>
      </w:r>
    </w:p>
    <w:p w14:paraId="5A44E523" w14:textId="77777777" w:rsidR="00D555AA" w:rsidRPr="00D555AA" w:rsidRDefault="00D555AA" w:rsidP="00D555AA">
      <w:pPr>
        <w:pStyle w:val="EndNoteBibliography"/>
        <w:spacing w:after="0"/>
        <w:ind w:left="720" w:hanging="720"/>
      </w:pPr>
      <w:r w:rsidRPr="00D555AA">
        <w:rPr>
          <w:b/>
        </w:rPr>
        <w:t>Brooks, GA</w:t>
      </w:r>
      <w:r w:rsidRPr="00D555AA">
        <w:t xml:space="preserve"> 2020 Lactate as a fulcrum of metabolism. </w:t>
      </w:r>
      <w:r w:rsidRPr="00D555AA">
        <w:rPr>
          <w:i/>
        </w:rPr>
        <w:t>Redox Biol</w:t>
      </w:r>
      <w:r w:rsidRPr="00D555AA">
        <w:t xml:space="preserve"> 101454.</w:t>
      </w:r>
    </w:p>
    <w:p w14:paraId="3B8F9A2D" w14:textId="77777777" w:rsidR="00D555AA" w:rsidRPr="00D555AA" w:rsidRDefault="00D555AA" w:rsidP="00D555AA">
      <w:pPr>
        <w:pStyle w:val="EndNoteBibliography"/>
        <w:spacing w:after="0"/>
        <w:ind w:left="720" w:hanging="720"/>
      </w:pPr>
      <w:r w:rsidRPr="00D555AA">
        <w:rPr>
          <w:b/>
        </w:rPr>
        <w:lastRenderedPageBreak/>
        <w:t>Brotanek, V, CH Hendricks, and T Yoshida</w:t>
      </w:r>
      <w:r w:rsidRPr="00D555AA">
        <w:t xml:space="preserve"> 1969 Changes in uterine blood flow during uterine contractions. </w:t>
      </w:r>
      <w:r w:rsidRPr="00D555AA">
        <w:rPr>
          <w:i/>
        </w:rPr>
        <w:t>American Journal of Obstetrics and Gynecology</w:t>
      </w:r>
      <w:r w:rsidRPr="00D555AA">
        <w:t xml:space="preserve"> </w:t>
      </w:r>
      <w:r w:rsidRPr="00D555AA">
        <w:rPr>
          <w:b/>
        </w:rPr>
        <w:t>103</w:t>
      </w:r>
      <w:r w:rsidRPr="00D555AA">
        <w:t xml:space="preserve"> 1108-1116.</w:t>
      </w:r>
    </w:p>
    <w:p w14:paraId="33FA3594" w14:textId="77777777" w:rsidR="00D555AA" w:rsidRPr="00D555AA" w:rsidRDefault="00D555AA" w:rsidP="00D555AA">
      <w:pPr>
        <w:pStyle w:val="EndNoteBibliography"/>
        <w:spacing w:after="0"/>
        <w:ind w:left="720" w:hanging="720"/>
      </w:pPr>
      <w:r w:rsidRPr="00D555AA">
        <w:rPr>
          <w:b/>
        </w:rPr>
        <w:t>Bugg, GJ, MJ Riley, TA Johnston, PN Baker, and MJ Taggart</w:t>
      </w:r>
      <w:r w:rsidRPr="00D555AA">
        <w:t xml:space="preserve"> 2006 Hypoxic inhibition of human myometrial contractions in vitro: implications for the regulation of parturition. </w:t>
      </w:r>
      <w:r w:rsidRPr="00D555AA">
        <w:rPr>
          <w:i/>
        </w:rPr>
        <w:t>European Journal of Clinical Investigation</w:t>
      </w:r>
      <w:r w:rsidRPr="00D555AA">
        <w:t xml:space="preserve"> </w:t>
      </w:r>
      <w:r w:rsidRPr="00D555AA">
        <w:rPr>
          <w:b/>
        </w:rPr>
        <w:t>36</w:t>
      </w:r>
      <w:r w:rsidRPr="00D555AA">
        <w:t xml:space="preserve"> 133-140.</w:t>
      </w:r>
    </w:p>
    <w:p w14:paraId="7EA17D99" w14:textId="77777777" w:rsidR="00D555AA" w:rsidRPr="00D555AA" w:rsidRDefault="00D555AA" w:rsidP="00D555AA">
      <w:pPr>
        <w:pStyle w:val="EndNoteBibliography"/>
        <w:spacing w:after="0"/>
        <w:ind w:left="720" w:hanging="720"/>
      </w:pPr>
      <w:r w:rsidRPr="00D555AA">
        <w:rPr>
          <w:b/>
        </w:rPr>
        <w:t>Bullock, AJ, RA Duquette, N Buttell, and S Wray</w:t>
      </w:r>
      <w:r w:rsidRPr="00D555AA">
        <w:t xml:space="preserve"> 1998 Developmental changes in intracellular pH buffering power in smooth muscle. </w:t>
      </w:r>
      <w:r w:rsidRPr="00D555AA">
        <w:rPr>
          <w:i/>
        </w:rPr>
        <w:t>Pflügers Archiv. European Journal of Physiology</w:t>
      </w:r>
      <w:r w:rsidRPr="00D555AA">
        <w:t xml:space="preserve"> </w:t>
      </w:r>
      <w:r w:rsidRPr="00D555AA">
        <w:rPr>
          <w:b/>
        </w:rPr>
        <w:t>435</w:t>
      </w:r>
      <w:r w:rsidRPr="00D555AA">
        <w:t xml:space="preserve"> 575-577.</w:t>
      </w:r>
    </w:p>
    <w:p w14:paraId="334F67CD" w14:textId="77777777" w:rsidR="00D555AA" w:rsidRPr="00D555AA" w:rsidRDefault="00D555AA" w:rsidP="00D555AA">
      <w:pPr>
        <w:pStyle w:val="EndNoteBibliography"/>
        <w:spacing w:after="0"/>
        <w:ind w:left="720" w:hanging="720"/>
      </w:pPr>
      <w:r w:rsidRPr="00D555AA">
        <w:rPr>
          <w:b/>
        </w:rPr>
        <w:t>Burdyga, T, S Wray, and K Noble</w:t>
      </w:r>
      <w:r w:rsidRPr="00D555AA">
        <w:t xml:space="preserve"> 2007 In situ calcium signaling: no calcium sparks detected in rat myometrium. </w:t>
      </w:r>
      <w:r w:rsidRPr="00D555AA">
        <w:rPr>
          <w:i/>
        </w:rPr>
        <w:t>Annals of the New York Academy of Sciences</w:t>
      </w:r>
      <w:r w:rsidRPr="00D555AA">
        <w:t xml:space="preserve"> </w:t>
      </w:r>
      <w:r w:rsidRPr="00D555AA">
        <w:rPr>
          <w:b/>
        </w:rPr>
        <w:t>1101</w:t>
      </w:r>
      <w:r w:rsidRPr="00D555AA">
        <w:t xml:space="preserve"> 85-96.</w:t>
      </w:r>
    </w:p>
    <w:p w14:paraId="039849FD" w14:textId="77777777" w:rsidR="00D555AA" w:rsidRPr="00D555AA" w:rsidRDefault="00D555AA" w:rsidP="00D555AA">
      <w:pPr>
        <w:pStyle w:val="EndNoteBibliography"/>
        <w:spacing w:after="0"/>
        <w:ind w:left="720" w:hanging="720"/>
      </w:pPr>
      <w:r w:rsidRPr="00D555AA">
        <w:rPr>
          <w:b/>
        </w:rPr>
        <w:t>Campbell, JD, and RJ Paul</w:t>
      </w:r>
      <w:r w:rsidRPr="00D555AA">
        <w:t xml:space="preserve"> 1992 The nature of fuel provision for the Na</w:t>
      </w:r>
      <w:r w:rsidRPr="00D555AA">
        <w:rPr>
          <w:vertAlign w:val="superscript"/>
        </w:rPr>
        <w:t>+</w:t>
      </w:r>
      <w:r w:rsidRPr="00D555AA">
        <w:t>,K</w:t>
      </w:r>
      <w:r w:rsidRPr="00D555AA">
        <w:rPr>
          <w:vertAlign w:val="superscript"/>
        </w:rPr>
        <w:t>+</w:t>
      </w:r>
      <w:r w:rsidRPr="00D555AA">
        <w:t xml:space="preserve">-ATPase in porcine vascular smooth muscle. </w:t>
      </w:r>
      <w:r w:rsidRPr="00D555AA">
        <w:rPr>
          <w:i/>
        </w:rPr>
        <w:t>Journal of Physiology</w:t>
      </w:r>
      <w:r w:rsidRPr="00D555AA">
        <w:t xml:space="preserve"> </w:t>
      </w:r>
      <w:r w:rsidRPr="00D555AA">
        <w:rPr>
          <w:b/>
        </w:rPr>
        <w:t>447</w:t>
      </w:r>
      <w:r w:rsidRPr="00D555AA">
        <w:t xml:space="preserve"> 67-82.</w:t>
      </w:r>
    </w:p>
    <w:p w14:paraId="7923750A" w14:textId="77777777" w:rsidR="00D555AA" w:rsidRPr="00D555AA" w:rsidRDefault="00D555AA" w:rsidP="00D555AA">
      <w:pPr>
        <w:pStyle w:val="EndNoteBibliography"/>
        <w:spacing w:after="0"/>
        <w:ind w:left="720" w:hanging="720"/>
      </w:pPr>
      <w:r w:rsidRPr="00D555AA">
        <w:rPr>
          <w:b/>
        </w:rPr>
        <w:t>Carlson, NS, TL Hernandez, and KJ Hurt</w:t>
      </w:r>
      <w:r w:rsidRPr="00D555AA">
        <w:t xml:space="preserve"> 2015 Parturition dysfunction in obesity: time to target the pathobiology. </w:t>
      </w:r>
      <w:r w:rsidRPr="00D555AA">
        <w:rPr>
          <w:i/>
        </w:rPr>
        <w:t>Reproductive Biology and Endocrinology</w:t>
      </w:r>
      <w:r w:rsidRPr="00D555AA">
        <w:t xml:space="preserve"> </w:t>
      </w:r>
      <w:r w:rsidRPr="00D555AA">
        <w:rPr>
          <w:b/>
        </w:rPr>
        <w:t>13</w:t>
      </w:r>
      <w:r w:rsidRPr="00D555AA">
        <w:t xml:space="preserve"> 135.</w:t>
      </w:r>
    </w:p>
    <w:p w14:paraId="4D3D2D0B" w14:textId="5458E832" w:rsidR="00D555AA" w:rsidRPr="00D555AA" w:rsidRDefault="00D555AA" w:rsidP="00D555AA">
      <w:pPr>
        <w:pStyle w:val="EndNoteBibliography"/>
        <w:spacing w:after="0"/>
        <w:ind w:left="720" w:hanging="720"/>
      </w:pPr>
      <w:r w:rsidRPr="00D555AA">
        <w:rPr>
          <w:b/>
        </w:rPr>
        <w:t xml:space="preserve">Chaemsaithong, P, I Madan, R Romero, NG Than, AL Tarca, S Draghici, G Bhatti, L Yeo, M Mazor, CJ Kim, </w:t>
      </w:r>
      <w:r w:rsidR="00766759">
        <w:rPr>
          <w:b/>
        </w:rPr>
        <w:t xml:space="preserve">et al </w:t>
      </w:r>
      <w:r w:rsidRPr="00D555AA">
        <w:t xml:space="preserve">2013 Characterization of the myometrial transcriptome in women with an arrest of dilatation during labor. </w:t>
      </w:r>
      <w:r w:rsidRPr="00D555AA">
        <w:rPr>
          <w:i/>
        </w:rPr>
        <w:t>Journal of Perinatal Medicine</w:t>
      </w:r>
      <w:r w:rsidRPr="00D555AA">
        <w:t xml:space="preserve"> </w:t>
      </w:r>
      <w:r w:rsidRPr="00D555AA">
        <w:rPr>
          <w:b/>
        </w:rPr>
        <w:t>41</w:t>
      </w:r>
      <w:r w:rsidRPr="00D555AA">
        <w:t xml:space="preserve"> 665-681.</w:t>
      </w:r>
    </w:p>
    <w:p w14:paraId="378FC88E" w14:textId="77777777" w:rsidR="00D555AA" w:rsidRPr="00D555AA" w:rsidRDefault="00D555AA" w:rsidP="00D555AA">
      <w:pPr>
        <w:pStyle w:val="EndNoteBibliography"/>
        <w:spacing w:after="0"/>
        <w:ind w:left="720" w:hanging="720"/>
      </w:pPr>
      <w:r w:rsidRPr="00D555AA">
        <w:rPr>
          <w:b/>
        </w:rPr>
        <w:t>Chirayath, HH, M Wareing, MJ Taggart, and PN Baker</w:t>
      </w:r>
      <w:r w:rsidRPr="00D555AA">
        <w:t xml:space="preserve"> 2010 Endothelial dysfunction in myometrial arteries of women with gestational diabetes. </w:t>
      </w:r>
      <w:r w:rsidRPr="00D555AA">
        <w:rPr>
          <w:i/>
        </w:rPr>
        <w:t>Diabetes Research and Clinical Practice</w:t>
      </w:r>
      <w:r w:rsidRPr="00D555AA">
        <w:t xml:space="preserve"> </w:t>
      </w:r>
      <w:r w:rsidRPr="00D555AA">
        <w:rPr>
          <w:b/>
        </w:rPr>
        <w:t>89</w:t>
      </w:r>
      <w:r w:rsidRPr="00D555AA">
        <w:t xml:space="preserve"> 134-140.</w:t>
      </w:r>
    </w:p>
    <w:p w14:paraId="3F186D96" w14:textId="77777777" w:rsidR="00D555AA" w:rsidRPr="00D555AA" w:rsidRDefault="00D555AA" w:rsidP="00D555AA">
      <w:pPr>
        <w:pStyle w:val="EndNoteBibliography"/>
        <w:spacing w:after="0"/>
        <w:ind w:left="720" w:hanging="720"/>
      </w:pPr>
      <w:r w:rsidRPr="00D555AA">
        <w:rPr>
          <w:b/>
        </w:rPr>
        <w:t>Cindrova-Davies, T, HW Yung, J Johns, O Spasic-Boskovic, S Korolchuk, E Jauniaux, GJ Burton, and DS Charnock-Jones</w:t>
      </w:r>
      <w:r w:rsidRPr="00D555AA">
        <w:t xml:space="preserve"> 2007 Oxidative stress, gene expression, and protein changes induced in the human placenta during labor. </w:t>
      </w:r>
      <w:r w:rsidRPr="00D555AA">
        <w:rPr>
          <w:i/>
        </w:rPr>
        <w:t>American Journal of Pathology</w:t>
      </w:r>
      <w:r w:rsidRPr="00D555AA">
        <w:t xml:space="preserve"> </w:t>
      </w:r>
      <w:r w:rsidRPr="00D555AA">
        <w:rPr>
          <w:b/>
        </w:rPr>
        <w:t>171</w:t>
      </w:r>
      <w:r w:rsidRPr="00D555AA">
        <w:t xml:space="preserve"> 1168-1179.</w:t>
      </w:r>
    </w:p>
    <w:p w14:paraId="0F750632" w14:textId="009309BB" w:rsidR="00D555AA" w:rsidRPr="00D555AA" w:rsidRDefault="00D555AA" w:rsidP="00D555AA">
      <w:pPr>
        <w:pStyle w:val="EndNoteBibliography"/>
        <w:spacing w:after="0"/>
        <w:ind w:left="720" w:hanging="720"/>
      </w:pPr>
      <w:r w:rsidRPr="00D555AA">
        <w:rPr>
          <w:b/>
        </w:rPr>
        <w:t>Corcoran, D, R Young, P Cialdella, P McCartney, A Bajrangee, B Hennigan, D Collison, D Carrick, A Shaukat, R Good</w:t>
      </w:r>
      <w:r>
        <w:rPr>
          <w:b/>
        </w:rPr>
        <w:t xml:space="preserve"> et al</w:t>
      </w:r>
      <w:r w:rsidRPr="00D555AA">
        <w:rPr>
          <w:b/>
        </w:rPr>
        <w:t xml:space="preserve">, </w:t>
      </w:r>
      <w:r w:rsidRPr="00D555AA">
        <w:t xml:space="preserve">2018 The effects of remote ischaemic preconditioning on coronary artery function in patients with stable coronary artery disease. </w:t>
      </w:r>
      <w:r w:rsidRPr="00D555AA">
        <w:rPr>
          <w:i/>
        </w:rPr>
        <w:t>International Journal of Cardiology</w:t>
      </w:r>
      <w:r w:rsidRPr="00D555AA">
        <w:t xml:space="preserve"> </w:t>
      </w:r>
      <w:r w:rsidRPr="00D555AA">
        <w:rPr>
          <w:b/>
        </w:rPr>
        <w:t>252</w:t>
      </w:r>
      <w:r w:rsidRPr="00D555AA">
        <w:t xml:space="preserve"> 24-30.</w:t>
      </w:r>
    </w:p>
    <w:p w14:paraId="25E97E7B" w14:textId="77777777" w:rsidR="00D555AA" w:rsidRPr="00D555AA" w:rsidRDefault="00D555AA" w:rsidP="00D555AA">
      <w:pPr>
        <w:pStyle w:val="EndNoteBibliography"/>
        <w:spacing w:after="0"/>
        <w:ind w:left="720" w:hanging="720"/>
      </w:pPr>
      <w:r w:rsidRPr="00D555AA">
        <w:rPr>
          <w:b/>
        </w:rPr>
        <w:t>Crichton, CA, MJ Taggart, S Wray, and GL Smith</w:t>
      </w:r>
      <w:r w:rsidRPr="00D555AA">
        <w:t xml:space="preserve"> 1993 Effects of pH and inorganic phosphate on force production in alpha-toxin-permeabilized isolated rat uterine smooth muscle. </w:t>
      </w:r>
      <w:r w:rsidRPr="00D555AA">
        <w:rPr>
          <w:i/>
        </w:rPr>
        <w:t>Journal of Physiology</w:t>
      </w:r>
      <w:r w:rsidRPr="00D555AA">
        <w:t xml:space="preserve"> </w:t>
      </w:r>
      <w:r w:rsidRPr="00D555AA">
        <w:rPr>
          <w:b/>
        </w:rPr>
        <w:t>465</w:t>
      </w:r>
      <w:r w:rsidRPr="00D555AA">
        <w:t xml:space="preserve"> 629-645.</w:t>
      </w:r>
    </w:p>
    <w:p w14:paraId="549AD425" w14:textId="77777777" w:rsidR="00D555AA" w:rsidRPr="00D555AA" w:rsidRDefault="00D555AA" w:rsidP="00D555AA">
      <w:pPr>
        <w:pStyle w:val="EndNoteBibliography"/>
        <w:spacing w:after="0"/>
        <w:ind w:left="720" w:hanging="720"/>
      </w:pPr>
      <w:r w:rsidRPr="00D555AA">
        <w:rPr>
          <w:b/>
        </w:rPr>
        <w:t>Dawson, MJ, and S Wray</w:t>
      </w:r>
      <w:r w:rsidRPr="00D555AA">
        <w:t xml:space="preserve"> 1985 The effects of pregnancy and parturition on phosphorus metabolites in rat uterus studied by </w:t>
      </w:r>
      <w:r w:rsidRPr="00D555AA">
        <w:rPr>
          <w:vertAlign w:val="superscript"/>
        </w:rPr>
        <w:t>31</w:t>
      </w:r>
      <w:r w:rsidRPr="00D555AA">
        <w:t xml:space="preserve">P nuclear magnetic resonance. </w:t>
      </w:r>
      <w:r w:rsidRPr="00D555AA">
        <w:rPr>
          <w:i/>
        </w:rPr>
        <w:t>Journal of Physiology</w:t>
      </w:r>
      <w:r w:rsidRPr="00D555AA">
        <w:t xml:space="preserve"> </w:t>
      </w:r>
      <w:r w:rsidRPr="00D555AA">
        <w:rPr>
          <w:b/>
        </w:rPr>
        <w:t>368</w:t>
      </w:r>
      <w:r w:rsidRPr="00D555AA">
        <w:t xml:space="preserve"> 19-31.</w:t>
      </w:r>
    </w:p>
    <w:p w14:paraId="12B0AE27" w14:textId="77777777" w:rsidR="00D555AA" w:rsidRPr="00D555AA" w:rsidRDefault="00D555AA" w:rsidP="00D555AA">
      <w:pPr>
        <w:pStyle w:val="EndNoteBibliography"/>
        <w:spacing w:after="0"/>
        <w:ind w:left="720" w:hanging="720"/>
      </w:pPr>
      <w:r w:rsidRPr="00D555AA">
        <w:rPr>
          <w:b/>
        </w:rPr>
        <w:t>Dorup, I, K Skajaa, and KE Sorensen</w:t>
      </w:r>
      <w:r w:rsidRPr="00D555AA">
        <w:t xml:space="preserve"> 1999 Normal pregnancy is associated with enhanced endothelium-dependent flow-mediated vasodilation. </w:t>
      </w:r>
      <w:r w:rsidRPr="00D555AA">
        <w:rPr>
          <w:i/>
        </w:rPr>
        <w:t>American Journal of Physiology</w:t>
      </w:r>
      <w:r w:rsidRPr="00D555AA">
        <w:t xml:space="preserve"> </w:t>
      </w:r>
      <w:r w:rsidRPr="00D555AA">
        <w:rPr>
          <w:b/>
        </w:rPr>
        <w:t>276</w:t>
      </w:r>
      <w:r w:rsidRPr="00D555AA">
        <w:t xml:space="preserve"> H821-825.</w:t>
      </w:r>
    </w:p>
    <w:p w14:paraId="2268937A" w14:textId="77777777" w:rsidR="00D555AA" w:rsidRPr="00D555AA" w:rsidRDefault="00D555AA" w:rsidP="00D555AA">
      <w:pPr>
        <w:pStyle w:val="EndNoteBibliography"/>
        <w:spacing w:after="0"/>
        <w:ind w:left="720" w:hanging="720"/>
      </w:pPr>
      <w:r w:rsidRPr="00D555AA">
        <w:rPr>
          <w:b/>
        </w:rPr>
        <w:t>Draeger, A, S Wray, and EB Babiychuk</w:t>
      </w:r>
      <w:r w:rsidRPr="00D555AA">
        <w:t xml:space="preserve"> 2005 Domain architecture of the smooth-muscle plasma membrane: regulation by annexins. </w:t>
      </w:r>
      <w:r w:rsidRPr="00D555AA">
        <w:rPr>
          <w:i/>
        </w:rPr>
        <w:t>Biochemical Journal</w:t>
      </w:r>
      <w:r w:rsidRPr="00D555AA">
        <w:t xml:space="preserve"> </w:t>
      </w:r>
      <w:r w:rsidRPr="00D555AA">
        <w:rPr>
          <w:b/>
        </w:rPr>
        <w:t>387</w:t>
      </w:r>
      <w:r w:rsidRPr="00D555AA">
        <w:t xml:space="preserve"> 309-314.</w:t>
      </w:r>
    </w:p>
    <w:p w14:paraId="44A4753C" w14:textId="77777777" w:rsidR="00D555AA" w:rsidRPr="00D555AA" w:rsidRDefault="00D555AA" w:rsidP="00D555AA">
      <w:pPr>
        <w:pStyle w:val="EndNoteBibliography"/>
        <w:spacing w:after="0"/>
        <w:ind w:left="720" w:hanging="720"/>
      </w:pPr>
      <w:r w:rsidRPr="00D555AA">
        <w:rPr>
          <w:b/>
        </w:rPr>
        <w:t>Duprat, F, F Lesage, M Fink, R Reyes, C Heurteaux, and M Lazdunski</w:t>
      </w:r>
      <w:r w:rsidRPr="00D555AA">
        <w:t xml:space="preserve"> 1997 TASK, a human background K+ channel to sense external pH variations near physiological pH. </w:t>
      </w:r>
      <w:r w:rsidRPr="00D555AA">
        <w:rPr>
          <w:i/>
        </w:rPr>
        <w:t>The EMBO Journal</w:t>
      </w:r>
      <w:r w:rsidRPr="00D555AA">
        <w:t xml:space="preserve"> </w:t>
      </w:r>
      <w:r w:rsidRPr="00D555AA">
        <w:rPr>
          <w:b/>
        </w:rPr>
        <w:t>16</w:t>
      </w:r>
      <w:r w:rsidRPr="00D555AA">
        <w:t xml:space="preserve"> 5464-5471.</w:t>
      </w:r>
    </w:p>
    <w:p w14:paraId="238C6BA1" w14:textId="77777777" w:rsidR="00D555AA" w:rsidRPr="00D555AA" w:rsidRDefault="00D555AA" w:rsidP="00D555AA">
      <w:pPr>
        <w:pStyle w:val="EndNoteBibliography"/>
        <w:spacing w:after="0"/>
        <w:ind w:left="720" w:hanging="720"/>
      </w:pPr>
      <w:r w:rsidRPr="00D555AA">
        <w:rPr>
          <w:b/>
        </w:rPr>
        <w:t>Eckman, DM, R Gupta, CR Rosenfeld, TM Morgan, SM Charles, H Mertz, and LG Moore</w:t>
      </w:r>
      <w:r w:rsidRPr="00D555AA">
        <w:t xml:space="preserve"> 2012 Pregnancy increases myometrial artery myogenic tone via NOS- or COX-independent mechanisms. </w:t>
      </w:r>
      <w:r w:rsidRPr="00D555AA">
        <w:rPr>
          <w:i/>
        </w:rPr>
        <w:t>American Journal of Physiology: Regulatory, Integrative and Comparative Physiology</w:t>
      </w:r>
      <w:r w:rsidRPr="00D555AA">
        <w:t xml:space="preserve"> </w:t>
      </w:r>
      <w:r w:rsidRPr="00D555AA">
        <w:rPr>
          <w:b/>
        </w:rPr>
        <w:t>303</w:t>
      </w:r>
      <w:r w:rsidRPr="00D555AA">
        <w:t xml:space="preserve"> R368-375.</w:t>
      </w:r>
    </w:p>
    <w:p w14:paraId="5962910C" w14:textId="77777777" w:rsidR="00D555AA" w:rsidRPr="00D555AA" w:rsidRDefault="00D555AA" w:rsidP="00D555AA">
      <w:pPr>
        <w:pStyle w:val="EndNoteBibliography"/>
        <w:spacing w:after="0"/>
        <w:ind w:left="720" w:hanging="720"/>
      </w:pPr>
      <w:r w:rsidRPr="00D555AA">
        <w:rPr>
          <w:b/>
        </w:rPr>
        <w:t>Eikens, E, and DE Wilcken</w:t>
      </w:r>
      <w:r w:rsidRPr="00D555AA">
        <w:t xml:space="preserve"> 1973 Myocardial reactive hyperemia and coronary vascular reactivity in the dog. </w:t>
      </w:r>
      <w:r w:rsidRPr="00D555AA">
        <w:rPr>
          <w:i/>
        </w:rPr>
        <w:t>Circulation Research</w:t>
      </w:r>
      <w:r w:rsidRPr="00D555AA">
        <w:t xml:space="preserve"> </w:t>
      </w:r>
      <w:r w:rsidRPr="00D555AA">
        <w:rPr>
          <w:b/>
        </w:rPr>
        <w:t>33</w:t>
      </w:r>
      <w:r w:rsidRPr="00D555AA">
        <w:t xml:space="preserve"> 267-274.</w:t>
      </w:r>
    </w:p>
    <w:p w14:paraId="5E5E2D4F" w14:textId="77777777" w:rsidR="00D555AA" w:rsidRPr="00D555AA" w:rsidRDefault="00D555AA" w:rsidP="00D555AA">
      <w:pPr>
        <w:pStyle w:val="EndNoteBibliography"/>
        <w:spacing w:after="0"/>
        <w:ind w:left="720" w:hanging="720"/>
      </w:pPr>
      <w:r w:rsidRPr="00D555AA">
        <w:rPr>
          <w:b/>
        </w:rPr>
        <w:t>Farrer-Brown, G, JO Beilby, and MH Tarbit</w:t>
      </w:r>
      <w:r w:rsidRPr="00D555AA">
        <w:t xml:space="preserve"> 1970 The blood supply of the uterus. 1. Arterial vasculature. </w:t>
      </w:r>
      <w:r w:rsidRPr="00D555AA">
        <w:rPr>
          <w:i/>
        </w:rPr>
        <w:t>Journal of Obstetrics and Gynaecology of the British Commonwealth</w:t>
      </w:r>
      <w:r w:rsidRPr="00D555AA">
        <w:t xml:space="preserve"> </w:t>
      </w:r>
      <w:r w:rsidRPr="00D555AA">
        <w:rPr>
          <w:b/>
        </w:rPr>
        <w:t>77</w:t>
      </w:r>
      <w:r w:rsidRPr="00D555AA">
        <w:t xml:space="preserve"> 673-681.</w:t>
      </w:r>
    </w:p>
    <w:p w14:paraId="10420F23" w14:textId="77777777" w:rsidR="00D555AA" w:rsidRPr="00D555AA" w:rsidRDefault="00D555AA" w:rsidP="00D555AA">
      <w:pPr>
        <w:pStyle w:val="EndNoteBibliography"/>
        <w:spacing w:after="0"/>
        <w:ind w:left="720" w:hanging="720"/>
      </w:pPr>
      <w:r w:rsidRPr="00D555AA">
        <w:rPr>
          <w:b/>
        </w:rPr>
        <w:lastRenderedPageBreak/>
        <w:t>Fleet, IR, and RB Heap</w:t>
      </w:r>
      <w:r w:rsidRPr="00D555AA">
        <w:t xml:space="preserve"> 1982 Uterine blood flow, myometrial activity and their response to adenosine during the peri-implantation period in sheep. </w:t>
      </w:r>
      <w:r w:rsidRPr="00D555AA">
        <w:rPr>
          <w:i/>
        </w:rPr>
        <w:t>Journal of Reproduction and Fertility</w:t>
      </w:r>
      <w:r w:rsidRPr="00D555AA">
        <w:t xml:space="preserve"> </w:t>
      </w:r>
      <w:r w:rsidRPr="00D555AA">
        <w:rPr>
          <w:b/>
        </w:rPr>
        <w:t>65</w:t>
      </w:r>
      <w:r w:rsidRPr="00D555AA">
        <w:t xml:space="preserve"> 195-205.</w:t>
      </w:r>
    </w:p>
    <w:p w14:paraId="0D69BED5" w14:textId="77777777" w:rsidR="00D555AA" w:rsidRPr="00D555AA" w:rsidRDefault="00D555AA" w:rsidP="00D555AA">
      <w:pPr>
        <w:pStyle w:val="EndNoteBibliography"/>
        <w:spacing w:after="0"/>
        <w:ind w:left="720" w:hanging="720"/>
      </w:pPr>
      <w:r w:rsidRPr="00D555AA">
        <w:rPr>
          <w:b/>
        </w:rPr>
        <w:t>Fleischhacker, E, VE Esenabhalu, M Spitaler, S Holzmann, F Skrabal, B Koidl, GM Kostner, and WF Graier</w:t>
      </w:r>
      <w:r w:rsidRPr="00D555AA">
        <w:t xml:space="preserve"> 1999 Human diabetes is associated with hyperreactivity of vascular smooth muscle cells due to altered subcellular Ca</w:t>
      </w:r>
      <w:r w:rsidRPr="00D555AA">
        <w:rPr>
          <w:vertAlign w:val="superscript"/>
        </w:rPr>
        <w:t>2+</w:t>
      </w:r>
      <w:r w:rsidRPr="00D555AA">
        <w:t xml:space="preserve"> distribution. </w:t>
      </w:r>
      <w:r w:rsidRPr="00D555AA">
        <w:rPr>
          <w:i/>
        </w:rPr>
        <w:t>Diabetes</w:t>
      </w:r>
      <w:r w:rsidRPr="00D555AA">
        <w:t xml:space="preserve"> </w:t>
      </w:r>
      <w:r w:rsidRPr="00D555AA">
        <w:rPr>
          <w:b/>
        </w:rPr>
        <w:t>48</w:t>
      </w:r>
      <w:r w:rsidRPr="00D555AA">
        <w:t xml:space="preserve"> 1323-1330.</w:t>
      </w:r>
    </w:p>
    <w:p w14:paraId="73404CF4" w14:textId="77777777" w:rsidR="00D555AA" w:rsidRPr="00D555AA" w:rsidRDefault="00D555AA" w:rsidP="00D555AA">
      <w:pPr>
        <w:pStyle w:val="EndNoteBibliography"/>
        <w:spacing w:after="0"/>
        <w:ind w:left="720" w:hanging="720"/>
      </w:pPr>
      <w:r w:rsidRPr="00D555AA">
        <w:rPr>
          <w:b/>
        </w:rPr>
        <w:t>Galley, HF, and NR Webster</w:t>
      </w:r>
      <w:r w:rsidRPr="00D555AA">
        <w:t xml:space="preserve"> 2004 Physiology of the endothelium. </w:t>
      </w:r>
      <w:r w:rsidRPr="00D555AA">
        <w:rPr>
          <w:i/>
        </w:rPr>
        <w:t>British Journal of Anaesthesia</w:t>
      </w:r>
      <w:r w:rsidRPr="00D555AA">
        <w:t xml:space="preserve"> </w:t>
      </w:r>
      <w:r w:rsidRPr="00D555AA">
        <w:rPr>
          <w:b/>
        </w:rPr>
        <w:t>93</w:t>
      </w:r>
      <w:r w:rsidRPr="00D555AA">
        <w:t xml:space="preserve"> 105-113.</w:t>
      </w:r>
    </w:p>
    <w:p w14:paraId="716E8C5E" w14:textId="77777777" w:rsidR="00D555AA" w:rsidRPr="00D555AA" w:rsidRDefault="00D555AA" w:rsidP="00D555AA">
      <w:pPr>
        <w:pStyle w:val="EndNoteBibliography"/>
        <w:spacing w:after="0"/>
        <w:ind w:left="720" w:hanging="720"/>
      </w:pPr>
      <w:r w:rsidRPr="00D555AA">
        <w:rPr>
          <w:b/>
        </w:rPr>
        <w:t>Gebremedhin, D, P Bonnet, AS Greene, SK England, NJ Rusch, JH Lombard, and DR Harder</w:t>
      </w:r>
      <w:r w:rsidRPr="00D555AA">
        <w:t xml:space="preserve"> 1994 Hypoxia increases the activity of Ca</w:t>
      </w:r>
      <w:r w:rsidRPr="00D555AA">
        <w:rPr>
          <w:vertAlign w:val="superscript"/>
        </w:rPr>
        <w:t>2+</w:t>
      </w:r>
      <w:r w:rsidRPr="00D555AA">
        <w:t>-sensitive K</w:t>
      </w:r>
      <w:r w:rsidRPr="00D555AA">
        <w:rPr>
          <w:vertAlign w:val="superscript"/>
        </w:rPr>
        <w:t>+</w:t>
      </w:r>
      <w:r w:rsidRPr="00D555AA">
        <w:t xml:space="preserve"> channels in cat cerebral arterial muscle cell membranes. </w:t>
      </w:r>
      <w:r w:rsidRPr="00D555AA">
        <w:rPr>
          <w:i/>
        </w:rPr>
        <w:t>Pflügers Archiv. European Journal of Physiology</w:t>
      </w:r>
      <w:r w:rsidRPr="00D555AA">
        <w:t xml:space="preserve"> </w:t>
      </w:r>
      <w:r w:rsidRPr="00D555AA">
        <w:rPr>
          <w:b/>
        </w:rPr>
        <w:t>428</w:t>
      </w:r>
      <w:r w:rsidRPr="00D555AA">
        <w:t xml:space="preserve"> 621-630.</w:t>
      </w:r>
    </w:p>
    <w:p w14:paraId="5604309D" w14:textId="77777777" w:rsidR="00D555AA" w:rsidRPr="00D555AA" w:rsidRDefault="00D555AA" w:rsidP="00D555AA">
      <w:pPr>
        <w:pStyle w:val="EndNoteBibliography"/>
        <w:spacing w:after="0"/>
        <w:ind w:left="720" w:hanging="720"/>
      </w:pPr>
      <w:r w:rsidRPr="00D555AA">
        <w:rPr>
          <w:b/>
        </w:rPr>
        <w:t>Gourdin, MJ, B Bree, and M De Kock</w:t>
      </w:r>
      <w:r w:rsidRPr="00D555AA">
        <w:t xml:space="preserve"> 2009 The impact of ischaemia-reperfusion on the blood vessel. </w:t>
      </w:r>
      <w:r w:rsidRPr="00D555AA">
        <w:rPr>
          <w:i/>
        </w:rPr>
        <w:t>European Journal of Anaesthesiology</w:t>
      </w:r>
      <w:r w:rsidRPr="00D555AA">
        <w:t xml:space="preserve"> </w:t>
      </w:r>
      <w:r w:rsidRPr="00D555AA">
        <w:rPr>
          <w:b/>
        </w:rPr>
        <w:t>26</w:t>
      </w:r>
      <w:r w:rsidRPr="00D555AA">
        <w:t xml:space="preserve"> 537-547.</w:t>
      </w:r>
    </w:p>
    <w:p w14:paraId="4DA6FB53" w14:textId="77777777" w:rsidR="00D555AA" w:rsidRPr="00D555AA" w:rsidRDefault="00D555AA" w:rsidP="00D555AA">
      <w:pPr>
        <w:pStyle w:val="EndNoteBibliography"/>
        <w:spacing w:after="0"/>
        <w:ind w:left="720" w:hanging="720"/>
      </w:pPr>
      <w:r w:rsidRPr="00D555AA">
        <w:rPr>
          <w:b/>
        </w:rPr>
        <w:t>Greiss, FC, Jr.</w:t>
      </w:r>
      <w:r w:rsidRPr="00D555AA">
        <w:t xml:space="preserve"> 1965 Effect of labor on uterine blood flow. Observations on gravid ewes. </w:t>
      </w:r>
      <w:r w:rsidRPr="00D555AA">
        <w:rPr>
          <w:i/>
        </w:rPr>
        <w:t>American Journal of Obstetrics and Gynecology</w:t>
      </w:r>
      <w:r w:rsidRPr="00D555AA">
        <w:t xml:space="preserve"> </w:t>
      </w:r>
      <w:r w:rsidRPr="00D555AA">
        <w:rPr>
          <w:b/>
        </w:rPr>
        <w:t>93</w:t>
      </w:r>
      <w:r w:rsidRPr="00D555AA">
        <w:t xml:space="preserve"> 917-923.</w:t>
      </w:r>
    </w:p>
    <w:p w14:paraId="0178F1BE" w14:textId="77777777" w:rsidR="00D555AA" w:rsidRPr="00D555AA" w:rsidRDefault="00D555AA" w:rsidP="00D555AA">
      <w:pPr>
        <w:pStyle w:val="EndNoteBibliography"/>
        <w:spacing w:after="0"/>
        <w:ind w:left="720" w:hanging="720"/>
      </w:pPr>
      <w:r w:rsidRPr="00D555AA">
        <w:rPr>
          <w:b/>
        </w:rPr>
        <w:t>Guibert, C, R Flemming, and DJ Beech</w:t>
      </w:r>
      <w:r w:rsidRPr="00D555AA">
        <w:t xml:space="preserve"> 2002 Prevention of a hypoxic Ca</w:t>
      </w:r>
      <w:r w:rsidRPr="00D555AA">
        <w:rPr>
          <w:vertAlign w:val="superscript"/>
        </w:rPr>
        <w:t>2+i</w:t>
      </w:r>
      <w:r w:rsidRPr="00D555AA">
        <w:t xml:space="preserve"> response by SERCA inhibitors in cerebral arterioles. </w:t>
      </w:r>
      <w:r w:rsidRPr="00D555AA">
        <w:rPr>
          <w:i/>
        </w:rPr>
        <w:t>British Journal of Pharmacology</w:t>
      </w:r>
      <w:r w:rsidRPr="00D555AA">
        <w:t xml:space="preserve"> </w:t>
      </w:r>
      <w:r w:rsidRPr="00D555AA">
        <w:rPr>
          <w:b/>
        </w:rPr>
        <w:t>135</w:t>
      </w:r>
      <w:r w:rsidRPr="00D555AA">
        <w:t xml:space="preserve"> 927-934.</w:t>
      </w:r>
    </w:p>
    <w:p w14:paraId="3BD4C604" w14:textId="77777777" w:rsidR="00D555AA" w:rsidRPr="00D555AA" w:rsidRDefault="00D555AA" w:rsidP="00D555AA">
      <w:pPr>
        <w:pStyle w:val="EndNoteBibliography"/>
        <w:spacing w:after="0"/>
        <w:ind w:left="720" w:hanging="720"/>
      </w:pPr>
      <w:r w:rsidRPr="00D555AA">
        <w:rPr>
          <w:b/>
        </w:rPr>
        <w:t>Hanley, JA, A Weeks, and S Wray</w:t>
      </w:r>
      <w:r w:rsidRPr="00D555AA">
        <w:t xml:space="preserve"> 2015 Physiological increases in lactate inhibit intracellular calcium transients, acidify myocytes and decrease force in term pregnant rat myometrium. </w:t>
      </w:r>
      <w:r w:rsidRPr="00D555AA">
        <w:rPr>
          <w:i/>
        </w:rPr>
        <w:t>Journal of Physiology</w:t>
      </w:r>
      <w:r w:rsidRPr="00D555AA">
        <w:t xml:space="preserve"> </w:t>
      </w:r>
      <w:r w:rsidRPr="00D555AA">
        <w:rPr>
          <w:b/>
        </w:rPr>
        <w:t>593</w:t>
      </w:r>
      <w:r w:rsidRPr="00D555AA">
        <w:t xml:space="preserve"> 4603-4614.</w:t>
      </w:r>
    </w:p>
    <w:p w14:paraId="6DB1042A" w14:textId="77777777" w:rsidR="00D555AA" w:rsidRPr="00D555AA" w:rsidRDefault="00D555AA" w:rsidP="00D555AA">
      <w:pPr>
        <w:pStyle w:val="EndNoteBibliography"/>
        <w:spacing w:after="0"/>
        <w:ind w:left="720" w:hanging="720"/>
      </w:pPr>
      <w:r w:rsidRPr="00D555AA">
        <w:rPr>
          <w:b/>
        </w:rPr>
        <w:t>Harrison, N, JB Larcombe-McDouall, L Earley, and S Wray</w:t>
      </w:r>
      <w:r w:rsidRPr="00D555AA">
        <w:t xml:space="preserve"> 1994 An in vivo study of the effects of ischaemia on uterine contraction, intracellular pH and metabolites in the rat. </w:t>
      </w:r>
      <w:r w:rsidRPr="00D555AA">
        <w:rPr>
          <w:i/>
        </w:rPr>
        <w:t>Journal of Physiology</w:t>
      </w:r>
      <w:r w:rsidRPr="00D555AA">
        <w:t xml:space="preserve"> </w:t>
      </w:r>
      <w:r w:rsidRPr="00D555AA">
        <w:rPr>
          <w:b/>
        </w:rPr>
        <w:t>476</w:t>
      </w:r>
      <w:r w:rsidRPr="00D555AA">
        <w:t xml:space="preserve"> 349-354.</w:t>
      </w:r>
    </w:p>
    <w:p w14:paraId="255CD6B0" w14:textId="77777777" w:rsidR="00D555AA" w:rsidRPr="00D555AA" w:rsidRDefault="00D555AA" w:rsidP="00D555AA">
      <w:pPr>
        <w:pStyle w:val="EndNoteBibliography"/>
        <w:spacing w:after="0"/>
        <w:ind w:left="720" w:hanging="720"/>
      </w:pPr>
      <w:r w:rsidRPr="00D555AA">
        <w:rPr>
          <w:b/>
        </w:rPr>
        <w:t>Harrison, N, JB Larcombe-McDouall, and S Wray</w:t>
      </w:r>
      <w:r w:rsidRPr="00D555AA">
        <w:t xml:space="preserve"> 1995 A </w:t>
      </w:r>
      <w:r w:rsidRPr="00D555AA">
        <w:rPr>
          <w:vertAlign w:val="superscript"/>
        </w:rPr>
        <w:t>31</w:t>
      </w:r>
      <w:r w:rsidRPr="00D555AA">
        <w:t xml:space="preserve">P NMR investigation into the effects of repeated vascular occlusion on uterine metabolites, intracellular pH and force, in vivo. </w:t>
      </w:r>
      <w:r w:rsidRPr="00D555AA">
        <w:rPr>
          <w:i/>
        </w:rPr>
        <w:t>NMR in Biomedicine</w:t>
      </w:r>
      <w:r w:rsidRPr="00D555AA">
        <w:t xml:space="preserve"> </w:t>
      </w:r>
      <w:r w:rsidRPr="00D555AA">
        <w:rPr>
          <w:b/>
        </w:rPr>
        <w:t>8</w:t>
      </w:r>
      <w:r w:rsidRPr="00D555AA">
        <w:t xml:space="preserve"> 28-32.</w:t>
      </w:r>
    </w:p>
    <w:p w14:paraId="54A5A042" w14:textId="77777777" w:rsidR="00D555AA" w:rsidRPr="00D555AA" w:rsidRDefault="00D555AA" w:rsidP="00D555AA">
      <w:pPr>
        <w:pStyle w:val="EndNoteBibliography"/>
        <w:spacing w:after="0"/>
        <w:ind w:left="720" w:hanging="720"/>
      </w:pPr>
      <w:r w:rsidRPr="00D555AA">
        <w:rPr>
          <w:b/>
        </w:rPr>
        <w:t>Hayward, CE, EJ Cowley, TA Mills, CP Sibley, and M Wareing</w:t>
      </w:r>
      <w:r w:rsidRPr="00D555AA">
        <w:t xml:space="preserve"> 2014 Maternal obesity impairs specific regulatory pathways in human myometrial arteries. </w:t>
      </w:r>
      <w:r w:rsidRPr="00D555AA">
        <w:rPr>
          <w:i/>
        </w:rPr>
        <w:t>Biology of Reproduction</w:t>
      </w:r>
      <w:r w:rsidRPr="00D555AA">
        <w:t xml:space="preserve"> </w:t>
      </w:r>
      <w:r w:rsidRPr="00D555AA">
        <w:rPr>
          <w:b/>
        </w:rPr>
        <w:t>90</w:t>
      </w:r>
      <w:r w:rsidRPr="00D555AA">
        <w:t xml:space="preserve"> 65.</w:t>
      </w:r>
    </w:p>
    <w:p w14:paraId="4DCB3F9F" w14:textId="77777777" w:rsidR="00D555AA" w:rsidRPr="00D555AA" w:rsidRDefault="00D555AA" w:rsidP="00D555AA">
      <w:pPr>
        <w:pStyle w:val="EndNoteBibliography"/>
        <w:spacing w:after="0"/>
        <w:ind w:left="720" w:hanging="720"/>
      </w:pPr>
      <w:r w:rsidRPr="00D555AA">
        <w:rPr>
          <w:b/>
        </w:rPr>
        <w:t>Heaton, RC, S Wray, and DA Eisner</w:t>
      </w:r>
      <w:r w:rsidRPr="00D555AA">
        <w:t xml:space="preserve"> 1993 Effects of metabolic inhibition and changes of intracellular pH on potassium permeability and contraction of rat uterus. </w:t>
      </w:r>
      <w:r w:rsidRPr="00D555AA">
        <w:rPr>
          <w:i/>
        </w:rPr>
        <w:t>Journal of Physiology</w:t>
      </w:r>
      <w:r w:rsidRPr="00D555AA">
        <w:t xml:space="preserve"> </w:t>
      </w:r>
      <w:r w:rsidRPr="00D555AA">
        <w:rPr>
          <w:b/>
        </w:rPr>
        <w:t>465</w:t>
      </w:r>
      <w:r w:rsidRPr="00D555AA">
        <w:t xml:space="preserve"> 43-56.</w:t>
      </w:r>
    </w:p>
    <w:p w14:paraId="31B132CC" w14:textId="77777777" w:rsidR="00D555AA" w:rsidRPr="00D555AA" w:rsidRDefault="00D555AA" w:rsidP="00D555AA">
      <w:pPr>
        <w:pStyle w:val="EndNoteBibliography"/>
        <w:spacing w:after="0"/>
        <w:ind w:left="720" w:hanging="720"/>
      </w:pPr>
      <w:r w:rsidRPr="00D555AA">
        <w:rPr>
          <w:b/>
        </w:rPr>
        <w:t>Hedegaard, ER, BD Nielsen, A Kun, AD Hughes, C Kroigaard, S Mogensen, VV Matchkov, O Frobert, and U Simonsen</w:t>
      </w:r>
      <w:r w:rsidRPr="00D555AA">
        <w:t xml:space="preserve"> 2014 K</w:t>
      </w:r>
      <w:r w:rsidRPr="00D555AA">
        <w:rPr>
          <w:vertAlign w:val="subscript"/>
        </w:rPr>
        <w:t>V</w:t>
      </w:r>
      <w:r w:rsidRPr="00D555AA">
        <w:t xml:space="preserve">7 channels are involved in hypoxia-induced vasodilatation of porcine coronary arteries. </w:t>
      </w:r>
      <w:r w:rsidRPr="00D555AA">
        <w:rPr>
          <w:i/>
        </w:rPr>
        <w:t>British Journal of Pharmacology</w:t>
      </w:r>
      <w:r w:rsidRPr="00D555AA">
        <w:t xml:space="preserve"> </w:t>
      </w:r>
      <w:r w:rsidRPr="00D555AA">
        <w:rPr>
          <w:b/>
        </w:rPr>
        <w:t>171</w:t>
      </w:r>
      <w:r w:rsidRPr="00D555AA">
        <w:t xml:space="preserve"> 69-82.</w:t>
      </w:r>
    </w:p>
    <w:p w14:paraId="4A3519B0" w14:textId="77777777" w:rsidR="00D555AA" w:rsidRPr="00D555AA" w:rsidRDefault="00D555AA" w:rsidP="00D555AA">
      <w:pPr>
        <w:pStyle w:val="EndNoteBibliography"/>
        <w:spacing w:after="0"/>
        <w:ind w:left="720" w:hanging="720"/>
      </w:pPr>
      <w:r w:rsidRPr="00D555AA">
        <w:rPr>
          <w:b/>
        </w:rPr>
        <w:t>Herrera, GM, and BR Walker</w:t>
      </w:r>
      <w:r w:rsidRPr="00D555AA">
        <w:t xml:space="preserve"> 1998 Involvement of L-type calcium channels in hypoxic relaxation of vascular smooth muscle. </w:t>
      </w:r>
      <w:r w:rsidRPr="00D555AA">
        <w:rPr>
          <w:i/>
        </w:rPr>
        <w:t>Journal of Vascular Research</w:t>
      </w:r>
      <w:r w:rsidRPr="00D555AA">
        <w:t xml:space="preserve"> </w:t>
      </w:r>
      <w:r w:rsidRPr="00D555AA">
        <w:rPr>
          <w:b/>
        </w:rPr>
        <w:t>35</w:t>
      </w:r>
      <w:r w:rsidRPr="00D555AA">
        <w:t xml:space="preserve"> 265-273.</w:t>
      </w:r>
    </w:p>
    <w:p w14:paraId="5ABE4EBC" w14:textId="38B65DA9" w:rsidR="00D555AA" w:rsidRPr="00D555AA" w:rsidRDefault="00D555AA" w:rsidP="00D555AA">
      <w:pPr>
        <w:pStyle w:val="EndNoteBibliography"/>
        <w:spacing w:after="0"/>
        <w:ind w:left="720" w:hanging="720"/>
      </w:pPr>
      <w:r w:rsidRPr="00D555AA">
        <w:rPr>
          <w:b/>
        </w:rPr>
        <w:t xml:space="preserve">Hong, SH, R Sung, YC Kim, H Suzuki, W Choi, YJ Park, IW Ji, CH Kim, SC Myung, MY Lee, </w:t>
      </w:r>
      <w:r w:rsidR="001D2DAA">
        <w:rPr>
          <w:b/>
        </w:rPr>
        <w:t xml:space="preserve">et al </w:t>
      </w:r>
      <w:r w:rsidRPr="00D555AA">
        <w:t xml:space="preserve">2013 Mechanism of Relaxation Via TASK-2 Channels in Uterine Circular Muscle of Mouse. </w:t>
      </w:r>
      <w:r w:rsidRPr="00D555AA">
        <w:rPr>
          <w:i/>
        </w:rPr>
        <w:t>Korean Journal of Physiology &amp; Pharmacology</w:t>
      </w:r>
      <w:r w:rsidRPr="00D555AA">
        <w:t xml:space="preserve"> </w:t>
      </w:r>
      <w:r w:rsidRPr="00D555AA">
        <w:rPr>
          <w:b/>
        </w:rPr>
        <w:t>17</w:t>
      </w:r>
      <w:r w:rsidRPr="00D555AA">
        <w:t xml:space="preserve"> 359-365.</w:t>
      </w:r>
    </w:p>
    <w:p w14:paraId="620794E1" w14:textId="77777777" w:rsidR="00D555AA" w:rsidRPr="00D555AA" w:rsidRDefault="00D555AA" w:rsidP="00D555AA">
      <w:pPr>
        <w:pStyle w:val="EndNoteBibliography"/>
        <w:spacing w:after="0"/>
        <w:ind w:left="720" w:hanging="720"/>
      </w:pPr>
      <w:r w:rsidRPr="00D555AA">
        <w:rPr>
          <w:b/>
        </w:rPr>
        <w:t>Howard, RB, T Hosokawa, and MH Maguire</w:t>
      </w:r>
      <w:r w:rsidRPr="00D555AA">
        <w:t xml:space="preserve"> 1987 Hypoxia-induced fetoplacental vasoconstriction in perfused human placental cotyledons. </w:t>
      </w:r>
      <w:r w:rsidRPr="00D555AA">
        <w:rPr>
          <w:i/>
        </w:rPr>
        <w:t>American Journal of Obstetrics and Gynecology</w:t>
      </w:r>
      <w:r w:rsidRPr="00D555AA">
        <w:t xml:space="preserve"> </w:t>
      </w:r>
      <w:r w:rsidRPr="00D555AA">
        <w:rPr>
          <w:b/>
        </w:rPr>
        <w:t>157</w:t>
      </w:r>
      <w:r w:rsidRPr="00D555AA">
        <w:t xml:space="preserve"> 1261-1266.</w:t>
      </w:r>
    </w:p>
    <w:p w14:paraId="323B949F" w14:textId="77777777" w:rsidR="00D555AA" w:rsidRPr="00D555AA" w:rsidRDefault="00D555AA" w:rsidP="00D555AA">
      <w:pPr>
        <w:pStyle w:val="EndNoteBibliography"/>
        <w:spacing w:after="0"/>
        <w:ind w:left="720" w:hanging="720"/>
      </w:pPr>
      <w:r w:rsidRPr="00D555AA">
        <w:rPr>
          <w:b/>
        </w:rPr>
        <w:t>Hu, XQ, R Song, M Romero, C Dasgupta, X Huang, MA Holguin, V Williams, D Xiao, SM Wilson, and L Zhang</w:t>
      </w:r>
      <w:r w:rsidRPr="00D555AA">
        <w:t xml:space="preserve"> 2019 Pregnancy Increases Ca</w:t>
      </w:r>
      <w:r w:rsidRPr="00D555AA">
        <w:rPr>
          <w:vertAlign w:val="superscript"/>
        </w:rPr>
        <w:t>2+</w:t>
      </w:r>
      <w:r w:rsidRPr="00D555AA">
        <w:t xml:space="preserve"> Sparks/Spontaneous Transient Outward Currents and Reduces Uterine Arterial Myogenic Tone. </w:t>
      </w:r>
      <w:r w:rsidRPr="00D555AA">
        <w:rPr>
          <w:i/>
        </w:rPr>
        <w:t>Hypertension</w:t>
      </w:r>
      <w:r w:rsidRPr="00D555AA">
        <w:t xml:space="preserve"> </w:t>
      </w:r>
      <w:r w:rsidRPr="00D555AA">
        <w:rPr>
          <w:b/>
        </w:rPr>
        <w:t>73</w:t>
      </w:r>
      <w:r w:rsidRPr="00D555AA">
        <w:t xml:space="preserve"> 691-702.</w:t>
      </w:r>
    </w:p>
    <w:p w14:paraId="40612770" w14:textId="77777777" w:rsidR="00D555AA" w:rsidRPr="00D555AA" w:rsidRDefault="00D555AA" w:rsidP="00D555AA">
      <w:pPr>
        <w:pStyle w:val="EndNoteBibliography"/>
        <w:spacing w:after="0"/>
        <w:ind w:left="720" w:hanging="720"/>
      </w:pPr>
      <w:r w:rsidRPr="00D555AA">
        <w:rPr>
          <w:b/>
        </w:rPr>
        <w:t>Hu, XQ, D Xiao, R Zhu, X Huang, S Yang, S Wilson, and L Zhang</w:t>
      </w:r>
      <w:r w:rsidRPr="00D555AA">
        <w:t xml:space="preserve"> 2011 Pregnancy upregulates large-conductance Ca</w:t>
      </w:r>
      <w:r w:rsidRPr="00D555AA">
        <w:rPr>
          <w:vertAlign w:val="superscript"/>
        </w:rPr>
        <w:t>2+</w:t>
      </w:r>
      <w:r w:rsidRPr="00D555AA">
        <w:t>-activated K</w:t>
      </w:r>
      <w:r w:rsidRPr="00D555AA">
        <w:rPr>
          <w:vertAlign w:val="superscript"/>
        </w:rPr>
        <w:t>+</w:t>
      </w:r>
      <w:r w:rsidRPr="00D555AA">
        <w:t xml:space="preserve"> channel activity and attenuates myogenic tone in uterine arteries. </w:t>
      </w:r>
      <w:r w:rsidRPr="00D555AA">
        <w:rPr>
          <w:i/>
        </w:rPr>
        <w:t>Hypertension</w:t>
      </w:r>
      <w:r w:rsidRPr="00D555AA">
        <w:t xml:space="preserve"> </w:t>
      </w:r>
      <w:r w:rsidRPr="00D555AA">
        <w:rPr>
          <w:b/>
        </w:rPr>
        <w:t>58</w:t>
      </w:r>
      <w:r w:rsidRPr="00D555AA">
        <w:t xml:space="preserve"> 1132-1139.</w:t>
      </w:r>
    </w:p>
    <w:p w14:paraId="2A0F9105" w14:textId="77777777" w:rsidR="00D555AA" w:rsidRPr="00D555AA" w:rsidRDefault="00D555AA" w:rsidP="00D555AA">
      <w:pPr>
        <w:pStyle w:val="EndNoteBibliography"/>
        <w:spacing w:after="0"/>
        <w:ind w:left="720" w:hanging="720"/>
      </w:pPr>
      <w:r w:rsidRPr="00D555AA">
        <w:rPr>
          <w:b/>
        </w:rPr>
        <w:t>Hu, XQ, D Xiao, R Zhu, X Huang, S Yang, SM Wilson, and L Zhang</w:t>
      </w:r>
      <w:r w:rsidRPr="00D555AA">
        <w:t xml:space="preserve"> 2012 Chronic hypoxia suppresses pregnancy-induced upregulation of large-conductance Ca</w:t>
      </w:r>
      <w:r w:rsidRPr="00D555AA">
        <w:rPr>
          <w:vertAlign w:val="superscript"/>
        </w:rPr>
        <w:t>2+</w:t>
      </w:r>
      <w:r w:rsidRPr="00D555AA">
        <w:t>-activated K</w:t>
      </w:r>
      <w:r w:rsidRPr="00D555AA">
        <w:rPr>
          <w:vertAlign w:val="superscript"/>
        </w:rPr>
        <w:t>+</w:t>
      </w:r>
      <w:r w:rsidRPr="00D555AA">
        <w:t xml:space="preserve"> channel activity in uterine arteries. </w:t>
      </w:r>
      <w:r w:rsidRPr="00D555AA">
        <w:rPr>
          <w:i/>
        </w:rPr>
        <w:t>Hypertension</w:t>
      </w:r>
      <w:r w:rsidRPr="00D555AA">
        <w:t xml:space="preserve"> </w:t>
      </w:r>
      <w:r w:rsidRPr="00D555AA">
        <w:rPr>
          <w:b/>
        </w:rPr>
        <w:t>60</w:t>
      </w:r>
      <w:r w:rsidRPr="00D555AA">
        <w:t xml:space="preserve"> 214-222.</w:t>
      </w:r>
    </w:p>
    <w:p w14:paraId="7801446A" w14:textId="77777777" w:rsidR="00D555AA" w:rsidRPr="00D555AA" w:rsidRDefault="00D555AA" w:rsidP="00D555AA">
      <w:pPr>
        <w:pStyle w:val="EndNoteBibliography"/>
        <w:spacing w:after="0"/>
        <w:ind w:left="720" w:hanging="720"/>
      </w:pPr>
      <w:r w:rsidRPr="00D555AA">
        <w:rPr>
          <w:b/>
        </w:rPr>
        <w:lastRenderedPageBreak/>
        <w:t>Iorizzo, L, TW Klausen, E Wiberg-Itzel, F Ovin, and N Wiberg</w:t>
      </w:r>
      <w:r w:rsidRPr="00D555AA">
        <w:t xml:space="preserve"> 2019 Use of Lactate Pro(TM)2 for measurement of fetal scalp blood lactate during labor - proposing new cutoffs for normality, preacidemia and acidemia: a cross-sectional study. </w:t>
      </w:r>
      <w:r w:rsidRPr="00D555AA">
        <w:rPr>
          <w:i/>
        </w:rPr>
        <w:t>Journal of Maternal-Fetal &amp; Neonatal Medicine</w:t>
      </w:r>
      <w:r w:rsidRPr="00D555AA">
        <w:t xml:space="preserve"> </w:t>
      </w:r>
      <w:r w:rsidRPr="00D555AA">
        <w:rPr>
          <w:b/>
        </w:rPr>
        <w:t>32</w:t>
      </w:r>
      <w:r w:rsidRPr="00D555AA">
        <w:t xml:space="preserve"> 1762-1768.</w:t>
      </w:r>
    </w:p>
    <w:p w14:paraId="23E8A47B" w14:textId="77777777" w:rsidR="00D555AA" w:rsidRPr="00D555AA" w:rsidRDefault="00D555AA" w:rsidP="00D555AA">
      <w:pPr>
        <w:pStyle w:val="EndNoteBibliography"/>
        <w:spacing w:after="0"/>
        <w:ind w:left="720" w:hanging="720"/>
      </w:pPr>
      <w:r w:rsidRPr="00D555AA">
        <w:rPr>
          <w:b/>
        </w:rPr>
        <w:t>Ireland, Z, M Castillo-Melendez, H Dickinson, R Snow, and DW Walker</w:t>
      </w:r>
      <w:r w:rsidRPr="00D555AA">
        <w:t xml:space="preserve"> 2011 A maternal diet supplemented with creatine from mid-pregnancy protects the newborn spiny mouse brain from birth hypoxia. </w:t>
      </w:r>
      <w:r w:rsidRPr="00D555AA">
        <w:rPr>
          <w:i/>
        </w:rPr>
        <w:t>Neuroscience</w:t>
      </w:r>
      <w:r w:rsidRPr="00D555AA">
        <w:t xml:space="preserve"> </w:t>
      </w:r>
      <w:r w:rsidRPr="00D555AA">
        <w:rPr>
          <w:b/>
        </w:rPr>
        <w:t>194</w:t>
      </w:r>
      <w:r w:rsidRPr="00D555AA">
        <w:t xml:space="preserve"> 372-379.</w:t>
      </w:r>
    </w:p>
    <w:p w14:paraId="6866C680" w14:textId="77777777" w:rsidR="00D555AA" w:rsidRPr="00D555AA" w:rsidRDefault="00D555AA" w:rsidP="00D555AA">
      <w:pPr>
        <w:pStyle w:val="EndNoteBibliography"/>
        <w:spacing w:after="0"/>
        <w:ind w:left="720" w:hanging="720"/>
      </w:pPr>
      <w:r w:rsidRPr="00D555AA">
        <w:rPr>
          <w:b/>
        </w:rPr>
        <w:t>Jaggar, Wellman, Heppner, Porter, Perez, Gollasch, Kleppisch, Rubart, Stevenson, Lederer, Knot, Bonev, and Nelson</w:t>
      </w:r>
      <w:r w:rsidRPr="00D555AA">
        <w:t xml:space="preserve"> 1998 Ca</w:t>
      </w:r>
      <w:r w:rsidRPr="00D555AA">
        <w:rPr>
          <w:vertAlign w:val="superscript"/>
        </w:rPr>
        <w:t>2+</w:t>
      </w:r>
      <w:r w:rsidRPr="00D555AA">
        <w:t xml:space="preserve"> channels, ryanodine receptors and Ca</w:t>
      </w:r>
      <w:r w:rsidRPr="00D555AA">
        <w:rPr>
          <w:vertAlign w:val="superscript"/>
        </w:rPr>
        <w:t>2+</w:t>
      </w:r>
      <w:r w:rsidRPr="00D555AA">
        <w:t>-activated K</w:t>
      </w:r>
      <w:r w:rsidRPr="00D555AA">
        <w:rPr>
          <w:vertAlign w:val="superscript"/>
        </w:rPr>
        <w:t>+</w:t>
      </w:r>
      <w:r w:rsidRPr="00D555AA">
        <w:t xml:space="preserve"> channels: a functional unit for regulating arterial tone. </w:t>
      </w:r>
      <w:r w:rsidRPr="00D555AA">
        <w:rPr>
          <w:i/>
        </w:rPr>
        <w:t>Acta Physiologica Scandinavica</w:t>
      </w:r>
      <w:r w:rsidRPr="00D555AA">
        <w:t xml:space="preserve"> </w:t>
      </w:r>
      <w:r w:rsidRPr="00D555AA">
        <w:rPr>
          <w:b/>
        </w:rPr>
        <w:t>164</w:t>
      </w:r>
      <w:r w:rsidRPr="00D555AA">
        <w:t xml:space="preserve"> 577-587.</w:t>
      </w:r>
    </w:p>
    <w:p w14:paraId="37DE6544" w14:textId="77777777" w:rsidR="00D555AA" w:rsidRPr="00D555AA" w:rsidRDefault="00D555AA" w:rsidP="00D555AA">
      <w:pPr>
        <w:pStyle w:val="EndNoteBibliography"/>
        <w:spacing w:after="0"/>
        <w:ind w:left="720" w:hanging="720"/>
      </w:pPr>
      <w:r w:rsidRPr="00D555AA">
        <w:rPr>
          <w:b/>
        </w:rPr>
        <w:t>Jones, K, A Shmygol, S Kupittayanant, and S Wray</w:t>
      </w:r>
      <w:r w:rsidRPr="00D555AA">
        <w:t xml:space="preserve"> 2004 Electrophysiological characterization and functional importance of calcium-activated chloride channel in rat uterine myocytes. </w:t>
      </w:r>
      <w:r w:rsidRPr="00D555AA">
        <w:rPr>
          <w:i/>
        </w:rPr>
        <w:t>Pflügers Archiv. European Journal of Physiology</w:t>
      </w:r>
      <w:r w:rsidRPr="00D555AA">
        <w:t xml:space="preserve"> </w:t>
      </w:r>
      <w:r w:rsidRPr="00D555AA">
        <w:rPr>
          <w:b/>
        </w:rPr>
        <w:t>448</w:t>
      </w:r>
      <w:r w:rsidRPr="00D555AA">
        <w:t xml:space="preserve"> 36-43.</w:t>
      </w:r>
    </w:p>
    <w:p w14:paraId="34856644" w14:textId="77777777" w:rsidR="00D555AA" w:rsidRPr="00D555AA" w:rsidRDefault="00D555AA" w:rsidP="00D555AA">
      <w:pPr>
        <w:pStyle w:val="EndNoteBibliography"/>
        <w:spacing w:after="0"/>
        <w:ind w:left="720" w:hanging="720"/>
      </w:pPr>
      <w:r w:rsidRPr="00D555AA">
        <w:rPr>
          <w:b/>
        </w:rPr>
        <w:t>Jones, NW, NJ Raine-Fenning, K Jayaprakasan, HA Mousa, MJ Taggart, and GJ Bugg</w:t>
      </w:r>
      <w:r w:rsidRPr="00D555AA">
        <w:t xml:space="preserve"> 2009 Changes in myometrial 'perfusion' during normal labor as visualized by three-dimensional power Doppler angiography. </w:t>
      </w:r>
      <w:r w:rsidRPr="00D555AA">
        <w:rPr>
          <w:i/>
        </w:rPr>
        <w:t>Ultrasound in Obstetrics and Gynecology</w:t>
      </w:r>
      <w:r w:rsidRPr="00D555AA">
        <w:t xml:space="preserve"> </w:t>
      </w:r>
      <w:r w:rsidRPr="00D555AA">
        <w:rPr>
          <w:b/>
        </w:rPr>
        <w:t>33</w:t>
      </w:r>
      <w:r w:rsidRPr="00D555AA">
        <w:t xml:space="preserve"> 307-312.</w:t>
      </w:r>
    </w:p>
    <w:p w14:paraId="04D98F4B" w14:textId="77777777" w:rsidR="00D555AA" w:rsidRPr="00D555AA" w:rsidRDefault="00D555AA" w:rsidP="00D555AA">
      <w:pPr>
        <w:pStyle w:val="EndNoteBibliography"/>
        <w:spacing w:after="0"/>
        <w:ind w:left="720" w:hanging="720"/>
      </w:pPr>
      <w:r w:rsidRPr="00D555AA">
        <w:rPr>
          <w:b/>
        </w:rPr>
        <w:t>Kazmierczak, M, X Zhang, B Chen, DK Mulkey, Y Shi, PG Wagner, K Pivaroff-Ward, JK Sassic, DA Bayliss, and T Jegla</w:t>
      </w:r>
      <w:r w:rsidRPr="00D555AA">
        <w:t xml:space="preserve"> 2013 External pH modulates EAG superfamily K</w:t>
      </w:r>
      <w:r w:rsidRPr="00D555AA">
        <w:rPr>
          <w:vertAlign w:val="superscript"/>
        </w:rPr>
        <w:t>+</w:t>
      </w:r>
      <w:r w:rsidRPr="00D555AA">
        <w:t xml:space="preserve"> channels through EAG-specific acidic residues in the voltage sensor. </w:t>
      </w:r>
      <w:r w:rsidRPr="00D555AA">
        <w:rPr>
          <w:i/>
        </w:rPr>
        <w:t>Journal of General Physiology</w:t>
      </w:r>
      <w:r w:rsidRPr="00D555AA">
        <w:t xml:space="preserve"> </w:t>
      </w:r>
      <w:r w:rsidRPr="00D555AA">
        <w:rPr>
          <w:b/>
        </w:rPr>
        <w:t>141</w:t>
      </w:r>
      <w:r w:rsidRPr="00D555AA">
        <w:t xml:space="preserve"> 721-735.</w:t>
      </w:r>
    </w:p>
    <w:p w14:paraId="3F43307C" w14:textId="77777777" w:rsidR="00D555AA" w:rsidRPr="00D555AA" w:rsidRDefault="00D555AA" w:rsidP="00D555AA">
      <w:pPr>
        <w:pStyle w:val="EndNoteBibliography"/>
        <w:spacing w:after="0"/>
        <w:ind w:left="720" w:hanging="720"/>
      </w:pPr>
      <w:r w:rsidRPr="00D555AA">
        <w:rPr>
          <w:b/>
        </w:rPr>
        <w:t>Kirby, LS, MA Kirby, JW Warren, LT Tran, and SM Yellon</w:t>
      </w:r>
      <w:r w:rsidRPr="00D555AA">
        <w:t xml:space="preserve"> 2005 Increased innervation and ripening of the prepartum murine cervix. </w:t>
      </w:r>
      <w:r w:rsidRPr="00D555AA">
        <w:rPr>
          <w:i/>
        </w:rPr>
        <w:t>Journal of the Society for Gynecologic Investigation</w:t>
      </w:r>
      <w:r w:rsidRPr="00D555AA">
        <w:t xml:space="preserve"> </w:t>
      </w:r>
      <w:r w:rsidRPr="00D555AA">
        <w:rPr>
          <w:b/>
        </w:rPr>
        <w:t>12</w:t>
      </w:r>
      <w:r w:rsidRPr="00D555AA">
        <w:t xml:space="preserve"> 578-585.</w:t>
      </w:r>
    </w:p>
    <w:p w14:paraId="31571AD9" w14:textId="25DAC097" w:rsidR="00D555AA" w:rsidRPr="00D555AA" w:rsidRDefault="00D555AA" w:rsidP="00D555AA">
      <w:pPr>
        <w:pStyle w:val="EndNoteBibliography"/>
        <w:spacing w:after="0"/>
        <w:ind w:left="720" w:hanging="720"/>
      </w:pPr>
      <w:r w:rsidRPr="00D555AA">
        <w:rPr>
          <w:b/>
        </w:rPr>
        <w:t xml:space="preserve">Kyeong, KS, SH Hong, YC Kim, W Cho, SC Myung, MY Lee, RY You, CH Kim, SY Kwon, H Suzuki,  </w:t>
      </w:r>
      <w:r w:rsidR="001D2DAA">
        <w:rPr>
          <w:b/>
        </w:rPr>
        <w:t xml:space="preserve">et al </w:t>
      </w:r>
      <w:r w:rsidRPr="00D555AA">
        <w:t>2016 Myometrial relaxation of mice via expression of two pore domain acid sensitive K</w:t>
      </w:r>
      <w:r w:rsidRPr="00D555AA">
        <w:rPr>
          <w:vertAlign w:val="superscript"/>
        </w:rPr>
        <w:t>+</w:t>
      </w:r>
      <w:r w:rsidRPr="00D555AA">
        <w:t xml:space="preserve"> (TASK-2) channels. </w:t>
      </w:r>
      <w:r w:rsidRPr="00D555AA">
        <w:rPr>
          <w:i/>
        </w:rPr>
        <w:t>Korean Journal of Physiology &amp; Pharmacology</w:t>
      </w:r>
      <w:r w:rsidRPr="00D555AA">
        <w:t xml:space="preserve"> </w:t>
      </w:r>
      <w:r w:rsidRPr="00D555AA">
        <w:rPr>
          <w:b/>
        </w:rPr>
        <w:t>20</w:t>
      </w:r>
      <w:r w:rsidRPr="00D555AA">
        <w:t xml:space="preserve"> 547-556.</w:t>
      </w:r>
    </w:p>
    <w:p w14:paraId="71A7A4B1" w14:textId="77777777" w:rsidR="00D555AA" w:rsidRPr="00D555AA" w:rsidRDefault="00D555AA" w:rsidP="00D555AA">
      <w:pPr>
        <w:pStyle w:val="EndNoteBibliography"/>
        <w:spacing w:after="0"/>
        <w:ind w:left="720" w:hanging="720"/>
      </w:pPr>
      <w:r w:rsidRPr="00D555AA">
        <w:rPr>
          <w:b/>
        </w:rPr>
        <w:t>Larcombe-McDouall, J, N Buttell, N Harrison, and S Wray</w:t>
      </w:r>
      <w:r w:rsidRPr="00D555AA">
        <w:t xml:space="preserve"> 1999 In vivo pH and metabolite changes during a single contraction in rat uterine smooth muscle. </w:t>
      </w:r>
      <w:r w:rsidRPr="00D555AA">
        <w:rPr>
          <w:i/>
        </w:rPr>
        <w:t>Journal of Physiology</w:t>
      </w:r>
      <w:r w:rsidRPr="00D555AA">
        <w:t xml:space="preserve"> </w:t>
      </w:r>
      <w:r w:rsidRPr="00D555AA">
        <w:rPr>
          <w:b/>
        </w:rPr>
        <w:t>518 ( Pt 3)</w:t>
      </w:r>
      <w:r w:rsidRPr="00D555AA">
        <w:t xml:space="preserve"> 783-790.</w:t>
      </w:r>
    </w:p>
    <w:p w14:paraId="1C6FD32F" w14:textId="77777777" w:rsidR="00D555AA" w:rsidRPr="00D555AA" w:rsidRDefault="00D555AA" w:rsidP="00D555AA">
      <w:pPr>
        <w:pStyle w:val="EndNoteBibliography"/>
        <w:spacing w:after="0"/>
        <w:ind w:left="720" w:hanging="720"/>
      </w:pPr>
      <w:r w:rsidRPr="00D555AA">
        <w:rPr>
          <w:b/>
        </w:rPr>
        <w:t>Larcombe-McDouall, JB, N Harrison, and S Wray</w:t>
      </w:r>
      <w:r w:rsidRPr="00D555AA">
        <w:t xml:space="preserve"> 1998 The in vivo relationship between blood flow, contractions, pH and metabolites in the rat uterus. </w:t>
      </w:r>
      <w:r w:rsidRPr="00D555AA">
        <w:rPr>
          <w:i/>
        </w:rPr>
        <w:t>Pflügers Archiv. European Journal of Physiology</w:t>
      </w:r>
      <w:r w:rsidRPr="00D555AA">
        <w:t xml:space="preserve"> </w:t>
      </w:r>
      <w:r w:rsidRPr="00D555AA">
        <w:rPr>
          <w:b/>
        </w:rPr>
        <w:t>435</w:t>
      </w:r>
      <w:r w:rsidRPr="00D555AA">
        <w:t xml:space="preserve"> 810-817.</w:t>
      </w:r>
    </w:p>
    <w:p w14:paraId="3A811010" w14:textId="77777777" w:rsidR="00D555AA" w:rsidRPr="00D555AA" w:rsidRDefault="00D555AA" w:rsidP="00D555AA">
      <w:pPr>
        <w:pStyle w:val="EndNoteBibliography"/>
        <w:spacing w:after="0"/>
        <w:ind w:left="720" w:hanging="720"/>
      </w:pPr>
      <w:r w:rsidRPr="00D555AA">
        <w:rPr>
          <w:b/>
        </w:rPr>
        <w:t>Little, PJ, CB Neylon, CA Farrelly, PL Weissberg, EJ Cragoe, Jr., and A Bobik</w:t>
      </w:r>
      <w:r w:rsidRPr="00D555AA">
        <w:t xml:space="preserve"> 1995 Intracellular pH in vascular smooth muscle: regulation by sodium-hydrogen exchange and multiple sodium dependent HCO</w:t>
      </w:r>
      <w:r w:rsidRPr="00D555AA">
        <w:rPr>
          <w:vertAlign w:val="subscript"/>
        </w:rPr>
        <w:t>3</w:t>
      </w:r>
      <w:r w:rsidRPr="00D555AA">
        <w:rPr>
          <w:vertAlign w:val="superscript"/>
        </w:rPr>
        <w:t>-</w:t>
      </w:r>
      <w:r w:rsidRPr="00D555AA">
        <w:t xml:space="preserve"> mechanisms. </w:t>
      </w:r>
      <w:r w:rsidRPr="00D555AA">
        <w:rPr>
          <w:i/>
        </w:rPr>
        <w:t>Cardiovascular Research</w:t>
      </w:r>
      <w:r w:rsidRPr="00D555AA">
        <w:t xml:space="preserve"> </w:t>
      </w:r>
      <w:r w:rsidRPr="00D555AA">
        <w:rPr>
          <w:b/>
        </w:rPr>
        <w:t>29</w:t>
      </w:r>
      <w:r w:rsidRPr="00D555AA">
        <w:t xml:space="preserve"> 239-246.</w:t>
      </w:r>
    </w:p>
    <w:p w14:paraId="5C9F1547" w14:textId="77777777" w:rsidR="00D555AA" w:rsidRPr="00D555AA" w:rsidRDefault="00D555AA" w:rsidP="00D555AA">
      <w:pPr>
        <w:pStyle w:val="EndNoteBibliography"/>
        <w:spacing w:after="0"/>
        <w:ind w:left="720" w:hanging="720"/>
      </w:pPr>
      <w:r w:rsidRPr="00D555AA">
        <w:rPr>
          <w:b/>
        </w:rPr>
        <w:t>Loboda, A, A Jozkowicz, and J Dulak</w:t>
      </w:r>
      <w:r w:rsidRPr="00D555AA">
        <w:t xml:space="preserve"> 2010 HIF-1 and HIF-2 transcription factors--similar but not identical. </w:t>
      </w:r>
      <w:r w:rsidRPr="00D555AA">
        <w:rPr>
          <w:i/>
        </w:rPr>
        <w:t>Molecules and Cells</w:t>
      </w:r>
      <w:r w:rsidRPr="00D555AA">
        <w:t xml:space="preserve"> </w:t>
      </w:r>
      <w:r w:rsidRPr="00D555AA">
        <w:rPr>
          <w:b/>
        </w:rPr>
        <w:t>29</w:t>
      </w:r>
      <w:r w:rsidRPr="00D555AA">
        <w:t xml:space="preserve"> 435-442.</w:t>
      </w:r>
    </w:p>
    <w:p w14:paraId="3B1DF784" w14:textId="77777777" w:rsidR="00D555AA" w:rsidRPr="00D555AA" w:rsidRDefault="00D555AA" w:rsidP="00D555AA">
      <w:pPr>
        <w:pStyle w:val="EndNoteBibliography"/>
        <w:spacing w:after="0"/>
        <w:ind w:left="720" w:hanging="720"/>
      </w:pPr>
      <w:r w:rsidRPr="00D555AA">
        <w:rPr>
          <w:b/>
        </w:rPr>
        <w:t>Longo, M, V Jain, YP Vedernikov, GD Hankins, RE Garfield, and GR Saade</w:t>
      </w:r>
      <w:r w:rsidRPr="00D555AA">
        <w:t xml:space="preserve"> 2003 Effects of L-type Ca</w:t>
      </w:r>
      <w:r w:rsidRPr="00D555AA">
        <w:rPr>
          <w:vertAlign w:val="superscript"/>
        </w:rPr>
        <w:t>2+</w:t>
      </w:r>
      <w:r w:rsidRPr="00D555AA">
        <w:t>-channel blockade, K</w:t>
      </w:r>
      <w:r w:rsidRPr="00D555AA">
        <w:rPr>
          <w:vertAlign w:val="superscript"/>
        </w:rPr>
        <w:t>+ATP</w:t>
      </w:r>
      <w:r w:rsidRPr="00D555AA">
        <w:t xml:space="preserve">-channel opening and nitric oxide on human uterine contractility in relation to gestational age and labour. </w:t>
      </w:r>
      <w:r w:rsidRPr="00D555AA">
        <w:rPr>
          <w:i/>
        </w:rPr>
        <w:t>Molecular Human Reproduction</w:t>
      </w:r>
      <w:r w:rsidRPr="00D555AA">
        <w:t xml:space="preserve"> </w:t>
      </w:r>
      <w:r w:rsidRPr="00D555AA">
        <w:rPr>
          <w:b/>
        </w:rPr>
        <w:t>9</w:t>
      </w:r>
      <w:r w:rsidRPr="00D555AA">
        <w:t xml:space="preserve"> 159-164.</w:t>
      </w:r>
    </w:p>
    <w:p w14:paraId="1E1EA854" w14:textId="77777777" w:rsidR="00D555AA" w:rsidRPr="00D555AA" w:rsidRDefault="00D555AA" w:rsidP="00D555AA">
      <w:pPr>
        <w:pStyle w:val="EndNoteBibliography"/>
        <w:spacing w:after="0"/>
        <w:ind w:left="720" w:hanging="720"/>
      </w:pPr>
      <w:r w:rsidRPr="00D555AA">
        <w:rPr>
          <w:b/>
        </w:rPr>
        <w:t>Lovgren, B, and P Hellstrand</w:t>
      </w:r>
      <w:r w:rsidRPr="00D555AA">
        <w:t xml:space="preserve"> 1985 Graded effects of oxygen and respiratory inhibitors on cell metabolism and spontaneous contractions in smooth muscle of the rat portal vein. </w:t>
      </w:r>
      <w:r w:rsidRPr="00D555AA">
        <w:rPr>
          <w:i/>
        </w:rPr>
        <w:t>Acta Physiologica Scandinavica</w:t>
      </w:r>
      <w:r w:rsidRPr="00D555AA">
        <w:t xml:space="preserve"> </w:t>
      </w:r>
      <w:r w:rsidRPr="00D555AA">
        <w:rPr>
          <w:b/>
        </w:rPr>
        <w:t>123</w:t>
      </w:r>
      <w:r w:rsidRPr="00D555AA">
        <w:t xml:space="preserve"> 485-495.</w:t>
      </w:r>
    </w:p>
    <w:p w14:paraId="7BE9AC3C" w14:textId="77777777" w:rsidR="00D555AA" w:rsidRPr="00D555AA" w:rsidRDefault="00D555AA" w:rsidP="00D555AA">
      <w:pPr>
        <w:pStyle w:val="EndNoteBibliography"/>
        <w:spacing w:after="0"/>
        <w:ind w:left="720" w:hanging="720"/>
      </w:pPr>
      <w:r w:rsidRPr="00D555AA">
        <w:rPr>
          <w:b/>
        </w:rPr>
        <w:t>Lutton, EJ, W Lammers, S James, HA van den Berg, and AM Blanks</w:t>
      </w:r>
      <w:r w:rsidRPr="00D555AA">
        <w:t xml:space="preserve"> 2018 Identification of uterine pacemaker regions at the myometrial-placental interface in the rat. </w:t>
      </w:r>
      <w:r w:rsidRPr="00D555AA">
        <w:rPr>
          <w:i/>
        </w:rPr>
        <w:t>Journal of Physiology</w:t>
      </w:r>
      <w:r w:rsidRPr="00D555AA">
        <w:t xml:space="preserve"> </w:t>
      </w:r>
      <w:r w:rsidRPr="00D555AA">
        <w:rPr>
          <w:b/>
        </w:rPr>
        <w:t>596</w:t>
      </w:r>
      <w:r w:rsidRPr="00D555AA">
        <w:t xml:space="preserve"> 2841-2852.</w:t>
      </w:r>
    </w:p>
    <w:p w14:paraId="4FABDE4E" w14:textId="77777777" w:rsidR="00D555AA" w:rsidRPr="00D555AA" w:rsidRDefault="00D555AA" w:rsidP="00D555AA">
      <w:pPr>
        <w:pStyle w:val="EndNoteBibliography"/>
        <w:spacing w:after="0"/>
        <w:ind w:left="720" w:hanging="720"/>
      </w:pPr>
      <w:r w:rsidRPr="00D555AA">
        <w:rPr>
          <w:b/>
        </w:rPr>
        <w:t>Madaan, A, M Nadeau-Vallée, JC Rivera, D Obari, X Hou, EM Sierra, S Girard, DM Olson, and S Chemtob</w:t>
      </w:r>
      <w:r w:rsidRPr="00D555AA">
        <w:t xml:space="preserve"> 2017 Lactate produced during labor modulates uterine inflammation via GPR81 (HCA(1)). </w:t>
      </w:r>
      <w:r w:rsidRPr="00D555AA">
        <w:rPr>
          <w:i/>
        </w:rPr>
        <w:t>American Journal of Obstetrics and Gynecology</w:t>
      </w:r>
      <w:r w:rsidRPr="00D555AA">
        <w:t xml:space="preserve"> </w:t>
      </w:r>
      <w:r w:rsidRPr="00D555AA">
        <w:rPr>
          <w:b/>
        </w:rPr>
        <w:t>216</w:t>
      </w:r>
      <w:r w:rsidRPr="00D555AA">
        <w:t xml:space="preserve"> 60.e61-60.e17.</w:t>
      </w:r>
    </w:p>
    <w:p w14:paraId="350BCA00" w14:textId="77777777" w:rsidR="00D555AA" w:rsidRPr="00D555AA" w:rsidRDefault="00D555AA" w:rsidP="00D555AA">
      <w:pPr>
        <w:pStyle w:val="EndNoteBibliography"/>
        <w:spacing w:after="0"/>
        <w:ind w:left="720" w:hanging="720"/>
      </w:pPr>
      <w:r w:rsidRPr="00D555AA">
        <w:rPr>
          <w:b/>
        </w:rPr>
        <w:t>Maigaard, S, A Forman, and KE Andersson</w:t>
      </w:r>
      <w:r w:rsidRPr="00D555AA">
        <w:t xml:space="preserve"> 1986 Differential effects of angiotensin, vasopressin and oxytocin on various smooth muscle tissues within the human uteroplacental unit. </w:t>
      </w:r>
      <w:r w:rsidRPr="00D555AA">
        <w:rPr>
          <w:i/>
        </w:rPr>
        <w:t>Acta Physiologica Scandinavica</w:t>
      </w:r>
      <w:r w:rsidRPr="00D555AA">
        <w:t xml:space="preserve"> </w:t>
      </w:r>
      <w:r w:rsidRPr="00D555AA">
        <w:rPr>
          <w:b/>
        </w:rPr>
        <w:t>128</w:t>
      </w:r>
      <w:r w:rsidRPr="00D555AA">
        <w:t xml:space="preserve"> 23-31.</w:t>
      </w:r>
    </w:p>
    <w:p w14:paraId="22EBC28A" w14:textId="77777777" w:rsidR="00D555AA" w:rsidRPr="00D555AA" w:rsidRDefault="00D555AA" w:rsidP="00D555AA">
      <w:pPr>
        <w:pStyle w:val="EndNoteBibliography"/>
        <w:spacing w:after="0"/>
        <w:ind w:left="720" w:hanging="720"/>
      </w:pPr>
      <w:r w:rsidRPr="00D555AA">
        <w:rPr>
          <w:b/>
        </w:rPr>
        <w:lastRenderedPageBreak/>
        <w:t>Makkonen, M, E Puhakainen, O Hänninen, and O Castrén</w:t>
      </w:r>
      <w:r w:rsidRPr="00D555AA">
        <w:t xml:space="preserve"> 1982 Lactate dehydrogenase isoenzymes in human myometrium during pregnancy and labor. </w:t>
      </w:r>
      <w:r w:rsidRPr="00D555AA">
        <w:rPr>
          <w:i/>
        </w:rPr>
        <w:t>Acta Obstetricia et Gynecologica Scandinavica</w:t>
      </w:r>
      <w:r w:rsidRPr="00D555AA">
        <w:t xml:space="preserve"> </w:t>
      </w:r>
      <w:r w:rsidRPr="00D555AA">
        <w:rPr>
          <w:b/>
        </w:rPr>
        <w:t>61</w:t>
      </w:r>
      <w:r w:rsidRPr="00D555AA">
        <w:t xml:space="preserve"> 35-37.</w:t>
      </w:r>
    </w:p>
    <w:p w14:paraId="4B4913A0" w14:textId="77777777" w:rsidR="00D555AA" w:rsidRPr="00D555AA" w:rsidRDefault="00D555AA" w:rsidP="00D555AA">
      <w:pPr>
        <w:pStyle w:val="EndNoteBibliography"/>
        <w:spacing w:after="0"/>
        <w:ind w:left="720" w:hanging="720"/>
      </w:pPr>
      <w:r w:rsidRPr="00D555AA">
        <w:rPr>
          <w:b/>
        </w:rPr>
        <w:t>Messere, A, M Turturici, G Millo, and S Roatta</w:t>
      </w:r>
      <w:r w:rsidRPr="00D555AA">
        <w:t xml:space="preserve"> 2017 Repetitive muscle compression reduces vascular mechano-sensitivity and the hyperemic response to muscle contraction. </w:t>
      </w:r>
      <w:r w:rsidRPr="00D555AA">
        <w:rPr>
          <w:i/>
        </w:rPr>
        <w:t>Journal of Physiology and Pharmacology</w:t>
      </w:r>
      <w:r w:rsidRPr="00D555AA">
        <w:t xml:space="preserve"> </w:t>
      </w:r>
      <w:r w:rsidRPr="00D555AA">
        <w:rPr>
          <w:b/>
        </w:rPr>
        <w:t>68</w:t>
      </w:r>
      <w:r w:rsidRPr="00D555AA">
        <w:t xml:space="preserve"> 427-437.</w:t>
      </w:r>
    </w:p>
    <w:p w14:paraId="2C9BB846" w14:textId="77777777" w:rsidR="00D555AA" w:rsidRPr="00D555AA" w:rsidRDefault="00D555AA" w:rsidP="00D555AA">
      <w:pPr>
        <w:pStyle w:val="EndNoteBibliography"/>
        <w:spacing w:after="0"/>
        <w:ind w:left="720" w:hanging="720"/>
      </w:pPr>
      <w:r w:rsidRPr="00D555AA">
        <w:rPr>
          <w:b/>
        </w:rPr>
        <w:t>Milwidsky, A, and A Gutman</w:t>
      </w:r>
      <w:r w:rsidRPr="00D555AA">
        <w:t xml:space="preserve"> 1983 Glycogen metabolism of normal human myometrium and leiomyoma--possible hormonal control. </w:t>
      </w:r>
      <w:r w:rsidRPr="00D555AA">
        <w:rPr>
          <w:i/>
        </w:rPr>
        <w:t>Gynecologic and Obstetric Investigation</w:t>
      </w:r>
      <w:r w:rsidRPr="00D555AA">
        <w:t xml:space="preserve"> </w:t>
      </w:r>
      <w:r w:rsidRPr="00D555AA">
        <w:rPr>
          <w:b/>
        </w:rPr>
        <w:t>15</w:t>
      </w:r>
      <w:r w:rsidRPr="00D555AA">
        <w:t xml:space="preserve"> 147-152.</w:t>
      </w:r>
    </w:p>
    <w:p w14:paraId="0251E39A" w14:textId="3AD05882" w:rsidR="00D555AA" w:rsidRPr="00D555AA" w:rsidRDefault="00D555AA" w:rsidP="00D555AA">
      <w:pPr>
        <w:pStyle w:val="EndNoteBibliography"/>
        <w:spacing w:after="0"/>
        <w:ind w:left="720" w:hanging="720"/>
      </w:pPr>
      <w:r w:rsidRPr="00D555AA">
        <w:rPr>
          <w:b/>
        </w:rPr>
        <w:t xml:space="preserve">Mittal, P, R Romero, AL Tarca, S Draghici, C-L Nhan-Chang, T Chaiworapongsa, J Hotra, R Gomez, JP Kusanovic, D-C Lee, </w:t>
      </w:r>
      <w:r w:rsidR="001D2DAA">
        <w:rPr>
          <w:b/>
        </w:rPr>
        <w:t xml:space="preserve">et al </w:t>
      </w:r>
      <w:r w:rsidRPr="00D555AA">
        <w:t xml:space="preserve">2011 A molecular signature of an arrest of descent in human parturition. </w:t>
      </w:r>
      <w:r w:rsidRPr="00D555AA">
        <w:rPr>
          <w:i/>
        </w:rPr>
        <w:t>American Journal of Obstetrics and Gynecology</w:t>
      </w:r>
      <w:r w:rsidRPr="00D555AA">
        <w:t xml:space="preserve"> </w:t>
      </w:r>
      <w:r w:rsidRPr="00D555AA">
        <w:rPr>
          <w:b/>
        </w:rPr>
        <w:t>204</w:t>
      </w:r>
      <w:r w:rsidRPr="00D555AA">
        <w:t xml:space="preserve"> 177.e115-177.e133.</w:t>
      </w:r>
    </w:p>
    <w:p w14:paraId="695214E0" w14:textId="77777777" w:rsidR="00D555AA" w:rsidRPr="00D555AA" w:rsidRDefault="00D555AA" w:rsidP="00D555AA">
      <w:pPr>
        <w:pStyle w:val="EndNoteBibliography"/>
        <w:spacing w:after="0"/>
        <w:ind w:left="720" w:hanging="720"/>
      </w:pPr>
      <w:r w:rsidRPr="00D555AA">
        <w:rPr>
          <w:b/>
        </w:rPr>
        <w:t>Monir-Bishty, E, SJ Pierce, S Kupittayanant, A Shmygol, and S Wray</w:t>
      </w:r>
      <w:r w:rsidRPr="00D555AA">
        <w:t xml:space="preserve"> 2003 The effects of metabolic inhibition on intracellular calcium and contractility of human myometrium. </w:t>
      </w:r>
      <w:r w:rsidRPr="00D555AA">
        <w:rPr>
          <w:i/>
        </w:rPr>
        <w:t>BJOG: An International Journal of Obstetrics and Gynaecology</w:t>
      </w:r>
      <w:r w:rsidRPr="00D555AA">
        <w:t xml:space="preserve"> </w:t>
      </w:r>
      <w:r w:rsidRPr="00D555AA">
        <w:rPr>
          <w:b/>
        </w:rPr>
        <w:t>110</w:t>
      </w:r>
      <w:r w:rsidRPr="00D555AA">
        <w:t xml:space="preserve"> 1050-1056.</w:t>
      </w:r>
    </w:p>
    <w:p w14:paraId="765FD973" w14:textId="77777777" w:rsidR="00D555AA" w:rsidRPr="00D555AA" w:rsidRDefault="00D555AA" w:rsidP="00D555AA">
      <w:pPr>
        <w:pStyle w:val="EndNoteBibliography"/>
        <w:spacing w:after="0"/>
        <w:ind w:left="720" w:hanging="720"/>
      </w:pPr>
      <w:r w:rsidRPr="00D555AA">
        <w:rPr>
          <w:b/>
        </w:rPr>
        <w:t>Neilson, JP, T Lavender, S Quenby, and S Wray</w:t>
      </w:r>
      <w:r w:rsidRPr="00D555AA">
        <w:t xml:space="preserve"> 2003 Obstructed labour. </w:t>
      </w:r>
      <w:r w:rsidRPr="00D555AA">
        <w:rPr>
          <w:i/>
        </w:rPr>
        <w:t>British Medical Bulletin</w:t>
      </w:r>
      <w:r w:rsidRPr="00D555AA">
        <w:t xml:space="preserve"> </w:t>
      </w:r>
      <w:r w:rsidRPr="00D555AA">
        <w:rPr>
          <w:b/>
        </w:rPr>
        <w:t>67</w:t>
      </w:r>
      <w:r w:rsidRPr="00D555AA">
        <w:t xml:space="preserve"> 191-204.</w:t>
      </w:r>
    </w:p>
    <w:p w14:paraId="4079C8B8" w14:textId="77777777" w:rsidR="00D555AA" w:rsidRPr="00D555AA" w:rsidRDefault="00D555AA" w:rsidP="00D555AA">
      <w:pPr>
        <w:pStyle w:val="EndNoteBibliography"/>
        <w:spacing w:after="0"/>
        <w:ind w:left="720" w:hanging="720"/>
      </w:pPr>
      <w:r w:rsidRPr="00D555AA">
        <w:rPr>
          <w:b/>
        </w:rPr>
        <w:t>Nelson, SH, OS Steinsland, Y Wang, C Yallampalli, YL Dong, and JM Sanchez</w:t>
      </w:r>
      <w:r w:rsidRPr="00D555AA">
        <w:t xml:space="preserve"> 2000 Increased nitric oxide synthase activity and expression in the human uterine artery during pregnancy. </w:t>
      </w:r>
      <w:r w:rsidRPr="00D555AA">
        <w:rPr>
          <w:i/>
        </w:rPr>
        <w:t>Circulation Research</w:t>
      </w:r>
      <w:r w:rsidRPr="00D555AA">
        <w:t xml:space="preserve"> </w:t>
      </w:r>
      <w:r w:rsidRPr="00D555AA">
        <w:rPr>
          <w:b/>
        </w:rPr>
        <w:t>87</w:t>
      </w:r>
      <w:r w:rsidRPr="00D555AA">
        <w:t xml:space="preserve"> 406-411.</w:t>
      </w:r>
    </w:p>
    <w:p w14:paraId="669947C5" w14:textId="77777777" w:rsidR="00D555AA" w:rsidRPr="00D555AA" w:rsidRDefault="00D555AA" w:rsidP="00D555AA">
      <w:pPr>
        <w:pStyle w:val="EndNoteBibliography"/>
        <w:spacing w:after="0"/>
        <w:ind w:left="720" w:hanging="720"/>
      </w:pPr>
      <w:r w:rsidRPr="00D555AA">
        <w:rPr>
          <w:b/>
        </w:rPr>
        <w:t>Noble, D, L Borysova, S Wray, and T Burdyga</w:t>
      </w:r>
      <w:r w:rsidRPr="00D555AA">
        <w:t xml:space="preserve"> 2014 Store-operated Ca</w:t>
      </w:r>
      <w:r w:rsidRPr="00D555AA">
        <w:rPr>
          <w:vertAlign w:val="superscript"/>
        </w:rPr>
        <w:t>2+</w:t>
      </w:r>
      <w:r w:rsidRPr="00D555AA">
        <w:t xml:space="preserve"> entry and depolarization explain the anomalous behaviour of myometrial SR: effects of SERCA inhibition on electrical activity, Ca</w:t>
      </w:r>
      <w:r w:rsidRPr="00D555AA">
        <w:rPr>
          <w:vertAlign w:val="superscript"/>
        </w:rPr>
        <w:t>2+</w:t>
      </w:r>
      <w:r w:rsidRPr="00D555AA">
        <w:t xml:space="preserve"> and force. </w:t>
      </w:r>
      <w:r w:rsidRPr="00D555AA">
        <w:rPr>
          <w:i/>
        </w:rPr>
        <w:t>Cell Calcium</w:t>
      </w:r>
      <w:r w:rsidRPr="00D555AA">
        <w:t xml:space="preserve"> </w:t>
      </w:r>
      <w:r w:rsidRPr="00D555AA">
        <w:rPr>
          <w:b/>
        </w:rPr>
        <w:t>56</w:t>
      </w:r>
      <w:r w:rsidRPr="00D555AA">
        <w:t xml:space="preserve"> 188-194.</w:t>
      </w:r>
    </w:p>
    <w:p w14:paraId="78BCD724" w14:textId="77777777" w:rsidR="00D555AA" w:rsidRPr="00D555AA" w:rsidRDefault="00D555AA" w:rsidP="00D555AA">
      <w:pPr>
        <w:pStyle w:val="EndNoteBibliography"/>
        <w:spacing w:after="0"/>
        <w:ind w:left="720" w:hanging="720"/>
      </w:pPr>
      <w:r w:rsidRPr="00D555AA">
        <w:rPr>
          <w:b/>
        </w:rPr>
        <w:t>Noble, K, J Zhang, and S Wray</w:t>
      </w:r>
      <w:r w:rsidRPr="00D555AA">
        <w:t xml:space="preserve"> 2006 Lipid rafts, the sarcoplasmic reticulum and uterine calcium signalling: an integrated approach. </w:t>
      </w:r>
      <w:r w:rsidRPr="00D555AA">
        <w:rPr>
          <w:i/>
        </w:rPr>
        <w:t>Journal of Physiology</w:t>
      </w:r>
      <w:r w:rsidRPr="00D555AA">
        <w:t xml:space="preserve"> </w:t>
      </w:r>
      <w:r w:rsidRPr="00D555AA">
        <w:rPr>
          <w:b/>
        </w:rPr>
        <w:t>570</w:t>
      </w:r>
      <w:r w:rsidRPr="00D555AA">
        <w:t xml:space="preserve"> 29-35.</w:t>
      </w:r>
    </w:p>
    <w:p w14:paraId="1BC6C7F6" w14:textId="77777777" w:rsidR="00D555AA" w:rsidRPr="00D555AA" w:rsidRDefault="00D555AA" w:rsidP="00D555AA">
      <w:pPr>
        <w:pStyle w:val="EndNoteBibliography"/>
        <w:spacing w:after="0"/>
        <w:ind w:left="720" w:hanging="720"/>
      </w:pPr>
      <w:r w:rsidRPr="00D555AA">
        <w:rPr>
          <w:b/>
        </w:rPr>
        <w:t>Osol, G, and M Mandala</w:t>
      </w:r>
      <w:r w:rsidRPr="00D555AA">
        <w:t xml:space="preserve"> 2009 Maternal uterine vascular remodeling during pregnancy. </w:t>
      </w:r>
      <w:r w:rsidRPr="00D555AA">
        <w:rPr>
          <w:i/>
        </w:rPr>
        <w:t>Physiology (Bethesda, Md.)</w:t>
      </w:r>
      <w:r w:rsidRPr="00D555AA">
        <w:t xml:space="preserve"> </w:t>
      </w:r>
      <w:r w:rsidRPr="00D555AA">
        <w:rPr>
          <w:b/>
        </w:rPr>
        <w:t>24</w:t>
      </w:r>
      <w:r w:rsidRPr="00D555AA">
        <w:t xml:space="preserve"> 58-71.</w:t>
      </w:r>
    </w:p>
    <w:p w14:paraId="6465B2C8" w14:textId="77777777" w:rsidR="00D555AA" w:rsidRPr="00D555AA" w:rsidRDefault="00D555AA" w:rsidP="00D555AA">
      <w:pPr>
        <w:pStyle w:val="EndNoteBibliography"/>
        <w:spacing w:after="0"/>
        <w:ind w:left="720" w:hanging="720"/>
      </w:pPr>
      <w:r w:rsidRPr="00D555AA">
        <w:rPr>
          <w:b/>
        </w:rPr>
        <w:t>Page, KL, G Celia, G Leddy, DJ Taatjes, and G Osol</w:t>
      </w:r>
      <w:r w:rsidRPr="00D555AA">
        <w:t xml:space="preserve"> 2002 Structural remodeling of rat uterine veins in pregnancy. </w:t>
      </w:r>
      <w:r w:rsidRPr="00D555AA">
        <w:rPr>
          <w:i/>
        </w:rPr>
        <w:t>American Journal of Obstetrics and Gynecology</w:t>
      </w:r>
      <w:r w:rsidRPr="00D555AA">
        <w:t xml:space="preserve"> </w:t>
      </w:r>
      <w:r w:rsidRPr="00D555AA">
        <w:rPr>
          <w:b/>
        </w:rPr>
        <w:t>187</w:t>
      </w:r>
      <w:r w:rsidRPr="00D555AA">
        <w:t xml:space="preserve"> 1647-1652.</w:t>
      </w:r>
    </w:p>
    <w:p w14:paraId="60BD419B" w14:textId="77777777" w:rsidR="00D555AA" w:rsidRPr="00D555AA" w:rsidRDefault="00D555AA" w:rsidP="00D555AA">
      <w:pPr>
        <w:pStyle w:val="EndNoteBibliography"/>
        <w:spacing w:after="0"/>
        <w:ind w:left="720" w:hanging="720"/>
      </w:pPr>
      <w:r w:rsidRPr="00D555AA">
        <w:rPr>
          <w:b/>
        </w:rPr>
        <w:t>Pearce, WJ, S Ashwal, DM Long, and J Cuevas</w:t>
      </w:r>
      <w:r w:rsidRPr="00D555AA">
        <w:t xml:space="preserve"> 1992 Hypoxia inhibits calcium influx in rabbit basilar and carotid arteries. </w:t>
      </w:r>
      <w:r w:rsidRPr="00D555AA">
        <w:rPr>
          <w:i/>
        </w:rPr>
        <w:t>American Journal of Physiology</w:t>
      </w:r>
      <w:r w:rsidRPr="00D555AA">
        <w:t xml:space="preserve"> </w:t>
      </w:r>
      <w:r w:rsidRPr="00D555AA">
        <w:rPr>
          <w:b/>
        </w:rPr>
        <w:t>262</w:t>
      </w:r>
      <w:r w:rsidRPr="00D555AA">
        <w:t xml:space="preserve"> H106-113.</w:t>
      </w:r>
    </w:p>
    <w:p w14:paraId="559F8EBF" w14:textId="77777777" w:rsidR="00D555AA" w:rsidRPr="00D555AA" w:rsidRDefault="00D555AA" w:rsidP="00D555AA">
      <w:pPr>
        <w:pStyle w:val="EndNoteBibliography"/>
        <w:spacing w:after="0"/>
        <w:ind w:left="720" w:hanging="720"/>
      </w:pPr>
      <w:r w:rsidRPr="00D555AA">
        <w:rPr>
          <w:b/>
        </w:rPr>
        <w:t>Peebles, DM, JA Spencer, AD Edwards, JS Wyatt, EO Reynolds, M Cope, and DT Delpy</w:t>
      </w:r>
      <w:r w:rsidRPr="00D555AA">
        <w:t xml:space="preserve"> 1994 Relation between frequency of uterine contractions and human fetal cerebral oxygen saturation studied during labour by near infrared spectroscopy. </w:t>
      </w:r>
      <w:r w:rsidRPr="00D555AA">
        <w:rPr>
          <w:i/>
        </w:rPr>
        <w:t>British Journal of Obstetrics and Gynaecology</w:t>
      </w:r>
      <w:r w:rsidRPr="00D555AA">
        <w:t xml:space="preserve"> </w:t>
      </w:r>
      <w:r w:rsidRPr="00D555AA">
        <w:rPr>
          <w:b/>
        </w:rPr>
        <w:t>101</w:t>
      </w:r>
      <w:r w:rsidRPr="00D555AA">
        <w:t xml:space="preserve"> 44-48.</w:t>
      </w:r>
    </w:p>
    <w:p w14:paraId="36488BC0" w14:textId="77777777" w:rsidR="00D555AA" w:rsidRPr="00D555AA" w:rsidRDefault="00D555AA" w:rsidP="00D555AA">
      <w:pPr>
        <w:pStyle w:val="EndNoteBibliography"/>
        <w:spacing w:after="0"/>
        <w:ind w:left="720" w:hanging="720"/>
      </w:pPr>
      <w:r w:rsidRPr="00D555AA">
        <w:rPr>
          <w:b/>
        </w:rPr>
        <w:t>Pierce, SJ, S Kupittayanant, T Shmygol, and S Wray</w:t>
      </w:r>
      <w:r w:rsidRPr="00D555AA">
        <w:t xml:space="preserve"> 2003 The effects of pH change on Ca(++) signaling and force in pregnant human myometrium. </w:t>
      </w:r>
      <w:r w:rsidRPr="00D555AA">
        <w:rPr>
          <w:i/>
        </w:rPr>
        <w:t>American Journal of Obstetrics and Gynecology</w:t>
      </w:r>
      <w:r w:rsidRPr="00D555AA">
        <w:t xml:space="preserve"> </w:t>
      </w:r>
      <w:r w:rsidRPr="00D555AA">
        <w:rPr>
          <w:b/>
        </w:rPr>
        <w:t>188</w:t>
      </w:r>
      <w:r w:rsidRPr="00D555AA">
        <w:t xml:space="preserve"> 1031-1038.</w:t>
      </w:r>
    </w:p>
    <w:p w14:paraId="24477653" w14:textId="77777777" w:rsidR="00D555AA" w:rsidRPr="00D555AA" w:rsidRDefault="00D555AA" w:rsidP="00D555AA">
      <w:pPr>
        <w:pStyle w:val="EndNoteBibliography"/>
        <w:spacing w:after="0"/>
        <w:ind w:left="720" w:hanging="720"/>
      </w:pPr>
      <w:r w:rsidRPr="00D555AA">
        <w:rPr>
          <w:b/>
        </w:rPr>
        <w:t>Pijnenborg, R, L Vercruysse, and M Hanssens</w:t>
      </w:r>
      <w:r w:rsidRPr="00D555AA">
        <w:t xml:space="preserve"> 2006 The uterine spiral arteries in human pregnancy: facts and controversies. </w:t>
      </w:r>
      <w:r w:rsidRPr="00D555AA">
        <w:rPr>
          <w:i/>
        </w:rPr>
        <w:t>Placenta</w:t>
      </w:r>
      <w:r w:rsidRPr="00D555AA">
        <w:t xml:space="preserve"> </w:t>
      </w:r>
      <w:r w:rsidRPr="00D555AA">
        <w:rPr>
          <w:b/>
        </w:rPr>
        <w:t>27</w:t>
      </w:r>
      <w:r w:rsidRPr="00D555AA">
        <w:t xml:space="preserve"> 939-958.</w:t>
      </w:r>
    </w:p>
    <w:p w14:paraId="7AC2E057" w14:textId="77777777" w:rsidR="00D555AA" w:rsidRPr="00D555AA" w:rsidRDefault="00D555AA" w:rsidP="00D555AA">
      <w:pPr>
        <w:pStyle w:val="EndNoteBibliography"/>
        <w:spacing w:after="0"/>
        <w:ind w:left="720" w:hanging="720"/>
      </w:pPr>
      <w:r w:rsidRPr="00D555AA">
        <w:rPr>
          <w:b/>
        </w:rPr>
        <w:t>Piper, I, E Minshall, SJ Downing, M Hollingsworth, and H Sadraei</w:t>
      </w:r>
      <w:r w:rsidRPr="00D555AA">
        <w:t xml:space="preserve"> 1990 Effects of several potassium channel openers and glibenclamide on the uterus of the rat. </w:t>
      </w:r>
      <w:r w:rsidRPr="00D555AA">
        <w:rPr>
          <w:i/>
        </w:rPr>
        <w:t>British Journal of Pharmacology</w:t>
      </w:r>
      <w:r w:rsidRPr="00D555AA">
        <w:t xml:space="preserve"> </w:t>
      </w:r>
      <w:r w:rsidRPr="00D555AA">
        <w:rPr>
          <w:b/>
        </w:rPr>
        <w:t>101</w:t>
      </w:r>
      <w:r w:rsidRPr="00D555AA">
        <w:t xml:space="preserve"> 901-907.</w:t>
      </w:r>
    </w:p>
    <w:p w14:paraId="5E13D596" w14:textId="77777777" w:rsidR="00D555AA" w:rsidRPr="00D555AA" w:rsidRDefault="00D555AA" w:rsidP="00D555AA">
      <w:pPr>
        <w:pStyle w:val="EndNoteBibliography"/>
        <w:spacing w:after="0"/>
        <w:ind w:left="720" w:hanging="720"/>
      </w:pPr>
      <w:r w:rsidRPr="00D555AA">
        <w:rPr>
          <w:b/>
        </w:rPr>
        <w:t>Prendergast, C</w:t>
      </w:r>
      <w:r w:rsidRPr="00D555AA">
        <w:t xml:space="preserve"> 2020 Maternal phenotype: How does age, obesity and diabetes affect myometrial function? . </w:t>
      </w:r>
      <w:r w:rsidRPr="00D555AA">
        <w:rPr>
          <w:i/>
        </w:rPr>
        <w:t>Current Opinion in Physiology</w:t>
      </w:r>
      <w:r w:rsidRPr="00D555AA">
        <w:t xml:space="preserve"> </w:t>
      </w:r>
      <w:r w:rsidRPr="00D555AA">
        <w:rPr>
          <w:b/>
        </w:rPr>
        <w:t>13</w:t>
      </w:r>
      <w:r w:rsidRPr="00D555AA">
        <w:t xml:space="preserve"> 108-116.</w:t>
      </w:r>
    </w:p>
    <w:p w14:paraId="3BCB5C25" w14:textId="77777777" w:rsidR="00D555AA" w:rsidRPr="00D555AA" w:rsidRDefault="00D555AA" w:rsidP="00D555AA">
      <w:pPr>
        <w:pStyle w:val="EndNoteBibliography"/>
        <w:spacing w:after="0"/>
        <w:ind w:left="720" w:hanging="720"/>
      </w:pPr>
      <w:r w:rsidRPr="00D555AA">
        <w:rPr>
          <w:b/>
        </w:rPr>
        <w:t>Prendergast, C, and S Wray</w:t>
      </w:r>
      <w:r w:rsidRPr="00D555AA">
        <w:t xml:space="preserve"> 2019 Human myometrial artery function and endothelial cell calcium signalling are reduced by obesity: Can this contribute to poor labour outcomes? </w:t>
      </w:r>
      <w:r w:rsidRPr="00D555AA">
        <w:rPr>
          <w:i/>
        </w:rPr>
        <w:t>Acta Physiologica (Oxford, England)</w:t>
      </w:r>
      <w:r w:rsidRPr="00D555AA">
        <w:t xml:space="preserve"> </w:t>
      </w:r>
      <w:r w:rsidRPr="00D555AA">
        <w:rPr>
          <w:b/>
        </w:rPr>
        <w:t>227</w:t>
      </w:r>
      <w:r w:rsidRPr="00D555AA">
        <w:t xml:space="preserve"> e13341.</w:t>
      </w:r>
    </w:p>
    <w:p w14:paraId="666C9C8A" w14:textId="77777777" w:rsidR="00D555AA" w:rsidRPr="00D555AA" w:rsidRDefault="00D555AA" w:rsidP="00D555AA">
      <w:pPr>
        <w:pStyle w:val="EndNoteBibliography"/>
        <w:spacing w:after="0"/>
        <w:ind w:left="720" w:hanging="720"/>
      </w:pPr>
      <w:r w:rsidRPr="00D555AA">
        <w:rPr>
          <w:b/>
        </w:rPr>
        <w:t>Quenby, S, SJ Pierce, S Brigham, and S Wray</w:t>
      </w:r>
      <w:r w:rsidRPr="00D555AA">
        <w:t xml:space="preserve"> 2004 Dysfunctional labor and myometrial lactic acidosis. </w:t>
      </w:r>
      <w:r w:rsidRPr="00D555AA">
        <w:rPr>
          <w:i/>
        </w:rPr>
        <w:t>Obstetrics and Gynecology</w:t>
      </w:r>
      <w:r w:rsidRPr="00D555AA">
        <w:t xml:space="preserve"> </w:t>
      </w:r>
      <w:r w:rsidRPr="00D555AA">
        <w:rPr>
          <w:b/>
        </w:rPr>
        <w:t>103</w:t>
      </w:r>
      <w:r w:rsidRPr="00D555AA">
        <w:t xml:space="preserve"> 718-723.</w:t>
      </w:r>
    </w:p>
    <w:p w14:paraId="5E9D0E9B" w14:textId="77777777" w:rsidR="00D555AA" w:rsidRPr="00D555AA" w:rsidRDefault="00D555AA" w:rsidP="00D555AA">
      <w:pPr>
        <w:pStyle w:val="EndNoteBibliography"/>
        <w:spacing w:after="0"/>
        <w:ind w:left="720" w:hanging="720"/>
      </w:pPr>
      <w:r w:rsidRPr="00D555AA">
        <w:rPr>
          <w:b/>
        </w:rPr>
        <w:lastRenderedPageBreak/>
        <w:t>Rosenfeld, CR, T Roy, K DeSpain, and BE Cox</w:t>
      </w:r>
      <w:r w:rsidRPr="00D555AA">
        <w:t xml:space="preserve"> 2005 Large-conductance Ca</w:t>
      </w:r>
      <w:r w:rsidRPr="00D555AA">
        <w:rPr>
          <w:vertAlign w:val="superscript"/>
        </w:rPr>
        <w:t>2+</w:t>
      </w:r>
      <w:r w:rsidRPr="00D555AA">
        <w:t>-dependent K</w:t>
      </w:r>
      <w:r w:rsidRPr="00D555AA">
        <w:rPr>
          <w:vertAlign w:val="superscript"/>
        </w:rPr>
        <w:t>+</w:t>
      </w:r>
      <w:r w:rsidRPr="00D555AA">
        <w:t xml:space="preserve"> channels regulate basal uteroplacental blood flow in ovine pregnancy. </w:t>
      </w:r>
      <w:r w:rsidRPr="00D555AA">
        <w:rPr>
          <w:i/>
        </w:rPr>
        <w:t>Journal of the Society for Gynecologic Investigation</w:t>
      </w:r>
      <w:r w:rsidRPr="00D555AA">
        <w:t xml:space="preserve"> </w:t>
      </w:r>
      <w:r w:rsidRPr="00D555AA">
        <w:rPr>
          <w:b/>
        </w:rPr>
        <w:t>12</w:t>
      </w:r>
      <w:r w:rsidRPr="00D555AA">
        <w:t xml:space="preserve"> 402-408.</w:t>
      </w:r>
    </w:p>
    <w:p w14:paraId="649C7619" w14:textId="77777777" w:rsidR="00D555AA" w:rsidRPr="00D555AA" w:rsidRDefault="00D555AA" w:rsidP="00D555AA">
      <w:pPr>
        <w:pStyle w:val="EndNoteBibliography"/>
        <w:spacing w:after="0"/>
        <w:ind w:left="720" w:hanging="720"/>
      </w:pPr>
      <w:r w:rsidRPr="00D555AA">
        <w:rPr>
          <w:b/>
        </w:rPr>
        <w:t>Sawada, K, K Morishige, K Hashimoto, K Tasaka, H Kurachi, Y Murata, and Y Kurachi</w:t>
      </w:r>
      <w:r w:rsidRPr="00D555AA">
        <w:t xml:space="preserve"> 2005 Gestational change of K</w:t>
      </w:r>
      <w:r w:rsidRPr="00D555AA">
        <w:rPr>
          <w:vertAlign w:val="superscript"/>
        </w:rPr>
        <w:t>+</w:t>
      </w:r>
      <w:r w:rsidRPr="00D555AA">
        <w:t xml:space="preserve"> channel opener effect is correlated with the expression of uterine KATP channel subunits. </w:t>
      </w:r>
      <w:r w:rsidRPr="00D555AA">
        <w:rPr>
          <w:i/>
        </w:rPr>
        <w:t>European Journal of Obstetrics, Gynecology, and Reproductive Biology</w:t>
      </w:r>
      <w:r w:rsidRPr="00D555AA">
        <w:t xml:space="preserve"> </w:t>
      </w:r>
      <w:r w:rsidRPr="00D555AA">
        <w:rPr>
          <w:b/>
        </w:rPr>
        <w:t>122</w:t>
      </w:r>
      <w:r w:rsidRPr="00D555AA">
        <w:t xml:space="preserve"> 49-56.</w:t>
      </w:r>
    </w:p>
    <w:p w14:paraId="56138403" w14:textId="77777777" w:rsidR="00D555AA" w:rsidRPr="00D555AA" w:rsidRDefault="00D555AA" w:rsidP="00D555AA">
      <w:pPr>
        <w:pStyle w:val="EndNoteBibliography"/>
        <w:spacing w:after="0"/>
        <w:ind w:left="720" w:hanging="720"/>
      </w:pPr>
      <w:r w:rsidRPr="00D555AA">
        <w:rPr>
          <w:b/>
        </w:rPr>
        <w:t>Shephard, RJ</w:t>
      </w:r>
      <w:r w:rsidRPr="00D555AA">
        <w:t xml:space="preserve"> 2002 Cytokine responses to physical activity, with particular reference to IL-6: sources, actions, and clinical implications. </w:t>
      </w:r>
      <w:r w:rsidRPr="00D555AA">
        <w:rPr>
          <w:i/>
        </w:rPr>
        <w:t>Critical Reviews in Immunology</w:t>
      </w:r>
      <w:r w:rsidRPr="00D555AA">
        <w:t xml:space="preserve"> </w:t>
      </w:r>
      <w:r w:rsidRPr="00D555AA">
        <w:rPr>
          <w:b/>
        </w:rPr>
        <w:t>22</w:t>
      </w:r>
      <w:r w:rsidRPr="00D555AA">
        <w:t xml:space="preserve"> 165-182.</w:t>
      </w:r>
    </w:p>
    <w:p w14:paraId="498C679E" w14:textId="77777777" w:rsidR="00D555AA" w:rsidRPr="00D555AA" w:rsidRDefault="00D555AA" w:rsidP="00D555AA">
      <w:pPr>
        <w:pStyle w:val="EndNoteBibliography"/>
        <w:spacing w:after="0"/>
        <w:ind w:left="720" w:hanging="720"/>
      </w:pPr>
      <w:r w:rsidRPr="00D555AA">
        <w:rPr>
          <w:b/>
        </w:rPr>
        <w:t>Shimoda, LA, and J Polak</w:t>
      </w:r>
      <w:r w:rsidRPr="00D555AA">
        <w:t xml:space="preserve"> 2011 Hypoxia. 4. Hypoxia and ion channel function. </w:t>
      </w:r>
      <w:r w:rsidRPr="00D555AA">
        <w:rPr>
          <w:i/>
        </w:rPr>
        <w:t>American Journal of Physiology: Cell Physiology</w:t>
      </w:r>
      <w:r w:rsidRPr="00D555AA">
        <w:t xml:space="preserve"> </w:t>
      </w:r>
      <w:r w:rsidRPr="00D555AA">
        <w:rPr>
          <w:b/>
        </w:rPr>
        <w:t>300</w:t>
      </w:r>
      <w:r w:rsidRPr="00D555AA">
        <w:t xml:space="preserve"> C951-967.</w:t>
      </w:r>
    </w:p>
    <w:p w14:paraId="25142FAB" w14:textId="77777777" w:rsidR="00D555AA" w:rsidRPr="00D555AA" w:rsidRDefault="00D555AA" w:rsidP="00D555AA">
      <w:pPr>
        <w:pStyle w:val="EndNoteBibliography"/>
        <w:spacing w:after="0"/>
        <w:ind w:left="720" w:hanging="720"/>
      </w:pPr>
      <w:r w:rsidRPr="00D555AA">
        <w:rPr>
          <w:b/>
        </w:rPr>
        <w:t>Shmigol, AV, DA Eisner, and S Wray</w:t>
      </w:r>
      <w:r w:rsidRPr="00D555AA">
        <w:t xml:space="preserve"> 1998 Properties of voltage-activated [Ca</w:t>
      </w:r>
      <w:r w:rsidRPr="00D555AA">
        <w:rPr>
          <w:vertAlign w:val="superscript"/>
        </w:rPr>
        <w:t>2+</w:t>
      </w:r>
      <w:r w:rsidRPr="00D555AA">
        <w:t>]</w:t>
      </w:r>
      <w:r w:rsidRPr="00D555AA">
        <w:rPr>
          <w:vertAlign w:val="subscript"/>
        </w:rPr>
        <w:t>i</w:t>
      </w:r>
      <w:r w:rsidRPr="00D555AA">
        <w:t xml:space="preserve"> transients in single smooth muscle cells isolated from pregnant rat uterus. </w:t>
      </w:r>
      <w:r w:rsidRPr="00D555AA">
        <w:rPr>
          <w:i/>
        </w:rPr>
        <w:t>Journal of Physiology</w:t>
      </w:r>
      <w:r w:rsidRPr="00D555AA">
        <w:t xml:space="preserve"> </w:t>
      </w:r>
      <w:r w:rsidRPr="00D555AA">
        <w:rPr>
          <w:b/>
        </w:rPr>
        <w:t>511 ( Pt 3)</w:t>
      </w:r>
      <w:r w:rsidRPr="00D555AA">
        <w:t xml:space="preserve"> 803-811.</w:t>
      </w:r>
    </w:p>
    <w:p w14:paraId="2AD8C6A0" w14:textId="77777777" w:rsidR="00D555AA" w:rsidRPr="00D555AA" w:rsidRDefault="00D555AA" w:rsidP="00D555AA">
      <w:pPr>
        <w:pStyle w:val="EndNoteBibliography"/>
        <w:spacing w:after="0"/>
        <w:ind w:left="720" w:hanging="720"/>
      </w:pPr>
      <w:r w:rsidRPr="00D555AA">
        <w:rPr>
          <w:b/>
        </w:rPr>
        <w:t>Shmigol, AV, DA Eisner, and S Wray</w:t>
      </w:r>
      <w:r w:rsidRPr="00D555AA">
        <w:t xml:space="preserve"> 1999 The role of the sarcoplasmic reticulum as a Ca2+ sink in rat uterine smooth muscle cells. </w:t>
      </w:r>
      <w:r w:rsidRPr="00D555AA">
        <w:rPr>
          <w:i/>
        </w:rPr>
        <w:t>Journal of Physiology</w:t>
      </w:r>
      <w:r w:rsidRPr="00D555AA">
        <w:t xml:space="preserve"> </w:t>
      </w:r>
      <w:r w:rsidRPr="00D555AA">
        <w:rPr>
          <w:b/>
        </w:rPr>
        <w:t>520 Pt 1</w:t>
      </w:r>
      <w:r w:rsidRPr="00D555AA">
        <w:t xml:space="preserve"> 153-163.</w:t>
      </w:r>
    </w:p>
    <w:p w14:paraId="6B074ECC" w14:textId="77777777" w:rsidR="00D555AA" w:rsidRPr="00D555AA" w:rsidRDefault="00D555AA" w:rsidP="00D555AA">
      <w:pPr>
        <w:pStyle w:val="EndNoteBibliography"/>
        <w:spacing w:after="0"/>
        <w:ind w:left="720" w:hanging="720"/>
      </w:pPr>
      <w:r w:rsidRPr="00D555AA">
        <w:rPr>
          <w:b/>
        </w:rPr>
        <w:t>Shmygol, A, K Noble, and S Wray</w:t>
      </w:r>
      <w:r w:rsidRPr="00D555AA">
        <w:t xml:space="preserve"> 2007 Depletion of membrane cholesterol eliminates the Ca2+-activated component of outward potassium current and decreases membrane capacitance in rat uterine myocytes. </w:t>
      </w:r>
      <w:r w:rsidRPr="00D555AA">
        <w:rPr>
          <w:i/>
        </w:rPr>
        <w:t>Journal of Physiology</w:t>
      </w:r>
      <w:r w:rsidRPr="00D555AA">
        <w:t xml:space="preserve"> </w:t>
      </w:r>
      <w:r w:rsidRPr="00D555AA">
        <w:rPr>
          <w:b/>
        </w:rPr>
        <w:t>581</w:t>
      </w:r>
      <w:r w:rsidRPr="00D555AA">
        <w:t xml:space="preserve"> 445-456.</w:t>
      </w:r>
    </w:p>
    <w:p w14:paraId="1AC802A0" w14:textId="77777777" w:rsidR="00D555AA" w:rsidRPr="00D555AA" w:rsidRDefault="00D555AA" w:rsidP="00D555AA">
      <w:pPr>
        <w:pStyle w:val="EndNoteBibliography"/>
        <w:spacing w:after="0"/>
        <w:ind w:left="720" w:hanging="720"/>
      </w:pPr>
      <w:r w:rsidRPr="00D555AA">
        <w:rPr>
          <w:b/>
        </w:rPr>
        <w:t>Smani, T, A Hernandez, J Urena, AG Castellano, A Franco-Obregon, A Ordonez, and J Lopez-Barneo</w:t>
      </w:r>
      <w:r w:rsidRPr="00D555AA">
        <w:t xml:space="preserve"> 2002 Reduction of Ca</w:t>
      </w:r>
      <w:r w:rsidRPr="00D555AA">
        <w:rPr>
          <w:vertAlign w:val="superscript"/>
        </w:rPr>
        <w:t>2+</w:t>
      </w:r>
      <w:r w:rsidRPr="00D555AA">
        <w:t xml:space="preserve"> channel activity by hypoxia in human and porcine coronary myocytes. </w:t>
      </w:r>
      <w:r w:rsidRPr="00D555AA">
        <w:rPr>
          <w:i/>
        </w:rPr>
        <w:t>Cardiovascular Research</w:t>
      </w:r>
      <w:r w:rsidRPr="00D555AA">
        <w:t xml:space="preserve"> </w:t>
      </w:r>
      <w:r w:rsidRPr="00D555AA">
        <w:rPr>
          <w:b/>
        </w:rPr>
        <w:t>53</w:t>
      </w:r>
      <w:r w:rsidRPr="00D555AA">
        <w:t xml:space="preserve"> 97-104.</w:t>
      </w:r>
    </w:p>
    <w:p w14:paraId="736E5C84" w14:textId="77777777" w:rsidR="00D555AA" w:rsidRPr="00D555AA" w:rsidRDefault="00D555AA" w:rsidP="00D555AA">
      <w:pPr>
        <w:pStyle w:val="EndNoteBibliography"/>
        <w:spacing w:after="0"/>
        <w:ind w:left="720" w:hanging="720"/>
      </w:pPr>
      <w:r w:rsidRPr="00D555AA">
        <w:rPr>
          <w:b/>
        </w:rPr>
        <w:t>Smith, GL, C Austin, C Crichton, and S Wray</w:t>
      </w:r>
      <w:r w:rsidRPr="00D555AA">
        <w:t xml:space="preserve"> 1998 A review of the actions and control of intracellular pH in vascular smooth muscle. </w:t>
      </w:r>
      <w:r w:rsidRPr="00D555AA">
        <w:rPr>
          <w:i/>
        </w:rPr>
        <w:t>Cardiovascular Research</w:t>
      </w:r>
      <w:r w:rsidRPr="00D555AA">
        <w:t xml:space="preserve"> </w:t>
      </w:r>
      <w:r w:rsidRPr="00D555AA">
        <w:rPr>
          <w:b/>
        </w:rPr>
        <w:t>38</w:t>
      </w:r>
      <w:r w:rsidRPr="00D555AA">
        <w:t xml:space="preserve"> 316-331.</w:t>
      </w:r>
    </w:p>
    <w:p w14:paraId="2B772FA6" w14:textId="77777777" w:rsidR="00D555AA" w:rsidRPr="00D555AA" w:rsidRDefault="00D555AA" w:rsidP="00D555AA">
      <w:pPr>
        <w:pStyle w:val="EndNoteBibliography"/>
        <w:spacing w:after="0"/>
        <w:ind w:left="720" w:hanging="720"/>
      </w:pPr>
      <w:r w:rsidRPr="00D555AA">
        <w:rPr>
          <w:b/>
        </w:rPr>
        <w:t>Steingrímsdóttir, T, A Ericsson, A Franck, A Waldenström, U Ulmsten, and G Ronquist</w:t>
      </w:r>
      <w:r w:rsidRPr="00D555AA">
        <w:t xml:space="preserve"> 1997 Human uterine smooth muscle exhibits a very low phosphocreatine/ATP ratio as assessed by in vitro and in vivo measurements. </w:t>
      </w:r>
      <w:r w:rsidRPr="00D555AA">
        <w:rPr>
          <w:i/>
        </w:rPr>
        <w:t>European Journal of Clinical Investigation</w:t>
      </w:r>
      <w:r w:rsidRPr="00D555AA">
        <w:t xml:space="preserve"> </w:t>
      </w:r>
      <w:r w:rsidRPr="00D555AA">
        <w:rPr>
          <w:b/>
        </w:rPr>
        <w:t>27</w:t>
      </w:r>
      <w:r w:rsidRPr="00D555AA">
        <w:t xml:space="preserve"> 743-749.</w:t>
      </w:r>
    </w:p>
    <w:p w14:paraId="3D890875" w14:textId="77777777" w:rsidR="00D555AA" w:rsidRPr="00D555AA" w:rsidRDefault="00D555AA" w:rsidP="00D555AA">
      <w:pPr>
        <w:pStyle w:val="EndNoteBibliography"/>
        <w:spacing w:after="0"/>
        <w:ind w:left="720" w:hanging="720"/>
      </w:pPr>
      <w:r w:rsidRPr="00D555AA">
        <w:rPr>
          <w:b/>
        </w:rPr>
        <w:t>Steingrímsdóttir, T, G Ronquist, and U Ulmsten</w:t>
      </w:r>
      <w:r w:rsidRPr="00D555AA">
        <w:t xml:space="preserve"> 1993 Energy economy in the pregnant human uterus at term: studies on arteriovenous differences in metabolites of carbohydrate, fat and nucleotides. </w:t>
      </w:r>
      <w:r w:rsidRPr="00D555AA">
        <w:rPr>
          <w:i/>
        </w:rPr>
        <w:t>European Journal of Obstetrics, Gynecology, and Reproductive Biology</w:t>
      </w:r>
      <w:r w:rsidRPr="00D555AA">
        <w:t xml:space="preserve"> </w:t>
      </w:r>
      <w:r w:rsidRPr="00D555AA">
        <w:rPr>
          <w:b/>
        </w:rPr>
        <w:t>51</w:t>
      </w:r>
      <w:r w:rsidRPr="00D555AA">
        <w:t xml:space="preserve"> 209-215.</w:t>
      </w:r>
    </w:p>
    <w:p w14:paraId="6A996A5D" w14:textId="77777777" w:rsidR="00D555AA" w:rsidRPr="00D555AA" w:rsidRDefault="00D555AA" w:rsidP="00D555AA">
      <w:pPr>
        <w:pStyle w:val="EndNoteBibliography"/>
        <w:spacing w:after="0"/>
        <w:ind w:left="720" w:hanging="720"/>
      </w:pPr>
      <w:r w:rsidRPr="00D555AA">
        <w:rPr>
          <w:b/>
        </w:rPr>
        <w:t>Taggart, M, and S Wray</w:t>
      </w:r>
      <w:r w:rsidRPr="00D555AA">
        <w:t xml:space="preserve"> 1993 Simultaneous measurement of intracellular pH and contraction in uterine smooth muscle. </w:t>
      </w:r>
      <w:r w:rsidRPr="00D555AA">
        <w:rPr>
          <w:i/>
        </w:rPr>
        <w:t>Pflügers Archiv. European Journal of Physiology</w:t>
      </w:r>
      <w:r w:rsidRPr="00D555AA">
        <w:t xml:space="preserve"> </w:t>
      </w:r>
      <w:r w:rsidRPr="00D555AA">
        <w:rPr>
          <w:b/>
        </w:rPr>
        <w:t>423</w:t>
      </w:r>
      <w:r w:rsidRPr="00D555AA">
        <w:t xml:space="preserve"> 527-529.</w:t>
      </w:r>
    </w:p>
    <w:p w14:paraId="65C4A95A" w14:textId="77777777" w:rsidR="00D555AA" w:rsidRPr="00D555AA" w:rsidRDefault="00D555AA" w:rsidP="00D555AA">
      <w:pPr>
        <w:pStyle w:val="EndNoteBibliography"/>
        <w:spacing w:after="0"/>
        <w:ind w:left="720" w:hanging="720"/>
      </w:pPr>
      <w:r w:rsidRPr="00D555AA">
        <w:rPr>
          <w:b/>
        </w:rPr>
        <w:t>Taggart, MJ, CB Menice, KG Morgan, and S Wray</w:t>
      </w:r>
      <w:r w:rsidRPr="00D555AA">
        <w:t xml:space="preserve"> 1997 Effect of metabolic inhibition on intracellular Ca2+, phosphorylation of myosin regulatory light chain and force in rat smooth muscle. </w:t>
      </w:r>
      <w:r w:rsidRPr="00D555AA">
        <w:rPr>
          <w:i/>
        </w:rPr>
        <w:t>Journal of Physiology</w:t>
      </w:r>
      <w:r w:rsidRPr="00D555AA">
        <w:t xml:space="preserve"> </w:t>
      </w:r>
      <w:r w:rsidRPr="00D555AA">
        <w:rPr>
          <w:b/>
        </w:rPr>
        <w:t>499 ( Pt 2)</w:t>
      </w:r>
      <w:r w:rsidRPr="00D555AA">
        <w:t xml:space="preserve"> 485-496.</w:t>
      </w:r>
    </w:p>
    <w:p w14:paraId="00CCB885" w14:textId="77777777" w:rsidR="00D555AA" w:rsidRPr="00D555AA" w:rsidRDefault="00D555AA" w:rsidP="00D555AA">
      <w:pPr>
        <w:pStyle w:val="EndNoteBibliography"/>
        <w:spacing w:after="0"/>
        <w:ind w:left="720" w:hanging="720"/>
      </w:pPr>
      <w:r w:rsidRPr="00D555AA">
        <w:rPr>
          <w:b/>
        </w:rPr>
        <w:t>Taggart, MJ, and S Wray</w:t>
      </w:r>
      <w:r w:rsidRPr="00D555AA">
        <w:t xml:space="preserve"> 1998 Hypoxia and smooth muscle function: key regulatory events during metabolic stress. </w:t>
      </w:r>
      <w:r w:rsidRPr="00D555AA">
        <w:rPr>
          <w:i/>
        </w:rPr>
        <w:t>Journal of Physiology</w:t>
      </w:r>
      <w:r w:rsidRPr="00D555AA">
        <w:t xml:space="preserve"> </w:t>
      </w:r>
      <w:r w:rsidRPr="00D555AA">
        <w:rPr>
          <w:b/>
        </w:rPr>
        <w:t>509 ( Pt 2)</w:t>
      </w:r>
      <w:r w:rsidRPr="00D555AA">
        <w:t xml:space="preserve"> 315-325.</w:t>
      </w:r>
    </w:p>
    <w:p w14:paraId="57E8304B" w14:textId="77777777" w:rsidR="00D555AA" w:rsidRPr="00D555AA" w:rsidRDefault="00D555AA" w:rsidP="00D555AA">
      <w:pPr>
        <w:pStyle w:val="EndNoteBibliography"/>
        <w:spacing w:after="0"/>
        <w:ind w:left="720" w:hanging="720"/>
      </w:pPr>
      <w:r w:rsidRPr="00D555AA">
        <w:rPr>
          <w:b/>
        </w:rPr>
        <w:t>Teramoto, N</w:t>
      </w:r>
      <w:r w:rsidRPr="00D555AA">
        <w:t xml:space="preserve"> 2006 Physiological roles of ATP-sensitive K</w:t>
      </w:r>
      <w:r w:rsidRPr="00D555AA">
        <w:rPr>
          <w:vertAlign w:val="superscript"/>
        </w:rPr>
        <w:t>+</w:t>
      </w:r>
      <w:r w:rsidRPr="00D555AA">
        <w:t xml:space="preserve"> channels in smooth muscle. </w:t>
      </w:r>
      <w:r w:rsidRPr="00D555AA">
        <w:rPr>
          <w:i/>
        </w:rPr>
        <w:t>Journal of Physiology</w:t>
      </w:r>
      <w:r w:rsidRPr="00D555AA">
        <w:t xml:space="preserve"> </w:t>
      </w:r>
      <w:r w:rsidRPr="00D555AA">
        <w:rPr>
          <w:b/>
        </w:rPr>
        <w:t>572</w:t>
      </w:r>
      <w:r w:rsidRPr="00D555AA">
        <w:t xml:space="preserve"> 617-624.</w:t>
      </w:r>
    </w:p>
    <w:p w14:paraId="1F8A5D77" w14:textId="77777777" w:rsidR="00D555AA" w:rsidRPr="00D555AA" w:rsidRDefault="00D555AA" w:rsidP="00D555AA">
      <w:pPr>
        <w:pStyle w:val="EndNoteBibliography"/>
        <w:spacing w:after="0"/>
        <w:ind w:left="720" w:hanging="720"/>
      </w:pPr>
      <w:r w:rsidRPr="00D555AA">
        <w:rPr>
          <w:b/>
        </w:rPr>
        <w:t>Turner, JM, MD Mitchell, and SS Kumar</w:t>
      </w:r>
      <w:r w:rsidRPr="00D555AA">
        <w:t xml:space="preserve"> 2020 The physiology of intrapartum fetal compromise at term. </w:t>
      </w:r>
      <w:r w:rsidRPr="00D555AA">
        <w:rPr>
          <w:i/>
        </w:rPr>
        <w:t>American Journal of Obstetrics and Gynecology</w:t>
      </w:r>
      <w:r w:rsidRPr="00D555AA">
        <w:t xml:space="preserve"> </w:t>
      </w:r>
      <w:r w:rsidRPr="00D555AA">
        <w:rPr>
          <w:b/>
        </w:rPr>
        <w:t>222</w:t>
      </w:r>
      <w:r w:rsidRPr="00D555AA">
        <w:t xml:space="preserve"> 17-26.</w:t>
      </w:r>
    </w:p>
    <w:p w14:paraId="34190CC7" w14:textId="77777777" w:rsidR="00D555AA" w:rsidRPr="00D555AA" w:rsidRDefault="00D555AA" w:rsidP="00D555AA">
      <w:pPr>
        <w:pStyle w:val="EndNoteBibliography"/>
        <w:spacing w:after="0"/>
        <w:ind w:left="720" w:hanging="720"/>
      </w:pPr>
      <w:r w:rsidRPr="00D555AA">
        <w:rPr>
          <w:b/>
        </w:rPr>
        <w:t>Turturici, M, and S Roatta</w:t>
      </w:r>
      <w:r w:rsidRPr="00D555AA">
        <w:t xml:space="preserve"> 2013 Inactivation of mechano-sensitive dilatation upon repetitive mechanical stimulation of the musculo-vascular network in the rabbit. </w:t>
      </w:r>
      <w:r w:rsidRPr="00D555AA">
        <w:rPr>
          <w:i/>
        </w:rPr>
        <w:t>Journal of Physiology and Pharmacology</w:t>
      </w:r>
      <w:r w:rsidRPr="00D555AA">
        <w:t xml:space="preserve"> </w:t>
      </w:r>
      <w:r w:rsidRPr="00D555AA">
        <w:rPr>
          <w:b/>
        </w:rPr>
        <w:t>64</w:t>
      </w:r>
      <w:r w:rsidRPr="00D555AA">
        <w:t xml:space="preserve"> 299-308.</w:t>
      </w:r>
    </w:p>
    <w:p w14:paraId="29DFE3AB" w14:textId="77777777" w:rsidR="00D555AA" w:rsidRPr="00D555AA" w:rsidRDefault="00D555AA" w:rsidP="00D555AA">
      <w:pPr>
        <w:pStyle w:val="EndNoteBibliography"/>
        <w:spacing w:after="0"/>
        <w:ind w:left="720" w:hanging="720"/>
      </w:pPr>
      <w:r w:rsidRPr="00D555AA">
        <w:rPr>
          <w:b/>
        </w:rPr>
        <w:t>Vanhoutte, PM, H Shimokawa, M Feletou, and EH Tang</w:t>
      </w:r>
      <w:r w:rsidRPr="00D555AA">
        <w:t xml:space="preserve"> 2017 Endothelial dysfunction and vascular disease - a 30th anniversary update. </w:t>
      </w:r>
      <w:r w:rsidRPr="00D555AA">
        <w:rPr>
          <w:i/>
        </w:rPr>
        <w:t>Acta Physiologica (Oxford, England)</w:t>
      </w:r>
      <w:r w:rsidRPr="00D555AA">
        <w:t xml:space="preserve"> </w:t>
      </w:r>
      <w:r w:rsidRPr="00D555AA">
        <w:rPr>
          <w:b/>
        </w:rPr>
        <w:t>219</w:t>
      </w:r>
      <w:r w:rsidRPr="00D555AA">
        <w:t xml:space="preserve"> 22-96.</w:t>
      </w:r>
    </w:p>
    <w:p w14:paraId="666A026A" w14:textId="31FFAB95" w:rsidR="00D555AA" w:rsidRPr="00D555AA" w:rsidRDefault="00D555AA" w:rsidP="00D555AA">
      <w:pPr>
        <w:pStyle w:val="EndNoteBibliography"/>
        <w:spacing w:after="0"/>
        <w:ind w:left="720" w:hanging="720"/>
      </w:pPr>
      <w:r w:rsidRPr="00D555AA">
        <w:rPr>
          <w:b/>
        </w:rPr>
        <w:t xml:space="preserve">Wiberg-Itzel, E, AB Pembe, H Järnbert-Pettersson, M Norman, AC Wihlbäck, I Hoesli, M Todesco Bernasconi, E Azria, H Åkerud, </w:t>
      </w:r>
      <w:r w:rsidR="001D2DAA">
        <w:rPr>
          <w:b/>
        </w:rPr>
        <w:t xml:space="preserve">et al </w:t>
      </w:r>
      <w:r w:rsidRPr="00D555AA">
        <w:t xml:space="preserve">2016 Lactate in Amniotic Fluid: Predictor of Labor Outcome in Oxytocin-Augmented Primiparas' Deliveries. </w:t>
      </w:r>
      <w:r w:rsidRPr="00D555AA">
        <w:rPr>
          <w:i/>
        </w:rPr>
        <w:t>PloS One</w:t>
      </w:r>
      <w:r w:rsidRPr="00D555AA">
        <w:t xml:space="preserve"> </w:t>
      </w:r>
      <w:r w:rsidRPr="00D555AA">
        <w:rPr>
          <w:b/>
        </w:rPr>
        <w:t>11</w:t>
      </w:r>
      <w:r w:rsidRPr="00D555AA">
        <w:t xml:space="preserve"> e0161546.</w:t>
      </w:r>
    </w:p>
    <w:p w14:paraId="6344C4B5" w14:textId="77777777" w:rsidR="00D555AA" w:rsidRPr="00D555AA" w:rsidRDefault="00D555AA" w:rsidP="00D555AA">
      <w:pPr>
        <w:pStyle w:val="EndNoteBibliography"/>
        <w:spacing w:after="0"/>
        <w:ind w:left="720" w:hanging="720"/>
      </w:pPr>
      <w:r w:rsidRPr="00D555AA">
        <w:rPr>
          <w:b/>
        </w:rPr>
        <w:lastRenderedPageBreak/>
        <w:t>Wiberg-Itzel, E, AB Pembe, S Wray, AC Wihlbäck, E Darj, I Hoesli, and H Åkerud</w:t>
      </w:r>
      <w:r w:rsidRPr="00D555AA">
        <w:t xml:space="preserve"> 2014 Level of lactate in amniotic fluid and its relation to the use of oxytocin and adverse neonatal outcome. </w:t>
      </w:r>
      <w:r w:rsidRPr="00D555AA">
        <w:rPr>
          <w:i/>
        </w:rPr>
        <w:t>Acta Obstetricia et Gynecologica Scandinavica</w:t>
      </w:r>
      <w:r w:rsidRPr="00D555AA">
        <w:t xml:space="preserve"> </w:t>
      </w:r>
      <w:r w:rsidRPr="00D555AA">
        <w:rPr>
          <w:b/>
        </w:rPr>
        <w:t>93</w:t>
      </w:r>
      <w:r w:rsidRPr="00D555AA">
        <w:t xml:space="preserve"> 80-85.</w:t>
      </w:r>
    </w:p>
    <w:p w14:paraId="2A16260D" w14:textId="77777777" w:rsidR="00D555AA" w:rsidRPr="00D555AA" w:rsidRDefault="00D555AA" w:rsidP="00D555AA">
      <w:pPr>
        <w:pStyle w:val="EndNoteBibliography"/>
        <w:spacing w:after="0"/>
        <w:ind w:left="720" w:hanging="720"/>
      </w:pPr>
      <w:r w:rsidRPr="00D555AA">
        <w:rPr>
          <w:b/>
        </w:rPr>
        <w:t>Wiberg-Itzel, E, H Pettersson, E Andolf, A Hansson, B Winbladh, and H Akerud</w:t>
      </w:r>
      <w:r w:rsidRPr="00D555AA">
        <w:t xml:space="preserve"> 2010 Lactate concentration in amniotic fluid: a good predictor of labor outcome. </w:t>
      </w:r>
      <w:r w:rsidRPr="00D555AA">
        <w:rPr>
          <w:i/>
        </w:rPr>
        <w:t>European Journal of Obstetrics, Gynecology, and Reproductive Biology</w:t>
      </w:r>
      <w:r w:rsidRPr="00D555AA">
        <w:t xml:space="preserve"> </w:t>
      </w:r>
      <w:r w:rsidRPr="00D555AA">
        <w:rPr>
          <w:b/>
        </w:rPr>
        <w:t>152</w:t>
      </w:r>
      <w:r w:rsidRPr="00D555AA">
        <w:t xml:space="preserve"> 34-38.</w:t>
      </w:r>
    </w:p>
    <w:p w14:paraId="788D445F" w14:textId="77777777" w:rsidR="00D555AA" w:rsidRPr="00D555AA" w:rsidRDefault="00D555AA" w:rsidP="00D555AA">
      <w:pPr>
        <w:pStyle w:val="EndNoteBibliography"/>
        <w:spacing w:after="0"/>
        <w:ind w:left="720" w:hanging="720"/>
      </w:pPr>
      <w:r w:rsidRPr="00D555AA">
        <w:rPr>
          <w:b/>
        </w:rPr>
        <w:t>Wiberg-Itzel, E, H Pettersson, S Cnattingius, and L Nordstrom</w:t>
      </w:r>
      <w:r w:rsidRPr="00D555AA">
        <w:t xml:space="preserve"> 2009 Prediction of time to spontaneous onset of labour with lactate concentration in vaginal fluid in women with suspected preterm prelabour rupture of the membranes. </w:t>
      </w:r>
      <w:r w:rsidRPr="00D555AA">
        <w:rPr>
          <w:i/>
        </w:rPr>
        <w:t>BJOG: An International Journal of Obstetrics and Gynaecology</w:t>
      </w:r>
      <w:r w:rsidRPr="00D555AA">
        <w:t xml:space="preserve"> </w:t>
      </w:r>
      <w:r w:rsidRPr="00D555AA">
        <w:rPr>
          <w:b/>
        </w:rPr>
        <w:t>116</w:t>
      </w:r>
      <w:r w:rsidRPr="00D555AA">
        <w:t xml:space="preserve"> 62-66.</w:t>
      </w:r>
    </w:p>
    <w:p w14:paraId="2D66CA67" w14:textId="77777777" w:rsidR="00D555AA" w:rsidRPr="00D555AA" w:rsidRDefault="00D555AA" w:rsidP="00D555AA">
      <w:pPr>
        <w:pStyle w:val="EndNoteBibliography"/>
        <w:spacing w:after="0"/>
        <w:ind w:left="720" w:hanging="720"/>
      </w:pPr>
      <w:r w:rsidRPr="00D555AA">
        <w:rPr>
          <w:b/>
        </w:rPr>
        <w:t>Wiberg-Itzel, E, S Wray, and H Akerud</w:t>
      </w:r>
      <w:r w:rsidRPr="00D555AA">
        <w:t xml:space="preserve"> 2018 A randomized controlled trial of a new treatment for labor dystocia. </w:t>
      </w:r>
      <w:r w:rsidRPr="00D555AA">
        <w:rPr>
          <w:i/>
        </w:rPr>
        <w:t>Journal of Maternal-Fetal &amp; Neonatal Medicine</w:t>
      </w:r>
      <w:r w:rsidRPr="00D555AA">
        <w:t xml:space="preserve"> </w:t>
      </w:r>
      <w:r w:rsidRPr="00D555AA">
        <w:rPr>
          <w:b/>
        </w:rPr>
        <w:t>31</w:t>
      </w:r>
      <w:r w:rsidRPr="00D555AA">
        <w:t xml:space="preserve"> 2237-2244.</w:t>
      </w:r>
    </w:p>
    <w:p w14:paraId="224EDACE" w14:textId="77777777" w:rsidR="00D555AA" w:rsidRPr="00D555AA" w:rsidRDefault="00D555AA" w:rsidP="00D555AA">
      <w:pPr>
        <w:pStyle w:val="EndNoteBibliography"/>
        <w:spacing w:after="0"/>
        <w:ind w:left="720" w:hanging="720"/>
      </w:pPr>
      <w:r w:rsidRPr="00D555AA">
        <w:rPr>
          <w:b/>
        </w:rPr>
        <w:t>Wray, S</w:t>
      </w:r>
      <w:r w:rsidRPr="00D555AA">
        <w:t xml:space="preserve"> 1990 The effects of metabolic inhibition on uterine metabolism and intracellular pH in the rat. </w:t>
      </w:r>
      <w:r w:rsidRPr="00D555AA">
        <w:rPr>
          <w:i/>
        </w:rPr>
        <w:t>Journal of Physiology</w:t>
      </w:r>
      <w:r w:rsidRPr="00D555AA">
        <w:t xml:space="preserve"> </w:t>
      </w:r>
      <w:r w:rsidRPr="00D555AA">
        <w:rPr>
          <w:b/>
        </w:rPr>
        <w:t>423</w:t>
      </w:r>
      <w:r w:rsidRPr="00D555AA">
        <w:t xml:space="preserve"> 411-423.</w:t>
      </w:r>
    </w:p>
    <w:p w14:paraId="3ECFFE99" w14:textId="77777777" w:rsidR="00D555AA" w:rsidRPr="00D555AA" w:rsidRDefault="00D555AA" w:rsidP="00D555AA">
      <w:pPr>
        <w:pStyle w:val="EndNoteBibliography"/>
        <w:spacing w:after="0"/>
        <w:ind w:left="720" w:hanging="720"/>
      </w:pPr>
      <w:r w:rsidRPr="00D555AA">
        <w:rPr>
          <w:b/>
        </w:rPr>
        <w:t>Wray, S</w:t>
      </w:r>
      <w:r w:rsidRPr="00D555AA">
        <w:t xml:space="preserve"> 2015 Insights from physiology into myometrial function and dysfunction. </w:t>
      </w:r>
      <w:r w:rsidRPr="00D555AA">
        <w:rPr>
          <w:i/>
        </w:rPr>
        <w:t>Experimental Physiology</w:t>
      </w:r>
      <w:r w:rsidRPr="00D555AA">
        <w:t xml:space="preserve"> </w:t>
      </w:r>
      <w:r w:rsidRPr="00D555AA">
        <w:rPr>
          <w:b/>
        </w:rPr>
        <w:t>100</w:t>
      </w:r>
      <w:r w:rsidRPr="00D555AA">
        <w:t xml:space="preserve"> 1468-1476.</w:t>
      </w:r>
    </w:p>
    <w:p w14:paraId="73F7AFD1" w14:textId="77777777" w:rsidR="00D555AA" w:rsidRPr="00D555AA" w:rsidRDefault="00D555AA" w:rsidP="00D555AA">
      <w:pPr>
        <w:pStyle w:val="EndNoteBibliography"/>
        <w:spacing w:after="0"/>
        <w:ind w:left="720" w:hanging="720"/>
      </w:pPr>
      <w:r w:rsidRPr="00D555AA">
        <w:rPr>
          <w:b/>
        </w:rPr>
        <w:t>Wray, S, and S Arrowsmith</w:t>
      </w:r>
      <w:r w:rsidRPr="00D555AA">
        <w:t xml:space="preserve"> 2012 Uterine Smooth Muscle, Muscle: Fundamental Biology and Mechanisms of Disease, pp. 1207-1216.</w:t>
      </w:r>
    </w:p>
    <w:p w14:paraId="05DB3928" w14:textId="77777777" w:rsidR="00D555AA" w:rsidRPr="00D555AA" w:rsidRDefault="00D555AA" w:rsidP="00D555AA">
      <w:pPr>
        <w:pStyle w:val="EndNoteBibliography"/>
        <w:spacing w:after="0"/>
        <w:ind w:left="720" w:hanging="720"/>
      </w:pPr>
      <w:r w:rsidRPr="00D555AA">
        <w:rPr>
          <w:b/>
        </w:rPr>
        <w:t>Wray, S, and C Prendergast</w:t>
      </w:r>
      <w:r w:rsidRPr="00D555AA">
        <w:t xml:space="preserve"> 2019 The Myometrium: From Excitation to Contractions and Labour. </w:t>
      </w:r>
      <w:r w:rsidRPr="00D555AA">
        <w:rPr>
          <w:i/>
        </w:rPr>
        <w:t>Advances in Experimental Medicine and Biology</w:t>
      </w:r>
      <w:r w:rsidRPr="00D555AA">
        <w:t xml:space="preserve"> </w:t>
      </w:r>
      <w:r w:rsidRPr="00D555AA">
        <w:rPr>
          <w:b/>
        </w:rPr>
        <w:t>1124</w:t>
      </w:r>
      <w:r w:rsidRPr="00D555AA">
        <w:t xml:space="preserve"> 233-263.</w:t>
      </w:r>
    </w:p>
    <w:p w14:paraId="06333C96" w14:textId="77777777" w:rsidR="00D555AA" w:rsidRPr="00D555AA" w:rsidRDefault="00D555AA" w:rsidP="00D555AA">
      <w:pPr>
        <w:pStyle w:val="EndNoteBibliography"/>
        <w:spacing w:after="0"/>
        <w:ind w:left="720" w:hanging="720"/>
      </w:pPr>
      <w:r w:rsidRPr="00D555AA">
        <w:rPr>
          <w:b/>
        </w:rPr>
        <w:t>Wynn, RM</w:t>
      </w:r>
      <w:r w:rsidRPr="00D555AA">
        <w:t xml:space="preserve"> 1967 Cellular biology of the uterus. New York: Appleton-Century-Crofts.</w:t>
      </w:r>
    </w:p>
    <w:p w14:paraId="273B791A" w14:textId="77777777" w:rsidR="00D555AA" w:rsidRPr="00D555AA" w:rsidRDefault="00D555AA" w:rsidP="00D555AA">
      <w:pPr>
        <w:pStyle w:val="EndNoteBibliography"/>
        <w:spacing w:after="0"/>
        <w:ind w:left="720" w:hanging="720"/>
      </w:pPr>
      <w:r w:rsidRPr="00D555AA">
        <w:rPr>
          <w:b/>
        </w:rPr>
        <w:t>Xiao, D, XQ Hu, X Huang, J Zhou, SM Wilson, S Yang, and L Zhang</w:t>
      </w:r>
      <w:r w:rsidRPr="00D555AA">
        <w:t xml:space="preserve"> 2013 Chronic hypoxia during gestation enhances uterine arterial myogenic tone via heightened oxidative stress. </w:t>
      </w:r>
      <w:r w:rsidRPr="00D555AA">
        <w:rPr>
          <w:i/>
        </w:rPr>
        <w:t>PloS One</w:t>
      </w:r>
      <w:r w:rsidRPr="00D555AA">
        <w:t xml:space="preserve"> </w:t>
      </w:r>
      <w:r w:rsidRPr="00D555AA">
        <w:rPr>
          <w:b/>
        </w:rPr>
        <w:t>8</w:t>
      </w:r>
      <w:r w:rsidRPr="00D555AA">
        <w:t xml:space="preserve"> e73731.</w:t>
      </w:r>
    </w:p>
    <w:p w14:paraId="3B4A8896" w14:textId="77777777" w:rsidR="00D555AA" w:rsidRPr="00D555AA" w:rsidRDefault="00D555AA" w:rsidP="00D555AA">
      <w:pPr>
        <w:pStyle w:val="EndNoteBibliography"/>
        <w:spacing w:after="0"/>
        <w:ind w:left="720" w:hanging="720"/>
      </w:pPr>
      <w:r w:rsidRPr="00D555AA">
        <w:rPr>
          <w:b/>
        </w:rPr>
        <w:t>Xiao, D, LD Longo, and L Zhang</w:t>
      </w:r>
      <w:r w:rsidRPr="00D555AA">
        <w:t xml:space="preserve"> 2010 Role of KATP and L-type Ca2+ channel activities in regulation of ovine uterine vascular contractility: effect of pregnancy and chronic hypoxia. </w:t>
      </w:r>
      <w:r w:rsidRPr="00D555AA">
        <w:rPr>
          <w:i/>
        </w:rPr>
        <w:t>American Journal of Obstetrics and Gynecology</w:t>
      </w:r>
      <w:r w:rsidRPr="00D555AA">
        <w:t xml:space="preserve"> </w:t>
      </w:r>
      <w:r w:rsidRPr="00D555AA">
        <w:rPr>
          <w:b/>
        </w:rPr>
        <w:t>203</w:t>
      </w:r>
      <w:r w:rsidRPr="00D555AA">
        <w:t xml:space="preserve"> 596 e596-512.</w:t>
      </w:r>
    </w:p>
    <w:p w14:paraId="10761696" w14:textId="77777777" w:rsidR="00D555AA" w:rsidRPr="00D555AA" w:rsidRDefault="00D555AA" w:rsidP="00D555AA">
      <w:pPr>
        <w:pStyle w:val="EndNoteBibliography"/>
        <w:spacing w:after="0"/>
        <w:ind w:left="720" w:hanging="720"/>
      </w:pPr>
      <w:r w:rsidRPr="00D555AA">
        <w:rPr>
          <w:b/>
        </w:rPr>
        <w:t>Xu, C, X You, L Gao, L Zhang, R Hu, N Hui, DM Olson, and X Ni</w:t>
      </w:r>
      <w:r w:rsidRPr="00D555AA">
        <w:t xml:space="preserve"> 2011 Expression of ATP-sensitive potassium channels in human pregnant myometrium. </w:t>
      </w:r>
      <w:r w:rsidRPr="00D555AA">
        <w:rPr>
          <w:i/>
        </w:rPr>
        <w:t>Reproductive Biology and Endocrinology</w:t>
      </w:r>
      <w:r w:rsidRPr="00D555AA">
        <w:t xml:space="preserve"> </w:t>
      </w:r>
      <w:r w:rsidRPr="00D555AA">
        <w:rPr>
          <w:b/>
        </w:rPr>
        <w:t>9</w:t>
      </w:r>
      <w:r w:rsidRPr="00D555AA">
        <w:t xml:space="preserve"> 35.</w:t>
      </w:r>
    </w:p>
    <w:p w14:paraId="4B20BF7A" w14:textId="77777777" w:rsidR="00D555AA" w:rsidRPr="00D555AA" w:rsidRDefault="00D555AA" w:rsidP="00D555AA">
      <w:pPr>
        <w:pStyle w:val="EndNoteBibliography"/>
        <w:spacing w:after="0"/>
        <w:ind w:left="720" w:hanging="720"/>
      </w:pPr>
      <w:r w:rsidRPr="00D555AA">
        <w:rPr>
          <w:b/>
        </w:rPr>
        <w:t>Young, RC</w:t>
      </w:r>
      <w:r w:rsidRPr="00D555AA">
        <w:t xml:space="preserve"> 2016 Mechanotransduction mechanisms for coordinating uterine contractions in human labor. </w:t>
      </w:r>
      <w:r w:rsidRPr="00D555AA">
        <w:rPr>
          <w:i/>
        </w:rPr>
        <w:t>Reproduction</w:t>
      </w:r>
      <w:r w:rsidRPr="00D555AA">
        <w:t xml:space="preserve"> </w:t>
      </w:r>
      <w:r w:rsidRPr="00D555AA">
        <w:rPr>
          <w:b/>
        </w:rPr>
        <w:t>152</w:t>
      </w:r>
      <w:r w:rsidRPr="00D555AA">
        <w:t xml:space="preserve"> R51-61.</w:t>
      </w:r>
    </w:p>
    <w:p w14:paraId="3FD69FAE" w14:textId="77777777" w:rsidR="00D555AA" w:rsidRPr="00D555AA" w:rsidRDefault="00D555AA" w:rsidP="00D555AA">
      <w:pPr>
        <w:pStyle w:val="EndNoteBibliography"/>
        <w:spacing w:after="0"/>
        <w:ind w:left="720" w:hanging="720"/>
      </w:pPr>
      <w:r w:rsidRPr="00D555AA">
        <w:rPr>
          <w:b/>
        </w:rPr>
        <w:t>Zhang, J, L Bricker, S Wray, and S Quenby</w:t>
      </w:r>
      <w:r w:rsidRPr="00D555AA">
        <w:t xml:space="preserve"> 2007 Poor uterine contractility in obese women. </w:t>
      </w:r>
      <w:r w:rsidRPr="00D555AA">
        <w:rPr>
          <w:i/>
        </w:rPr>
        <w:t>BJOG: An International Journal of Obstetrics and Gynaecology</w:t>
      </w:r>
      <w:r w:rsidRPr="00D555AA">
        <w:t xml:space="preserve"> </w:t>
      </w:r>
      <w:r w:rsidRPr="00D555AA">
        <w:rPr>
          <w:b/>
        </w:rPr>
        <w:t>114</w:t>
      </w:r>
      <w:r w:rsidRPr="00D555AA">
        <w:t xml:space="preserve"> 343-348.</w:t>
      </w:r>
    </w:p>
    <w:p w14:paraId="7D05D5AD" w14:textId="77777777" w:rsidR="00D555AA" w:rsidRPr="00D555AA" w:rsidRDefault="00D555AA" w:rsidP="00D555AA">
      <w:pPr>
        <w:pStyle w:val="EndNoteBibliography"/>
        <w:ind w:left="720" w:hanging="720"/>
      </w:pPr>
      <w:r w:rsidRPr="00D555AA">
        <w:rPr>
          <w:b/>
        </w:rPr>
        <w:t>Zhang, L, and D Xiao</w:t>
      </w:r>
      <w:r w:rsidRPr="00D555AA">
        <w:t xml:space="preserve"> 1998 Effects of chronic hypoxia on Ca</w:t>
      </w:r>
      <w:r w:rsidRPr="00D555AA">
        <w:rPr>
          <w:vertAlign w:val="superscript"/>
        </w:rPr>
        <w:t>2+</w:t>
      </w:r>
      <w:r w:rsidRPr="00D555AA">
        <w:t xml:space="preserve"> mobilization and Ca</w:t>
      </w:r>
      <w:r w:rsidRPr="00D555AA">
        <w:rPr>
          <w:vertAlign w:val="superscript"/>
        </w:rPr>
        <w:t>2+</w:t>
      </w:r>
      <w:r w:rsidRPr="00D555AA">
        <w:t xml:space="preserve"> sensitivity of myofilaments in uterine arteries. </w:t>
      </w:r>
      <w:r w:rsidRPr="00D555AA">
        <w:rPr>
          <w:i/>
        </w:rPr>
        <w:t>American Journal of Physiology</w:t>
      </w:r>
      <w:r w:rsidRPr="00D555AA">
        <w:t xml:space="preserve"> </w:t>
      </w:r>
      <w:r w:rsidRPr="00D555AA">
        <w:rPr>
          <w:b/>
        </w:rPr>
        <w:t>274</w:t>
      </w:r>
      <w:r w:rsidRPr="00D555AA">
        <w:t xml:space="preserve"> H132-138.</w:t>
      </w:r>
    </w:p>
    <w:p w14:paraId="31297DEF" w14:textId="7007F9C4" w:rsidR="00A76F0F" w:rsidRDefault="000C0EB3" w:rsidP="00F64938">
      <w:pPr>
        <w:spacing w:line="276" w:lineRule="auto"/>
        <w:rPr>
          <w:lang w:eastAsia="en-GB"/>
        </w:rPr>
      </w:pPr>
      <w:r>
        <w:rPr>
          <w:lang w:eastAsia="en-GB"/>
        </w:rPr>
        <w:fldChar w:fldCharType="end"/>
      </w:r>
    </w:p>
    <w:sectPr w:rsidR="00A76F0F" w:rsidSect="00630F56">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D6D12" w14:textId="77777777" w:rsidR="00350DAD" w:rsidRDefault="00350DAD" w:rsidP="00D84EB0">
      <w:r>
        <w:separator/>
      </w:r>
    </w:p>
  </w:endnote>
  <w:endnote w:type="continuationSeparator" w:id="0">
    <w:p w14:paraId="0ABA1167" w14:textId="77777777" w:rsidR="00350DAD" w:rsidRDefault="00350DAD" w:rsidP="00D84E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D6607" w14:textId="77777777" w:rsidR="00350DAD" w:rsidRDefault="00350DAD" w:rsidP="00D84EB0">
      <w:r>
        <w:separator/>
      </w:r>
    </w:p>
  </w:footnote>
  <w:footnote w:type="continuationSeparator" w:id="0">
    <w:p w14:paraId="3F82FDE7" w14:textId="77777777" w:rsidR="00350DAD" w:rsidRDefault="00350DAD" w:rsidP="00D84E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7566840"/>
      <w:docPartObj>
        <w:docPartGallery w:val="Page Numbers (Top of Page)"/>
        <w:docPartUnique/>
      </w:docPartObj>
    </w:sdtPr>
    <w:sdtEndPr>
      <w:rPr>
        <w:color w:val="7F7F7F" w:themeColor="background1" w:themeShade="7F"/>
        <w:spacing w:val="60"/>
      </w:rPr>
    </w:sdtEndPr>
    <w:sdtContent>
      <w:p w14:paraId="14D77E45" w14:textId="77777777" w:rsidR="00D555AA" w:rsidRDefault="00D555AA" w:rsidP="00D84EB0">
        <w:pPr>
          <w:pStyle w:val="Header"/>
          <w:rPr>
            <w:b/>
            <w:bCs/>
          </w:rPr>
        </w:pPr>
        <w:r>
          <w:fldChar w:fldCharType="begin"/>
        </w:r>
        <w:r>
          <w:instrText xml:space="preserve"> PAGE   \* MERGEFORMAT </w:instrText>
        </w:r>
        <w:r>
          <w:fldChar w:fldCharType="separate"/>
        </w:r>
        <w:r w:rsidRPr="00C83C46">
          <w:rPr>
            <w:b/>
            <w:bCs/>
            <w:noProof/>
          </w:rPr>
          <w:t>15</w:t>
        </w:r>
        <w:r>
          <w:rPr>
            <w:b/>
            <w:bCs/>
            <w:noProof/>
          </w:rPr>
          <w:fldChar w:fldCharType="end"/>
        </w:r>
        <w:r>
          <w:rPr>
            <w:b/>
            <w:bCs/>
          </w:rPr>
          <w:t xml:space="preserve"> | </w:t>
        </w:r>
        <w:r>
          <w:rPr>
            <w:color w:val="7F7F7F" w:themeColor="background1" w:themeShade="7F"/>
            <w:spacing w:val="60"/>
          </w:rPr>
          <w:t>Page</w:t>
        </w:r>
      </w:p>
    </w:sdtContent>
  </w:sdt>
  <w:p w14:paraId="2A13EAB2" w14:textId="77777777" w:rsidR="00D555AA" w:rsidRDefault="00D555AA" w:rsidP="00D84E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F684A"/>
    <w:multiLevelType w:val="hybridMultilevel"/>
    <w:tmpl w:val="E08840AE"/>
    <w:lvl w:ilvl="0" w:tplc="D842142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3350EC"/>
    <w:multiLevelType w:val="multilevel"/>
    <w:tmpl w:val="68D297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prod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dt0w9p9sz5vet95bx5fd7szz00edtazwt&quot;&gt;My EndNote Library-Converted&lt;record-ids&gt;&lt;item&gt;3&lt;/item&gt;&lt;item&gt;18&lt;/item&gt;&lt;item&gt;30&lt;/item&gt;&lt;item&gt;37&lt;/item&gt;&lt;item&gt;40&lt;/item&gt;&lt;item&gt;47&lt;/item&gt;&lt;item&gt;50&lt;/item&gt;&lt;item&gt;69&lt;/item&gt;&lt;item&gt;82&lt;/item&gt;&lt;item&gt;85&lt;/item&gt;&lt;item&gt;104&lt;/item&gt;&lt;item&gt;139&lt;/item&gt;&lt;item&gt;156&lt;/item&gt;&lt;item&gt;162&lt;/item&gt;&lt;item&gt;169&lt;/item&gt;&lt;item&gt;170&lt;/item&gt;&lt;item&gt;172&lt;/item&gt;&lt;item&gt;175&lt;/item&gt;&lt;item&gt;176&lt;/item&gt;&lt;item&gt;184&lt;/item&gt;&lt;item&gt;186&lt;/item&gt;&lt;item&gt;189&lt;/item&gt;&lt;item&gt;192&lt;/item&gt;&lt;item&gt;357&lt;/item&gt;&lt;item&gt;369&lt;/item&gt;&lt;item&gt;370&lt;/item&gt;&lt;item&gt;375&lt;/item&gt;&lt;item&gt;383&lt;/item&gt;&lt;item&gt;385&lt;/item&gt;&lt;item&gt;411&lt;/item&gt;&lt;item&gt;415&lt;/item&gt;&lt;item&gt;428&lt;/item&gt;&lt;item&gt;429&lt;/item&gt;&lt;item&gt;434&lt;/item&gt;&lt;item&gt;457&lt;/item&gt;&lt;item&gt;458&lt;/item&gt;&lt;item&gt;460&lt;/item&gt;&lt;item&gt;464&lt;/item&gt;&lt;item&gt;471&lt;/item&gt;&lt;item&gt;477&lt;/item&gt;&lt;item&gt;485&lt;/item&gt;&lt;item&gt;489&lt;/item&gt;&lt;item&gt;500&lt;/item&gt;&lt;item&gt;502&lt;/item&gt;&lt;item&gt;506&lt;/item&gt;&lt;item&gt;520&lt;/item&gt;&lt;item&gt;525&lt;/item&gt;&lt;item&gt;540&lt;/item&gt;&lt;item&gt;542&lt;/item&gt;&lt;item&gt;608&lt;/item&gt;&lt;item&gt;630&lt;/item&gt;&lt;item&gt;644&lt;/item&gt;&lt;item&gt;650&lt;/item&gt;&lt;item&gt;676&lt;/item&gt;&lt;item&gt;694&lt;/item&gt;&lt;item&gt;696&lt;/item&gt;&lt;item&gt;697&lt;/item&gt;&lt;item&gt;698&lt;/item&gt;&lt;item&gt;699&lt;/item&gt;&lt;item&gt;700&lt;/item&gt;&lt;item&gt;701&lt;/item&gt;&lt;item&gt;703&lt;/item&gt;&lt;item&gt;704&lt;/item&gt;&lt;item&gt;705&lt;/item&gt;&lt;item&gt;706&lt;/item&gt;&lt;item&gt;707&lt;/item&gt;&lt;item&gt;709&lt;/item&gt;&lt;item&gt;710&lt;/item&gt;&lt;item&gt;712&lt;/item&gt;&lt;item&gt;713&lt;/item&gt;&lt;item&gt;714&lt;/item&gt;&lt;item&gt;715&lt;/item&gt;&lt;item&gt;721&lt;/item&gt;&lt;item&gt;722&lt;/item&gt;&lt;item&gt;728&lt;/item&gt;&lt;item&gt;731&lt;/item&gt;&lt;item&gt;733&lt;/item&gt;&lt;item&gt;734&lt;/item&gt;&lt;item&gt;739&lt;/item&gt;&lt;item&gt;743&lt;/item&gt;&lt;item&gt;744&lt;/item&gt;&lt;item&gt;745&lt;/item&gt;&lt;item&gt;747&lt;/item&gt;&lt;item&gt;749&lt;/item&gt;&lt;item&gt;754&lt;/item&gt;&lt;item&gt;755&lt;/item&gt;&lt;item&gt;757&lt;/item&gt;&lt;item&gt;763&lt;/item&gt;&lt;item&gt;764&lt;/item&gt;&lt;item&gt;765&lt;/item&gt;&lt;item&gt;766&lt;/item&gt;&lt;item&gt;775&lt;/item&gt;&lt;item&gt;776&lt;/item&gt;&lt;item&gt;777&lt;/item&gt;&lt;item&gt;778&lt;/item&gt;&lt;item&gt;793&lt;/item&gt;&lt;item&gt;799&lt;/item&gt;&lt;item&gt;800&lt;/item&gt;&lt;item&gt;805&lt;/item&gt;&lt;item&gt;806&lt;/item&gt;&lt;item&gt;807&lt;/item&gt;&lt;item&gt;808&lt;/item&gt;&lt;item&gt;811&lt;/item&gt;&lt;item&gt;817&lt;/item&gt;&lt;item&gt;818&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63&lt;/item&gt;&lt;item&gt;864&lt;/item&gt;&lt;item&gt;866&lt;/item&gt;&lt;item&gt;867&lt;/item&gt;&lt;/record-ids&gt;&lt;/item&gt;&lt;/Libraries&gt;"/>
  </w:docVars>
  <w:rsids>
    <w:rsidRoot w:val="00193020"/>
    <w:rsid w:val="00006238"/>
    <w:rsid w:val="00006A3B"/>
    <w:rsid w:val="00007095"/>
    <w:rsid w:val="000077FE"/>
    <w:rsid w:val="00010C8F"/>
    <w:rsid w:val="0001276C"/>
    <w:rsid w:val="00014992"/>
    <w:rsid w:val="00014F1C"/>
    <w:rsid w:val="00015578"/>
    <w:rsid w:val="000206AE"/>
    <w:rsid w:val="00022D42"/>
    <w:rsid w:val="000251EF"/>
    <w:rsid w:val="00030FEB"/>
    <w:rsid w:val="00031070"/>
    <w:rsid w:val="0003293A"/>
    <w:rsid w:val="0003741E"/>
    <w:rsid w:val="00037E4B"/>
    <w:rsid w:val="000420B2"/>
    <w:rsid w:val="0005127D"/>
    <w:rsid w:val="00053B0A"/>
    <w:rsid w:val="000564D9"/>
    <w:rsid w:val="00063A18"/>
    <w:rsid w:val="00064A50"/>
    <w:rsid w:val="0007612B"/>
    <w:rsid w:val="00076FCD"/>
    <w:rsid w:val="00080095"/>
    <w:rsid w:val="00080DBA"/>
    <w:rsid w:val="000812F7"/>
    <w:rsid w:val="000822E3"/>
    <w:rsid w:val="00084109"/>
    <w:rsid w:val="00084AD8"/>
    <w:rsid w:val="00086B2D"/>
    <w:rsid w:val="00087ECB"/>
    <w:rsid w:val="0009261F"/>
    <w:rsid w:val="000952CB"/>
    <w:rsid w:val="00096000"/>
    <w:rsid w:val="00097E7C"/>
    <w:rsid w:val="000A12F6"/>
    <w:rsid w:val="000A18F8"/>
    <w:rsid w:val="000A1E13"/>
    <w:rsid w:val="000A2D40"/>
    <w:rsid w:val="000A4EED"/>
    <w:rsid w:val="000A5218"/>
    <w:rsid w:val="000B09A5"/>
    <w:rsid w:val="000B1617"/>
    <w:rsid w:val="000B2492"/>
    <w:rsid w:val="000B3832"/>
    <w:rsid w:val="000B47F8"/>
    <w:rsid w:val="000B7CA7"/>
    <w:rsid w:val="000B7F27"/>
    <w:rsid w:val="000C0B3E"/>
    <w:rsid w:val="000C0EB3"/>
    <w:rsid w:val="000C1B5D"/>
    <w:rsid w:val="000C3095"/>
    <w:rsid w:val="000C3410"/>
    <w:rsid w:val="000C35C7"/>
    <w:rsid w:val="000C54DA"/>
    <w:rsid w:val="000C6CC2"/>
    <w:rsid w:val="000C6D0D"/>
    <w:rsid w:val="000D06C2"/>
    <w:rsid w:val="000D4343"/>
    <w:rsid w:val="000D4E6B"/>
    <w:rsid w:val="000D639E"/>
    <w:rsid w:val="000E05A9"/>
    <w:rsid w:val="000E1A49"/>
    <w:rsid w:val="000E33F4"/>
    <w:rsid w:val="000E4EC0"/>
    <w:rsid w:val="000E64D6"/>
    <w:rsid w:val="000F146B"/>
    <w:rsid w:val="000F35A9"/>
    <w:rsid w:val="000F428A"/>
    <w:rsid w:val="000F5E03"/>
    <w:rsid w:val="000F5FC6"/>
    <w:rsid w:val="000F6D46"/>
    <w:rsid w:val="00103F8E"/>
    <w:rsid w:val="001041B7"/>
    <w:rsid w:val="001059A7"/>
    <w:rsid w:val="00110B9C"/>
    <w:rsid w:val="0011204D"/>
    <w:rsid w:val="00114FB5"/>
    <w:rsid w:val="00120B37"/>
    <w:rsid w:val="00120E5A"/>
    <w:rsid w:val="00125FB5"/>
    <w:rsid w:val="001300F5"/>
    <w:rsid w:val="001325C5"/>
    <w:rsid w:val="00134B97"/>
    <w:rsid w:val="00135467"/>
    <w:rsid w:val="001402FE"/>
    <w:rsid w:val="001423DB"/>
    <w:rsid w:val="00143035"/>
    <w:rsid w:val="00143448"/>
    <w:rsid w:val="00145FCF"/>
    <w:rsid w:val="001464D6"/>
    <w:rsid w:val="00147567"/>
    <w:rsid w:val="00151C35"/>
    <w:rsid w:val="00155849"/>
    <w:rsid w:val="00156958"/>
    <w:rsid w:val="00162806"/>
    <w:rsid w:val="0016374A"/>
    <w:rsid w:val="00166F5D"/>
    <w:rsid w:val="00171718"/>
    <w:rsid w:val="001723EA"/>
    <w:rsid w:val="00172436"/>
    <w:rsid w:val="00172456"/>
    <w:rsid w:val="00173572"/>
    <w:rsid w:val="00181392"/>
    <w:rsid w:val="00181EF3"/>
    <w:rsid w:val="00182B66"/>
    <w:rsid w:val="00182FAA"/>
    <w:rsid w:val="00183F24"/>
    <w:rsid w:val="00187FF7"/>
    <w:rsid w:val="00193020"/>
    <w:rsid w:val="00196BCB"/>
    <w:rsid w:val="001A0CCE"/>
    <w:rsid w:val="001B0A9D"/>
    <w:rsid w:val="001B2D12"/>
    <w:rsid w:val="001B316D"/>
    <w:rsid w:val="001B3490"/>
    <w:rsid w:val="001B3FEF"/>
    <w:rsid w:val="001B40D0"/>
    <w:rsid w:val="001B4775"/>
    <w:rsid w:val="001C0843"/>
    <w:rsid w:val="001C1820"/>
    <w:rsid w:val="001C29E6"/>
    <w:rsid w:val="001C451D"/>
    <w:rsid w:val="001C50EF"/>
    <w:rsid w:val="001C5FA8"/>
    <w:rsid w:val="001D144D"/>
    <w:rsid w:val="001D2DAA"/>
    <w:rsid w:val="001D35A0"/>
    <w:rsid w:val="001D3C7A"/>
    <w:rsid w:val="001D65A9"/>
    <w:rsid w:val="001D721F"/>
    <w:rsid w:val="001E4A75"/>
    <w:rsid w:val="001E79FB"/>
    <w:rsid w:val="001F20AC"/>
    <w:rsid w:val="001F7602"/>
    <w:rsid w:val="001F77FE"/>
    <w:rsid w:val="00202C89"/>
    <w:rsid w:val="0021225B"/>
    <w:rsid w:val="00212E70"/>
    <w:rsid w:val="00213AFE"/>
    <w:rsid w:val="00214129"/>
    <w:rsid w:val="00215B4D"/>
    <w:rsid w:val="0022293D"/>
    <w:rsid w:val="00225455"/>
    <w:rsid w:val="00227571"/>
    <w:rsid w:val="00227FF8"/>
    <w:rsid w:val="00230A87"/>
    <w:rsid w:val="00232F27"/>
    <w:rsid w:val="0023705D"/>
    <w:rsid w:val="00240AB8"/>
    <w:rsid w:val="00241473"/>
    <w:rsid w:val="00242642"/>
    <w:rsid w:val="0024630B"/>
    <w:rsid w:val="00254B31"/>
    <w:rsid w:val="00254CC2"/>
    <w:rsid w:val="00254D38"/>
    <w:rsid w:val="00256748"/>
    <w:rsid w:val="00261004"/>
    <w:rsid w:val="00261288"/>
    <w:rsid w:val="00261A9F"/>
    <w:rsid w:val="00261ED1"/>
    <w:rsid w:val="002622C7"/>
    <w:rsid w:val="002644A5"/>
    <w:rsid w:val="002700DA"/>
    <w:rsid w:val="00270CAB"/>
    <w:rsid w:val="00273875"/>
    <w:rsid w:val="002760ED"/>
    <w:rsid w:val="0028748D"/>
    <w:rsid w:val="00292AD0"/>
    <w:rsid w:val="00292ECC"/>
    <w:rsid w:val="00295A6E"/>
    <w:rsid w:val="002A7F4B"/>
    <w:rsid w:val="002B0866"/>
    <w:rsid w:val="002B35F3"/>
    <w:rsid w:val="002B40C7"/>
    <w:rsid w:val="002B49BE"/>
    <w:rsid w:val="002C6F62"/>
    <w:rsid w:val="002D088C"/>
    <w:rsid w:val="002D2032"/>
    <w:rsid w:val="002D2206"/>
    <w:rsid w:val="002D50A3"/>
    <w:rsid w:val="002D77AC"/>
    <w:rsid w:val="002E09C3"/>
    <w:rsid w:val="002E51EC"/>
    <w:rsid w:val="002F2EA9"/>
    <w:rsid w:val="002F5382"/>
    <w:rsid w:val="002F5EF0"/>
    <w:rsid w:val="002F7628"/>
    <w:rsid w:val="003003F1"/>
    <w:rsid w:val="003005D3"/>
    <w:rsid w:val="00300607"/>
    <w:rsid w:val="0030176E"/>
    <w:rsid w:val="0030350D"/>
    <w:rsid w:val="003063DF"/>
    <w:rsid w:val="00307D54"/>
    <w:rsid w:val="00312E9E"/>
    <w:rsid w:val="00313AD7"/>
    <w:rsid w:val="00317049"/>
    <w:rsid w:val="00320D16"/>
    <w:rsid w:val="00321C41"/>
    <w:rsid w:val="0032344A"/>
    <w:rsid w:val="00324EC3"/>
    <w:rsid w:val="003255E0"/>
    <w:rsid w:val="0033244C"/>
    <w:rsid w:val="0033653D"/>
    <w:rsid w:val="00336EDC"/>
    <w:rsid w:val="0034038B"/>
    <w:rsid w:val="003417FB"/>
    <w:rsid w:val="003429B4"/>
    <w:rsid w:val="0034553A"/>
    <w:rsid w:val="00345796"/>
    <w:rsid w:val="003464D0"/>
    <w:rsid w:val="00350DAD"/>
    <w:rsid w:val="00353EF1"/>
    <w:rsid w:val="00361762"/>
    <w:rsid w:val="0036329D"/>
    <w:rsid w:val="00370A9E"/>
    <w:rsid w:val="00371E1A"/>
    <w:rsid w:val="00377B60"/>
    <w:rsid w:val="00381066"/>
    <w:rsid w:val="00384C0A"/>
    <w:rsid w:val="00386C55"/>
    <w:rsid w:val="00397E85"/>
    <w:rsid w:val="003A315D"/>
    <w:rsid w:val="003A3DF9"/>
    <w:rsid w:val="003A4F7F"/>
    <w:rsid w:val="003B0620"/>
    <w:rsid w:val="003B1136"/>
    <w:rsid w:val="003B3AF9"/>
    <w:rsid w:val="003B4433"/>
    <w:rsid w:val="003C38EF"/>
    <w:rsid w:val="003C41F2"/>
    <w:rsid w:val="003C6328"/>
    <w:rsid w:val="003C63DB"/>
    <w:rsid w:val="003C761C"/>
    <w:rsid w:val="003D165B"/>
    <w:rsid w:val="003D2A25"/>
    <w:rsid w:val="003D3B3D"/>
    <w:rsid w:val="003D5338"/>
    <w:rsid w:val="003D6E84"/>
    <w:rsid w:val="003D72A1"/>
    <w:rsid w:val="003E0D26"/>
    <w:rsid w:val="003E19AB"/>
    <w:rsid w:val="003E3248"/>
    <w:rsid w:val="003F0D17"/>
    <w:rsid w:val="003F1403"/>
    <w:rsid w:val="003F186A"/>
    <w:rsid w:val="003F309D"/>
    <w:rsid w:val="003F3907"/>
    <w:rsid w:val="003F6431"/>
    <w:rsid w:val="003F7999"/>
    <w:rsid w:val="0040250B"/>
    <w:rsid w:val="004026D3"/>
    <w:rsid w:val="004140EB"/>
    <w:rsid w:val="004146E5"/>
    <w:rsid w:val="00414B79"/>
    <w:rsid w:val="00415D45"/>
    <w:rsid w:val="00421375"/>
    <w:rsid w:val="004213AD"/>
    <w:rsid w:val="00422846"/>
    <w:rsid w:val="00423A5D"/>
    <w:rsid w:val="004249FE"/>
    <w:rsid w:val="004258D0"/>
    <w:rsid w:val="00433623"/>
    <w:rsid w:val="00433E47"/>
    <w:rsid w:val="00433F55"/>
    <w:rsid w:val="00435953"/>
    <w:rsid w:val="004367BE"/>
    <w:rsid w:val="0043720A"/>
    <w:rsid w:val="00437582"/>
    <w:rsid w:val="0044117B"/>
    <w:rsid w:val="00441D9D"/>
    <w:rsid w:val="0044273C"/>
    <w:rsid w:val="00446F9B"/>
    <w:rsid w:val="0044724B"/>
    <w:rsid w:val="0045140A"/>
    <w:rsid w:val="00451A4A"/>
    <w:rsid w:val="004522AC"/>
    <w:rsid w:val="00455656"/>
    <w:rsid w:val="00455AD7"/>
    <w:rsid w:val="00460276"/>
    <w:rsid w:val="00461583"/>
    <w:rsid w:val="00470C11"/>
    <w:rsid w:val="004737CD"/>
    <w:rsid w:val="00476565"/>
    <w:rsid w:val="004822E7"/>
    <w:rsid w:val="00486871"/>
    <w:rsid w:val="004871DA"/>
    <w:rsid w:val="00487DBB"/>
    <w:rsid w:val="004925BC"/>
    <w:rsid w:val="004A2F9A"/>
    <w:rsid w:val="004A3A26"/>
    <w:rsid w:val="004A4C43"/>
    <w:rsid w:val="004A68CE"/>
    <w:rsid w:val="004B1A2E"/>
    <w:rsid w:val="004B5E3E"/>
    <w:rsid w:val="004B5F3D"/>
    <w:rsid w:val="004B72D2"/>
    <w:rsid w:val="004C1333"/>
    <w:rsid w:val="004C21D1"/>
    <w:rsid w:val="004C2F94"/>
    <w:rsid w:val="004C4089"/>
    <w:rsid w:val="004C55B0"/>
    <w:rsid w:val="004C5B60"/>
    <w:rsid w:val="004C7383"/>
    <w:rsid w:val="004D0023"/>
    <w:rsid w:val="004D48A1"/>
    <w:rsid w:val="004D6F45"/>
    <w:rsid w:val="004D7B86"/>
    <w:rsid w:val="004D7DED"/>
    <w:rsid w:val="004E1348"/>
    <w:rsid w:val="004E31F7"/>
    <w:rsid w:val="004E4B50"/>
    <w:rsid w:val="004E5311"/>
    <w:rsid w:val="004F17E6"/>
    <w:rsid w:val="004F3356"/>
    <w:rsid w:val="004F3F13"/>
    <w:rsid w:val="00501CA5"/>
    <w:rsid w:val="005027EA"/>
    <w:rsid w:val="00504062"/>
    <w:rsid w:val="00504945"/>
    <w:rsid w:val="00505D71"/>
    <w:rsid w:val="00506ACA"/>
    <w:rsid w:val="00507AB6"/>
    <w:rsid w:val="005115EE"/>
    <w:rsid w:val="0051307F"/>
    <w:rsid w:val="00515DE7"/>
    <w:rsid w:val="005168EB"/>
    <w:rsid w:val="00520E31"/>
    <w:rsid w:val="00524D61"/>
    <w:rsid w:val="00525CE8"/>
    <w:rsid w:val="00527071"/>
    <w:rsid w:val="00533CAB"/>
    <w:rsid w:val="00537544"/>
    <w:rsid w:val="00542F0C"/>
    <w:rsid w:val="00561B8D"/>
    <w:rsid w:val="00566A63"/>
    <w:rsid w:val="00566C43"/>
    <w:rsid w:val="00573C59"/>
    <w:rsid w:val="005742E6"/>
    <w:rsid w:val="005750E5"/>
    <w:rsid w:val="00575735"/>
    <w:rsid w:val="00581C73"/>
    <w:rsid w:val="00583F89"/>
    <w:rsid w:val="00591C1F"/>
    <w:rsid w:val="0059410B"/>
    <w:rsid w:val="00594B81"/>
    <w:rsid w:val="00595843"/>
    <w:rsid w:val="0059633E"/>
    <w:rsid w:val="00597F1E"/>
    <w:rsid w:val="005A18A4"/>
    <w:rsid w:val="005A2632"/>
    <w:rsid w:val="005B2328"/>
    <w:rsid w:val="005B4686"/>
    <w:rsid w:val="005B4957"/>
    <w:rsid w:val="005B5E70"/>
    <w:rsid w:val="005C1C99"/>
    <w:rsid w:val="005C2A92"/>
    <w:rsid w:val="005C668D"/>
    <w:rsid w:val="005D063F"/>
    <w:rsid w:val="005D54E3"/>
    <w:rsid w:val="005D73CC"/>
    <w:rsid w:val="005E0A79"/>
    <w:rsid w:val="005E2EEC"/>
    <w:rsid w:val="005E351F"/>
    <w:rsid w:val="005E517D"/>
    <w:rsid w:val="005E6FBC"/>
    <w:rsid w:val="005F0597"/>
    <w:rsid w:val="005F0D8C"/>
    <w:rsid w:val="005F20E4"/>
    <w:rsid w:val="005F2573"/>
    <w:rsid w:val="00600EE0"/>
    <w:rsid w:val="0060274B"/>
    <w:rsid w:val="006042F6"/>
    <w:rsid w:val="00605FCD"/>
    <w:rsid w:val="00610DED"/>
    <w:rsid w:val="00610E3D"/>
    <w:rsid w:val="006131B6"/>
    <w:rsid w:val="0061624B"/>
    <w:rsid w:val="006217B2"/>
    <w:rsid w:val="006309A7"/>
    <w:rsid w:val="00630F56"/>
    <w:rsid w:val="00631323"/>
    <w:rsid w:val="00631837"/>
    <w:rsid w:val="00635988"/>
    <w:rsid w:val="00635CFF"/>
    <w:rsid w:val="0064229F"/>
    <w:rsid w:val="00642958"/>
    <w:rsid w:val="006459FF"/>
    <w:rsid w:val="006548DD"/>
    <w:rsid w:val="00655318"/>
    <w:rsid w:val="00655830"/>
    <w:rsid w:val="0067046F"/>
    <w:rsid w:val="00670C1E"/>
    <w:rsid w:val="00670C5C"/>
    <w:rsid w:val="00670E44"/>
    <w:rsid w:val="006716EC"/>
    <w:rsid w:val="00675821"/>
    <w:rsid w:val="00676971"/>
    <w:rsid w:val="0068358D"/>
    <w:rsid w:val="00690412"/>
    <w:rsid w:val="00693738"/>
    <w:rsid w:val="00696117"/>
    <w:rsid w:val="006A31AB"/>
    <w:rsid w:val="006A5724"/>
    <w:rsid w:val="006A738F"/>
    <w:rsid w:val="006B03C5"/>
    <w:rsid w:val="006B1A4C"/>
    <w:rsid w:val="006B22CB"/>
    <w:rsid w:val="006B24C6"/>
    <w:rsid w:val="006B457F"/>
    <w:rsid w:val="006B5397"/>
    <w:rsid w:val="006C09EE"/>
    <w:rsid w:val="006C34E7"/>
    <w:rsid w:val="006C4469"/>
    <w:rsid w:val="006C5E6C"/>
    <w:rsid w:val="006C7BFC"/>
    <w:rsid w:val="006D1032"/>
    <w:rsid w:val="006D1753"/>
    <w:rsid w:val="006D3A5F"/>
    <w:rsid w:val="006E0678"/>
    <w:rsid w:val="006E2EFF"/>
    <w:rsid w:val="006E3041"/>
    <w:rsid w:val="006F0236"/>
    <w:rsid w:val="006F1F0D"/>
    <w:rsid w:val="006F3D2D"/>
    <w:rsid w:val="00701DA8"/>
    <w:rsid w:val="007025E4"/>
    <w:rsid w:val="007049C3"/>
    <w:rsid w:val="00705C10"/>
    <w:rsid w:val="0070744C"/>
    <w:rsid w:val="0071081E"/>
    <w:rsid w:val="007111E7"/>
    <w:rsid w:val="00711AA9"/>
    <w:rsid w:val="00713C03"/>
    <w:rsid w:val="007159A6"/>
    <w:rsid w:val="007179D5"/>
    <w:rsid w:val="007204A0"/>
    <w:rsid w:val="00721839"/>
    <w:rsid w:val="00722E50"/>
    <w:rsid w:val="00724C26"/>
    <w:rsid w:val="00735DE3"/>
    <w:rsid w:val="007411A7"/>
    <w:rsid w:val="00741EDE"/>
    <w:rsid w:val="00742F63"/>
    <w:rsid w:val="00742FF1"/>
    <w:rsid w:val="00750405"/>
    <w:rsid w:val="00750846"/>
    <w:rsid w:val="00751885"/>
    <w:rsid w:val="00752720"/>
    <w:rsid w:val="00752736"/>
    <w:rsid w:val="00754984"/>
    <w:rsid w:val="00755D67"/>
    <w:rsid w:val="007602A8"/>
    <w:rsid w:val="007638F3"/>
    <w:rsid w:val="00765153"/>
    <w:rsid w:val="00765CB0"/>
    <w:rsid w:val="007661FC"/>
    <w:rsid w:val="00766759"/>
    <w:rsid w:val="00766BD2"/>
    <w:rsid w:val="00772AAC"/>
    <w:rsid w:val="00775895"/>
    <w:rsid w:val="0078443B"/>
    <w:rsid w:val="0079032C"/>
    <w:rsid w:val="00791638"/>
    <w:rsid w:val="00795EED"/>
    <w:rsid w:val="007A2EB9"/>
    <w:rsid w:val="007A41D9"/>
    <w:rsid w:val="007A467F"/>
    <w:rsid w:val="007A633B"/>
    <w:rsid w:val="007A79A3"/>
    <w:rsid w:val="007B23CA"/>
    <w:rsid w:val="007B2D49"/>
    <w:rsid w:val="007B556F"/>
    <w:rsid w:val="007B7851"/>
    <w:rsid w:val="007C300C"/>
    <w:rsid w:val="007C3793"/>
    <w:rsid w:val="007D5F12"/>
    <w:rsid w:val="007E074F"/>
    <w:rsid w:val="007E11E5"/>
    <w:rsid w:val="007E2B39"/>
    <w:rsid w:val="007E2E80"/>
    <w:rsid w:val="007E71F7"/>
    <w:rsid w:val="007F00AD"/>
    <w:rsid w:val="007F1176"/>
    <w:rsid w:val="007F3088"/>
    <w:rsid w:val="007F4916"/>
    <w:rsid w:val="007F582C"/>
    <w:rsid w:val="0080329E"/>
    <w:rsid w:val="0080767D"/>
    <w:rsid w:val="008151CA"/>
    <w:rsid w:val="00816A07"/>
    <w:rsid w:val="00820DE7"/>
    <w:rsid w:val="00823381"/>
    <w:rsid w:val="008241AD"/>
    <w:rsid w:val="008321C0"/>
    <w:rsid w:val="00832B14"/>
    <w:rsid w:val="00834E10"/>
    <w:rsid w:val="008371E4"/>
    <w:rsid w:val="00843142"/>
    <w:rsid w:val="00845A86"/>
    <w:rsid w:val="00847D6D"/>
    <w:rsid w:val="0086102F"/>
    <w:rsid w:val="0086117C"/>
    <w:rsid w:val="00861C94"/>
    <w:rsid w:val="00862A82"/>
    <w:rsid w:val="0086481B"/>
    <w:rsid w:val="0086672D"/>
    <w:rsid w:val="008737C0"/>
    <w:rsid w:val="00874445"/>
    <w:rsid w:val="00874E0C"/>
    <w:rsid w:val="00880358"/>
    <w:rsid w:val="00880826"/>
    <w:rsid w:val="00884C37"/>
    <w:rsid w:val="0089258D"/>
    <w:rsid w:val="00893BDD"/>
    <w:rsid w:val="00894180"/>
    <w:rsid w:val="00894492"/>
    <w:rsid w:val="00894E12"/>
    <w:rsid w:val="00897E2C"/>
    <w:rsid w:val="008A1CCA"/>
    <w:rsid w:val="008A1E38"/>
    <w:rsid w:val="008C111E"/>
    <w:rsid w:val="008C1975"/>
    <w:rsid w:val="008C3217"/>
    <w:rsid w:val="008C4106"/>
    <w:rsid w:val="008C4532"/>
    <w:rsid w:val="008C7566"/>
    <w:rsid w:val="008D048A"/>
    <w:rsid w:val="008D19C5"/>
    <w:rsid w:val="008D3F52"/>
    <w:rsid w:val="008D474A"/>
    <w:rsid w:val="008D5461"/>
    <w:rsid w:val="008D556B"/>
    <w:rsid w:val="008D71BF"/>
    <w:rsid w:val="008E54F5"/>
    <w:rsid w:val="008E5F59"/>
    <w:rsid w:val="008F16B5"/>
    <w:rsid w:val="008F1808"/>
    <w:rsid w:val="008F1B2D"/>
    <w:rsid w:val="008F2083"/>
    <w:rsid w:val="008F3D51"/>
    <w:rsid w:val="00902F41"/>
    <w:rsid w:val="00904F15"/>
    <w:rsid w:val="00910A48"/>
    <w:rsid w:val="00923206"/>
    <w:rsid w:val="00923335"/>
    <w:rsid w:val="009270A2"/>
    <w:rsid w:val="00927179"/>
    <w:rsid w:val="00927A91"/>
    <w:rsid w:val="00933436"/>
    <w:rsid w:val="00933A1B"/>
    <w:rsid w:val="00942D5C"/>
    <w:rsid w:val="009435D5"/>
    <w:rsid w:val="00944C2D"/>
    <w:rsid w:val="00945181"/>
    <w:rsid w:val="00950AFA"/>
    <w:rsid w:val="00950B46"/>
    <w:rsid w:val="00951AAB"/>
    <w:rsid w:val="00951E70"/>
    <w:rsid w:val="00953064"/>
    <w:rsid w:val="00957AD2"/>
    <w:rsid w:val="00961826"/>
    <w:rsid w:val="0096295A"/>
    <w:rsid w:val="00963A1E"/>
    <w:rsid w:val="009641B3"/>
    <w:rsid w:val="009650E8"/>
    <w:rsid w:val="009709B0"/>
    <w:rsid w:val="00971420"/>
    <w:rsid w:val="009716AD"/>
    <w:rsid w:val="00971EB8"/>
    <w:rsid w:val="00972CFA"/>
    <w:rsid w:val="00975A87"/>
    <w:rsid w:val="00982B19"/>
    <w:rsid w:val="00983478"/>
    <w:rsid w:val="00986250"/>
    <w:rsid w:val="009924DD"/>
    <w:rsid w:val="00993D57"/>
    <w:rsid w:val="00996C15"/>
    <w:rsid w:val="009A28AA"/>
    <w:rsid w:val="009A38AA"/>
    <w:rsid w:val="009A463F"/>
    <w:rsid w:val="009B16E7"/>
    <w:rsid w:val="009B5A29"/>
    <w:rsid w:val="009B6AB1"/>
    <w:rsid w:val="009B7D2F"/>
    <w:rsid w:val="009C166B"/>
    <w:rsid w:val="009C4B55"/>
    <w:rsid w:val="009C596D"/>
    <w:rsid w:val="009D04F1"/>
    <w:rsid w:val="009D219B"/>
    <w:rsid w:val="009D28A2"/>
    <w:rsid w:val="009D6A49"/>
    <w:rsid w:val="009D78D2"/>
    <w:rsid w:val="009E0A60"/>
    <w:rsid w:val="009E2759"/>
    <w:rsid w:val="009E2812"/>
    <w:rsid w:val="009E2E5B"/>
    <w:rsid w:val="009E3D81"/>
    <w:rsid w:val="009F0485"/>
    <w:rsid w:val="009F1E24"/>
    <w:rsid w:val="009F3136"/>
    <w:rsid w:val="009F4059"/>
    <w:rsid w:val="009F776B"/>
    <w:rsid w:val="00A01B62"/>
    <w:rsid w:val="00A0569E"/>
    <w:rsid w:val="00A06D8E"/>
    <w:rsid w:val="00A1083E"/>
    <w:rsid w:val="00A10AFE"/>
    <w:rsid w:val="00A12F64"/>
    <w:rsid w:val="00A13010"/>
    <w:rsid w:val="00A146A6"/>
    <w:rsid w:val="00A156AD"/>
    <w:rsid w:val="00A168BA"/>
    <w:rsid w:val="00A2038E"/>
    <w:rsid w:val="00A24EA1"/>
    <w:rsid w:val="00A24F3E"/>
    <w:rsid w:val="00A25A8A"/>
    <w:rsid w:val="00A333E7"/>
    <w:rsid w:val="00A3518C"/>
    <w:rsid w:val="00A35BE5"/>
    <w:rsid w:val="00A40596"/>
    <w:rsid w:val="00A44461"/>
    <w:rsid w:val="00A45B12"/>
    <w:rsid w:val="00A479D0"/>
    <w:rsid w:val="00A47F0E"/>
    <w:rsid w:val="00A513F9"/>
    <w:rsid w:val="00A524B0"/>
    <w:rsid w:val="00A62E92"/>
    <w:rsid w:val="00A64533"/>
    <w:rsid w:val="00A67B90"/>
    <w:rsid w:val="00A75455"/>
    <w:rsid w:val="00A76202"/>
    <w:rsid w:val="00A76F0F"/>
    <w:rsid w:val="00A806E1"/>
    <w:rsid w:val="00A82E4B"/>
    <w:rsid w:val="00A83FB0"/>
    <w:rsid w:val="00A86A9A"/>
    <w:rsid w:val="00A87260"/>
    <w:rsid w:val="00A93BF6"/>
    <w:rsid w:val="00A951A5"/>
    <w:rsid w:val="00A9713A"/>
    <w:rsid w:val="00AA2603"/>
    <w:rsid w:val="00AA2E04"/>
    <w:rsid w:val="00AA6926"/>
    <w:rsid w:val="00AB0B20"/>
    <w:rsid w:val="00AB18CE"/>
    <w:rsid w:val="00AB4B62"/>
    <w:rsid w:val="00AB65E4"/>
    <w:rsid w:val="00AC2B5A"/>
    <w:rsid w:val="00AC2F52"/>
    <w:rsid w:val="00AD75E2"/>
    <w:rsid w:val="00AE1F34"/>
    <w:rsid w:val="00AE3512"/>
    <w:rsid w:val="00AE51E2"/>
    <w:rsid w:val="00AE7124"/>
    <w:rsid w:val="00AF1B79"/>
    <w:rsid w:val="00AF4C9F"/>
    <w:rsid w:val="00AF605F"/>
    <w:rsid w:val="00B0297C"/>
    <w:rsid w:val="00B03591"/>
    <w:rsid w:val="00B042EA"/>
    <w:rsid w:val="00B11CEB"/>
    <w:rsid w:val="00B1203D"/>
    <w:rsid w:val="00B123DC"/>
    <w:rsid w:val="00B1314B"/>
    <w:rsid w:val="00B14216"/>
    <w:rsid w:val="00B1635A"/>
    <w:rsid w:val="00B23E23"/>
    <w:rsid w:val="00B2611A"/>
    <w:rsid w:val="00B30029"/>
    <w:rsid w:val="00B3379F"/>
    <w:rsid w:val="00B339F5"/>
    <w:rsid w:val="00B33E28"/>
    <w:rsid w:val="00B421B2"/>
    <w:rsid w:val="00B43848"/>
    <w:rsid w:val="00B60993"/>
    <w:rsid w:val="00B6155E"/>
    <w:rsid w:val="00B62357"/>
    <w:rsid w:val="00B63535"/>
    <w:rsid w:val="00B643FA"/>
    <w:rsid w:val="00B64D1F"/>
    <w:rsid w:val="00B651E3"/>
    <w:rsid w:val="00B66EB3"/>
    <w:rsid w:val="00B73C3E"/>
    <w:rsid w:val="00B75142"/>
    <w:rsid w:val="00B76281"/>
    <w:rsid w:val="00B77E11"/>
    <w:rsid w:val="00B80608"/>
    <w:rsid w:val="00B87259"/>
    <w:rsid w:val="00B872B4"/>
    <w:rsid w:val="00B87743"/>
    <w:rsid w:val="00B90810"/>
    <w:rsid w:val="00B92CA7"/>
    <w:rsid w:val="00B939A3"/>
    <w:rsid w:val="00B96A01"/>
    <w:rsid w:val="00BA3807"/>
    <w:rsid w:val="00BA4715"/>
    <w:rsid w:val="00BA4E8B"/>
    <w:rsid w:val="00BA6EFF"/>
    <w:rsid w:val="00BA703E"/>
    <w:rsid w:val="00BB0B64"/>
    <w:rsid w:val="00BB5425"/>
    <w:rsid w:val="00BB5C87"/>
    <w:rsid w:val="00BB7430"/>
    <w:rsid w:val="00BC1B0C"/>
    <w:rsid w:val="00BC37CC"/>
    <w:rsid w:val="00BC5F9B"/>
    <w:rsid w:val="00BC6947"/>
    <w:rsid w:val="00BC788D"/>
    <w:rsid w:val="00BD0193"/>
    <w:rsid w:val="00BD04C3"/>
    <w:rsid w:val="00BD07F3"/>
    <w:rsid w:val="00BD4214"/>
    <w:rsid w:val="00BD5668"/>
    <w:rsid w:val="00BD7180"/>
    <w:rsid w:val="00BD7982"/>
    <w:rsid w:val="00BE2130"/>
    <w:rsid w:val="00BE2D1A"/>
    <w:rsid w:val="00BE55E7"/>
    <w:rsid w:val="00BE6647"/>
    <w:rsid w:val="00BF0510"/>
    <w:rsid w:val="00BF1B13"/>
    <w:rsid w:val="00BF4739"/>
    <w:rsid w:val="00BF6A89"/>
    <w:rsid w:val="00BF7D64"/>
    <w:rsid w:val="00C00376"/>
    <w:rsid w:val="00C00385"/>
    <w:rsid w:val="00C010FD"/>
    <w:rsid w:val="00C017E8"/>
    <w:rsid w:val="00C0324F"/>
    <w:rsid w:val="00C0343E"/>
    <w:rsid w:val="00C07E8F"/>
    <w:rsid w:val="00C10283"/>
    <w:rsid w:val="00C132A3"/>
    <w:rsid w:val="00C143C0"/>
    <w:rsid w:val="00C15D5D"/>
    <w:rsid w:val="00C241B2"/>
    <w:rsid w:val="00C27060"/>
    <w:rsid w:val="00C30423"/>
    <w:rsid w:val="00C31404"/>
    <w:rsid w:val="00C3249A"/>
    <w:rsid w:val="00C33B69"/>
    <w:rsid w:val="00C34F4D"/>
    <w:rsid w:val="00C36775"/>
    <w:rsid w:val="00C40ACE"/>
    <w:rsid w:val="00C41B31"/>
    <w:rsid w:val="00C422CC"/>
    <w:rsid w:val="00C42406"/>
    <w:rsid w:val="00C432BB"/>
    <w:rsid w:val="00C609D1"/>
    <w:rsid w:val="00C662C5"/>
    <w:rsid w:val="00C66429"/>
    <w:rsid w:val="00C706E2"/>
    <w:rsid w:val="00C743D5"/>
    <w:rsid w:val="00C773B8"/>
    <w:rsid w:val="00C813B9"/>
    <w:rsid w:val="00C81E99"/>
    <w:rsid w:val="00C823DC"/>
    <w:rsid w:val="00C825AF"/>
    <w:rsid w:val="00C83C46"/>
    <w:rsid w:val="00C91F3C"/>
    <w:rsid w:val="00C954FD"/>
    <w:rsid w:val="00C96119"/>
    <w:rsid w:val="00C96761"/>
    <w:rsid w:val="00CA658B"/>
    <w:rsid w:val="00CC087C"/>
    <w:rsid w:val="00CC35D1"/>
    <w:rsid w:val="00CC3A0A"/>
    <w:rsid w:val="00CC3CEC"/>
    <w:rsid w:val="00CC6BB2"/>
    <w:rsid w:val="00CC75FA"/>
    <w:rsid w:val="00CD0864"/>
    <w:rsid w:val="00CD3350"/>
    <w:rsid w:val="00CD65F2"/>
    <w:rsid w:val="00CE0575"/>
    <w:rsid w:val="00CE30F4"/>
    <w:rsid w:val="00CE5AEF"/>
    <w:rsid w:val="00CE66F9"/>
    <w:rsid w:val="00CE75AD"/>
    <w:rsid w:val="00CE7738"/>
    <w:rsid w:val="00CF0BF5"/>
    <w:rsid w:val="00CF4399"/>
    <w:rsid w:val="00CF5A6F"/>
    <w:rsid w:val="00D04553"/>
    <w:rsid w:val="00D10E8E"/>
    <w:rsid w:val="00D13212"/>
    <w:rsid w:val="00D13E9B"/>
    <w:rsid w:val="00D22DE2"/>
    <w:rsid w:val="00D23815"/>
    <w:rsid w:val="00D277E8"/>
    <w:rsid w:val="00D27E43"/>
    <w:rsid w:val="00D3035A"/>
    <w:rsid w:val="00D325BA"/>
    <w:rsid w:val="00D344DF"/>
    <w:rsid w:val="00D366D3"/>
    <w:rsid w:val="00D46706"/>
    <w:rsid w:val="00D52D71"/>
    <w:rsid w:val="00D53D35"/>
    <w:rsid w:val="00D54F04"/>
    <w:rsid w:val="00D5503F"/>
    <w:rsid w:val="00D555AA"/>
    <w:rsid w:val="00D65EF1"/>
    <w:rsid w:val="00D707E3"/>
    <w:rsid w:val="00D77074"/>
    <w:rsid w:val="00D77E34"/>
    <w:rsid w:val="00D80293"/>
    <w:rsid w:val="00D82B57"/>
    <w:rsid w:val="00D84EB0"/>
    <w:rsid w:val="00D85E79"/>
    <w:rsid w:val="00D9129F"/>
    <w:rsid w:val="00D94769"/>
    <w:rsid w:val="00DA353D"/>
    <w:rsid w:val="00DA67FE"/>
    <w:rsid w:val="00DB05FC"/>
    <w:rsid w:val="00DB50A0"/>
    <w:rsid w:val="00DB73EA"/>
    <w:rsid w:val="00DC2B12"/>
    <w:rsid w:val="00DC4CC9"/>
    <w:rsid w:val="00DC4FEA"/>
    <w:rsid w:val="00DC57F2"/>
    <w:rsid w:val="00DC6C80"/>
    <w:rsid w:val="00DC796B"/>
    <w:rsid w:val="00DD78F2"/>
    <w:rsid w:val="00DE0350"/>
    <w:rsid w:val="00DE33FA"/>
    <w:rsid w:val="00DE380E"/>
    <w:rsid w:val="00DE55F1"/>
    <w:rsid w:val="00DE598C"/>
    <w:rsid w:val="00DF0297"/>
    <w:rsid w:val="00DF13A9"/>
    <w:rsid w:val="00E03504"/>
    <w:rsid w:val="00E03C0E"/>
    <w:rsid w:val="00E05B36"/>
    <w:rsid w:val="00E05D93"/>
    <w:rsid w:val="00E0635B"/>
    <w:rsid w:val="00E06A0D"/>
    <w:rsid w:val="00E074A1"/>
    <w:rsid w:val="00E11D7E"/>
    <w:rsid w:val="00E1535C"/>
    <w:rsid w:val="00E176C6"/>
    <w:rsid w:val="00E205F3"/>
    <w:rsid w:val="00E24A17"/>
    <w:rsid w:val="00E24A78"/>
    <w:rsid w:val="00E2517D"/>
    <w:rsid w:val="00E301D8"/>
    <w:rsid w:val="00E314A3"/>
    <w:rsid w:val="00E32A4D"/>
    <w:rsid w:val="00E32BCE"/>
    <w:rsid w:val="00E37F94"/>
    <w:rsid w:val="00E400B4"/>
    <w:rsid w:val="00E40FA6"/>
    <w:rsid w:val="00E4406E"/>
    <w:rsid w:val="00E44E59"/>
    <w:rsid w:val="00E45552"/>
    <w:rsid w:val="00E45EAE"/>
    <w:rsid w:val="00E474E1"/>
    <w:rsid w:val="00E55F5A"/>
    <w:rsid w:val="00E570FA"/>
    <w:rsid w:val="00E57B95"/>
    <w:rsid w:val="00E65E70"/>
    <w:rsid w:val="00E66555"/>
    <w:rsid w:val="00E6676E"/>
    <w:rsid w:val="00E70931"/>
    <w:rsid w:val="00E70D5B"/>
    <w:rsid w:val="00E71347"/>
    <w:rsid w:val="00E75733"/>
    <w:rsid w:val="00E85686"/>
    <w:rsid w:val="00E87622"/>
    <w:rsid w:val="00E902C2"/>
    <w:rsid w:val="00E90A04"/>
    <w:rsid w:val="00E9447A"/>
    <w:rsid w:val="00EA0185"/>
    <w:rsid w:val="00EA235D"/>
    <w:rsid w:val="00EA2EFF"/>
    <w:rsid w:val="00EA6129"/>
    <w:rsid w:val="00EA789B"/>
    <w:rsid w:val="00EA7F47"/>
    <w:rsid w:val="00EB0F5E"/>
    <w:rsid w:val="00EB31E4"/>
    <w:rsid w:val="00EB51F9"/>
    <w:rsid w:val="00EB6928"/>
    <w:rsid w:val="00EC0318"/>
    <w:rsid w:val="00EC0B4C"/>
    <w:rsid w:val="00EC106A"/>
    <w:rsid w:val="00EC1083"/>
    <w:rsid w:val="00EC2268"/>
    <w:rsid w:val="00EC2563"/>
    <w:rsid w:val="00EC6A85"/>
    <w:rsid w:val="00ED02BB"/>
    <w:rsid w:val="00ED1A99"/>
    <w:rsid w:val="00ED24F5"/>
    <w:rsid w:val="00ED3AAE"/>
    <w:rsid w:val="00ED7753"/>
    <w:rsid w:val="00EE0142"/>
    <w:rsid w:val="00EE1BAE"/>
    <w:rsid w:val="00EE23F4"/>
    <w:rsid w:val="00EE3502"/>
    <w:rsid w:val="00EE44AF"/>
    <w:rsid w:val="00EE57E1"/>
    <w:rsid w:val="00EE78B0"/>
    <w:rsid w:val="00EF0189"/>
    <w:rsid w:val="00EF0ABC"/>
    <w:rsid w:val="00EF2520"/>
    <w:rsid w:val="00EF7673"/>
    <w:rsid w:val="00F003C7"/>
    <w:rsid w:val="00F00F31"/>
    <w:rsid w:val="00F01A5F"/>
    <w:rsid w:val="00F065C4"/>
    <w:rsid w:val="00F079E2"/>
    <w:rsid w:val="00F13AFB"/>
    <w:rsid w:val="00F164F2"/>
    <w:rsid w:val="00F16EEB"/>
    <w:rsid w:val="00F17E51"/>
    <w:rsid w:val="00F215AF"/>
    <w:rsid w:val="00F21B1E"/>
    <w:rsid w:val="00F25C9C"/>
    <w:rsid w:val="00F25CF0"/>
    <w:rsid w:val="00F31EAA"/>
    <w:rsid w:val="00F32A28"/>
    <w:rsid w:val="00F330D9"/>
    <w:rsid w:val="00F34A57"/>
    <w:rsid w:val="00F40C78"/>
    <w:rsid w:val="00F42D57"/>
    <w:rsid w:val="00F47A17"/>
    <w:rsid w:val="00F52351"/>
    <w:rsid w:val="00F532DB"/>
    <w:rsid w:val="00F540A8"/>
    <w:rsid w:val="00F54EAE"/>
    <w:rsid w:val="00F623ED"/>
    <w:rsid w:val="00F62523"/>
    <w:rsid w:val="00F626A5"/>
    <w:rsid w:val="00F648FC"/>
    <w:rsid w:val="00F64933"/>
    <w:rsid w:val="00F64938"/>
    <w:rsid w:val="00F65606"/>
    <w:rsid w:val="00F70153"/>
    <w:rsid w:val="00F70F9D"/>
    <w:rsid w:val="00F73D73"/>
    <w:rsid w:val="00F74252"/>
    <w:rsid w:val="00F77EBA"/>
    <w:rsid w:val="00F80879"/>
    <w:rsid w:val="00F832E0"/>
    <w:rsid w:val="00F85907"/>
    <w:rsid w:val="00F87173"/>
    <w:rsid w:val="00F92B30"/>
    <w:rsid w:val="00F936AF"/>
    <w:rsid w:val="00F94540"/>
    <w:rsid w:val="00F952F7"/>
    <w:rsid w:val="00F97845"/>
    <w:rsid w:val="00F97EB4"/>
    <w:rsid w:val="00FA000E"/>
    <w:rsid w:val="00FA3162"/>
    <w:rsid w:val="00FA3B0A"/>
    <w:rsid w:val="00FA63F9"/>
    <w:rsid w:val="00FB0349"/>
    <w:rsid w:val="00FB53C2"/>
    <w:rsid w:val="00FB69F3"/>
    <w:rsid w:val="00FC094E"/>
    <w:rsid w:val="00FC39BD"/>
    <w:rsid w:val="00FC5F85"/>
    <w:rsid w:val="00FC76C9"/>
    <w:rsid w:val="00FD0AD8"/>
    <w:rsid w:val="00FD40D0"/>
    <w:rsid w:val="00FE468B"/>
    <w:rsid w:val="00FE5A14"/>
    <w:rsid w:val="00FE5FC7"/>
    <w:rsid w:val="00FF3062"/>
    <w:rsid w:val="00FF76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F18F5"/>
  <w15:chartTrackingRefBased/>
  <w15:docId w15:val="{FC5BA0DE-5B25-408D-A515-0BF65A4DE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EB0"/>
    <w:pPr>
      <w:spacing w:line="360" w:lineRule="auto"/>
    </w:pPr>
    <w:rPr>
      <w:rFonts w:cstheme="minorHAnsi"/>
      <w:sz w:val="24"/>
      <w:szCs w:val="24"/>
    </w:rPr>
  </w:style>
  <w:style w:type="paragraph" w:styleId="Heading1">
    <w:name w:val="heading 1"/>
    <w:basedOn w:val="Normal"/>
    <w:link w:val="Heading1Char"/>
    <w:uiPriority w:val="9"/>
    <w:qFormat/>
    <w:rsid w:val="00D84EB0"/>
    <w:pPr>
      <w:spacing w:before="240" w:after="120" w:line="240" w:lineRule="auto"/>
      <w:outlineLvl w:val="0"/>
    </w:pPr>
    <w:rPr>
      <w:rFonts w:eastAsia="Times New Roman"/>
      <w:b/>
      <w:bCs/>
      <w:color w:val="000000"/>
      <w:kern w:val="36"/>
      <w:sz w:val="28"/>
      <w:szCs w:val="28"/>
      <w:lang w:eastAsia="en-GB"/>
    </w:rPr>
  </w:style>
  <w:style w:type="paragraph" w:styleId="Heading2">
    <w:name w:val="heading 2"/>
    <w:basedOn w:val="Normal"/>
    <w:next w:val="Normal"/>
    <w:link w:val="Heading2Char"/>
    <w:uiPriority w:val="9"/>
    <w:unhideWhenUsed/>
    <w:qFormat/>
    <w:rsid w:val="00D84EB0"/>
    <w:pPr>
      <w:keepNext/>
      <w:keepLines/>
      <w:spacing w:before="40" w:after="0"/>
      <w:outlineLvl w:val="1"/>
    </w:pPr>
    <w:rPr>
      <w:rFonts w:eastAsiaTheme="majorEastAsia"/>
      <w:sz w:val="26"/>
      <w:szCs w:val="26"/>
    </w:rPr>
  </w:style>
  <w:style w:type="paragraph" w:styleId="Heading3">
    <w:name w:val="heading 3"/>
    <w:basedOn w:val="Normal"/>
    <w:next w:val="Normal"/>
    <w:link w:val="Heading3Char"/>
    <w:uiPriority w:val="9"/>
    <w:unhideWhenUsed/>
    <w:qFormat/>
    <w:rsid w:val="00DA353D"/>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53B0A"/>
    <w:pPr>
      <w:spacing w:before="100" w:beforeAutospacing="1" w:after="100" w:afterAutospacing="1" w:line="240" w:lineRule="auto"/>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9E2E5B"/>
    <w:rPr>
      <w:color w:val="0000FF"/>
      <w:u w:val="single"/>
    </w:rPr>
  </w:style>
  <w:style w:type="character" w:customStyle="1" w:styleId="labs-docsum-authors2">
    <w:name w:val="labs-docsum-authors2"/>
    <w:basedOn w:val="DefaultParagraphFont"/>
    <w:rsid w:val="009E2E5B"/>
  </w:style>
  <w:style w:type="character" w:customStyle="1" w:styleId="labs-docsum-journal-citation">
    <w:name w:val="labs-docsum-journal-citation"/>
    <w:basedOn w:val="DefaultParagraphFont"/>
    <w:rsid w:val="009E2E5B"/>
  </w:style>
  <w:style w:type="character" w:customStyle="1" w:styleId="Heading1Char">
    <w:name w:val="Heading 1 Char"/>
    <w:basedOn w:val="DefaultParagraphFont"/>
    <w:link w:val="Heading1"/>
    <w:uiPriority w:val="9"/>
    <w:rsid w:val="00D84EB0"/>
    <w:rPr>
      <w:rFonts w:eastAsia="Times New Roman" w:cstheme="minorHAnsi"/>
      <w:b/>
      <w:bCs/>
      <w:color w:val="000000"/>
      <w:kern w:val="36"/>
      <w:sz w:val="28"/>
      <w:szCs w:val="28"/>
      <w:lang w:eastAsia="en-GB"/>
    </w:rPr>
  </w:style>
  <w:style w:type="character" w:customStyle="1" w:styleId="mixed-citation">
    <w:name w:val="mixed-citation"/>
    <w:basedOn w:val="DefaultParagraphFont"/>
    <w:rsid w:val="003C38EF"/>
  </w:style>
  <w:style w:type="character" w:customStyle="1" w:styleId="ref-title">
    <w:name w:val="ref-title"/>
    <w:basedOn w:val="DefaultParagraphFont"/>
    <w:rsid w:val="003C38EF"/>
  </w:style>
  <w:style w:type="character" w:customStyle="1" w:styleId="ref-journal">
    <w:name w:val="ref-journal"/>
    <w:basedOn w:val="DefaultParagraphFont"/>
    <w:rsid w:val="003C38EF"/>
  </w:style>
  <w:style w:type="character" w:customStyle="1" w:styleId="ref-vol">
    <w:name w:val="ref-vol"/>
    <w:basedOn w:val="DefaultParagraphFont"/>
    <w:rsid w:val="003C38EF"/>
  </w:style>
  <w:style w:type="character" w:customStyle="1" w:styleId="cit">
    <w:name w:val="cit"/>
    <w:basedOn w:val="DefaultParagraphFont"/>
    <w:rsid w:val="001C5FA8"/>
  </w:style>
  <w:style w:type="character" w:customStyle="1" w:styleId="fm-vol-iss-date">
    <w:name w:val="fm-vol-iss-date"/>
    <w:basedOn w:val="DefaultParagraphFont"/>
    <w:rsid w:val="001C5FA8"/>
  </w:style>
  <w:style w:type="character" w:customStyle="1" w:styleId="doi2">
    <w:name w:val="doi2"/>
    <w:basedOn w:val="DefaultParagraphFont"/>
    <w:rsid w:val="001C5FA8"/>
  </w:style>
  <w:style w:type="character" w:customStyle="1" w:styleId="fm-citation-ids-label">
    <w:name w:val="fm-citation-ids-label"/>
    <w:basedOn w:val="DefaultParagraphFont"/>
    <w:rsid w:val="001C5FA8"/>
  </w:style>
  <w:style w:type="character" w:customStyle="1" w:styleId="highlight">
    <w:name w:val="highlight"/>
    <w:basedOn w:val="DefaultParagraphFont"/>
    <w:rsid w:val="00BA703E"/>
  </w:style>
  <w:style w:type="character" w:styleId="Emphasis">
    <w:name w:val="Emphasis"/>
    <w:basedOn w:val="DefaultParagraphFont"/>
    <w:uiPriority w:val="20"/>
    <w:qFormat/>
    <w:rsid w:val="00705C10"/>
    <w:rPr>
      <w:i/>
      <w:iCs/>
    </w:rPr>
  </w:style>
  <w:style w:type="character" w:customStyle="1" w:styleId="element-citation">
    <w:name w:val="element-citation"/>
    <w:basedOn w:val="DefaultParagraphFont"/>
    <w:rsid w:val="00C662C5"/>
  </w:style>
  <w:style w:type="paragraph" w:customStyle="1" w:styleId="title1">
    <w:name w:val="title1"/>
    <w:basedOn w:val="Normal"/>
    <w:rsid w:val="00A13010"/>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A13010"/>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A13010"/>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A13010"/>
  </w:style>
  <w:style w:type="paragraph" w:customStyle="1" w:styleId="Default">
    <w:name w:val="Default"/>
    <w:rsid w:val="00A93BF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B18CE"/>
    <w:rPr>
      <w:b/>
      <w:bCs/>
    </w:rPr>
  </w:style>
  <w:style w:type="character" w:customStyle="1" w:styleId="authors-list-item2">
    <w:name w:val="authors-list-item2"/>
    <w:basedOn w:val="DefaultParagraphFont"/>
    <w:rsid w:val="00E314A3"/>
  </w:style>
  <w:style w:type="character" w:customStyle="1" w:styleId="author-sup-separator">
    <w:name w:val="author-sup-separator"/>
    <w:basedOn w:val="DefaultParagraphFont"/>
    <w:rsid w:val="00E314A3"/>
  </w:style>
  <w:style w:type="character" w:customStyle="1" w:styleId="comma">
    <w:name w:val="comma"/>
    <w:basedOn w:val="DefaultParagraphFont"/>
    <w:rsid w:val="00E314A3"/>
  </w:style>
  <w:style w:type="character" w:customStyle="1" w:styleId="volume-issue-pages">
    <w:name w:val="volume-issue-pages"/>
    <w:basedOn w:val="DefaultParagraphFont"/>
    <w:rsid w:val="00E314A3"/>
  </w:style>
  <w:style w:type="character" w:customStyle="1" w:styleId="authors-list2">
    <w:name w:val="authors-list2"/>
    <w:basedOn w:val="DefaultParagraphFont"/>
    <w:rsid w:val="00E314A3"/>
  </w:style>
  <w:style w:type="character" w:customStyle="1" w:styleId="full-name2">
    <w:name w:val="full-name2"/>
    <w:basedOn w:val="DefaultParagraphFont"/>
    <w:rsid w:val="00E314A3"/>
  </w:style>
  <w:style w:type="character" w:customStyle="1" w:styleId="citation-separator">
    <w:name w:val="citation-separator"/>
    <w:basedOn w:val="DefaultParagraphFont"/>
    <w:rsid w:val="00E314A3"/>
  </w:style>
  <w:style w:type="character" w:customStyle="1" w:styleId="citation-journal">
    <w:name w:val="citation-journal"/>
    <w:basedOn w:val="DefaultParagraphFont"/>
    <w:rsid w:val="00E314A3"/>
  </w:style>
  <w:style w:type="character" w:customStyle="1" w:styleId="order1">
    <w:name w:val="order1"/>
    <w:basedOn w:val="DefaultParagraphFont"/>
    <w:rsid w:val="00BD04C3"/>
    <w:rPr>
      <w:b/>
      <w:bCs/>
    </w:rPr>
  </w:style>
  <w:style w:type="character" w:customStyle="1" w:styleId="ms-submitted-date">
    <w:name w:val="ms-submitted-date"/>
    <w:basedOn w:val="DefaultParagraphFont"/>
    <w:rsid w:val="00795EED"/>
  </w:style>
  <w:style w:type="paragraph" w:customStyle="1" w:styleId="EndNoteBibliographyTitle">
    <w:name w:val="EndNote Bibliography Title"/>
    <w:basedOn w:val="Normal"/>
    <w:link w:val="EndNoteBibliographyTitleChar"/>
    <w:rsid w:val="00232F27"/>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232F27"/>
    <w:rPr>
      <w:rFonts w:ascii="Calibri" w:hAnsi="Calibri" w:cs="Calibri"/>
      <w:noProof/>
      <w:szCs w:val="24"/>
      <w:lang w:val="en-US"/>
    </w:rPr>
  </w:style>
  <w:style w:type="paragraph" w:customStyle="1" w:styleId="EndNoteBibliography">
    <w:name w:val="EndNote Bibliography"/>
    <w:basedOn w:val="Normal"/>
    <w:link w:val="EndNoteBibliographyChar"/>
    <w:rsid w:val="00232F27"/>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232F27"/>
    <w:rPr>
      <w:rFonts w:ascii="Calibri" w:hAnsi="Calibri" w:cs="Calibri"/>
      <w:noProof/>
      <w:szCs w:val="24"/>
      <w:lang w:val="en-US"/>
    </w:rPr>
  </w:style>
  <w:style w:type="paragraph" w:styleId="BalloonText">
    <w:name w:val="Balloon Text"/>
    <w:basedOn w:val="Normal"/>
    <w:link w:val="BalloonTextChar"/>
    <w:uiPriority w:val="99"/>
    <w:semiHidden/>
    <w:unhideWhenUsed/>
    <w:rsid w:val="00591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C1F"/>
    <w:rPr>
      <w:rFonts w:ascii="Segoe UI" w:hAnsi="Segoe UI" w:cs="Segoe UI"/>
      <w:sz w:val="18"/>
      <w:szCs w:val="18"/>
    </w:rPr>
  </w:style>
  <w:style w:type="character" w:customStyle="1" w:styleId="articletitle">
    <w:name w:val="articletitle"/>
    <w:basedOn w:val="DefaultParagraphFont"/>
    <w:rsid w:val="007F4916"/>
  </w:style>
  <w:style w:type="character" w:styleId="CommentReference">
    <w:name w:val="annotation reference"/>
    <w:basedOn w:val="DefaultParagraphFont"/>
    <w:uiPriority w:val="99"/>
    <w:semiHidden/>
    <w:unhideWhenUsed/>
    <w:rsid w:val="001C50EF"/>
    <w:rPr>
      <w:sz w:val="16"/>
      <w:szCs w:val="16"/>
    </w:rPr>
  </w:style>
  <w:style w:type="paragraph" w:styleId="CommentText">
    <w:name w:val="annotation text"/>
    <w:basedOn w:val="Normal"/>
    <w:link w:val="CommentTextChar"/>
    <w:uiPriority w:val="99"/>
    <w:unhideWhenUsed/>
    <w:rsid w:val="001C50EF"/>
    <w:pPr>
      <w:spacing w:line="240" w:lineRule="auto"/>
    </w:pPr>
    <w:rPr>
      <w:sz w:val="20"/>
      <w:szCs w:val="20"/>
    </w:rPr>
  </w:style>
  <w:style w:type="character" w:customStyle="1" w:styleId="CommentTextChar">
    <w:name w:val="Comment Text Char"/>
    <w:basedOn w:val="DefaultParagraphFont"/>
    <w:link w:val="CommentText"/>
    <w:uiPriority w:val="99"/>
    <w:rsid w:val="001C50EF"/>
    <w:rPr>
      <w:sz w:val="20"/>
      <w:szCs w:val="20"/>
    </w:rPr>
  </w:style>
  <w:style w:type="paragraph" w:styleId="CommentSubject">
    <w:name w:val="annotation subject"/>
    <w:basedOn w:val="CommentText"/>
    <w:next w:val="CommentText"/>
    <w:link w:val="CommentSubjectChar"/>
    <w:uiPriority w:val="99"/>
    <w:semiHidden/>
    <w:unhideWhenUsed/>
    <w:rsid w:val="001C50EF"/>
    <w:rPr>
      <w:b/>
      <w:bCs/>
    </w:rPr>
  </w:style>
  <w:style w:type="character" w:customStyle="1" w:styleId="CommentSubjectChar">
    <w:name w:val="Comment Subject Char"/>
    <w:basedOn w:val="CommentTextChar"/>
    <w:link w:val="CommentSubject"/>
    <w:uiPriority w:val="99"/>
    <w:semiHidden/>
    <w:rsid w:val="001C50EF"/>
    <w:rPr>
      <w:b/>
      <w:bCs/>
      <w:sz w:val="20"/>
      <w:szCs w:val="20"/>
    </w:rPr>
  </w:style>
  <w:style w:type="character" w:customStyle="1" w:styleId="Heading2Char">
    <w:name w:val="Heading 2 Char"/>
    <w:basedOn w:val="DefaultParagraphFont"/>
    <w:link w:val="Heading2"/>
    <w:uiPriority w:val="9"/>
    <w:rsid w:val="00D84EB0"/>
    <w:rPr>
      <w:rFonts w:eastAsiaTheme="majorEastAsia" w:cstheme="minorHAnsi"/>
      <w:sz w:val="26"/>
      <w:szCs w:val="26"/>
    </w:rPr>
  </w:style>
  <w:style w:type="paragraph" w:styleId="ListParagraph">
    <w:name w:val="List Paragraph"/>
    <w:basedOn w:val="Normal"/>
    <w:uiPriority w:val="34"/>
    <w:qFormat/>
    <w:rsid w:val="007411A7"/>
    <w:pPr>
      <w:ind w:left="720"/>
      <w:contextualSpacing/>
    </w:pPr>
  </w:style>
  <w:style w:type="paragraph" w:styleId="Header">
    <w:name w:val="header"/>
    <w:basedOn w:val="Normal"/>
    <w:link w:val="HeaderChar"/>
    <w:uiPriority w:val="99"/>
    <w:unhideWhenUsed/>
    <w:rsid w:val="007F00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0AD"/>
  </w:style>
  <w:style w:type="paragraph" w:styleId="Footer">
    <w:name w:val="footer"/>
    <w:basedOn w:val="Normal"/>
    <w:link w:val="FooterChar"/>
    <w:uiPriority w:val="99"/>
    <w:unhideWhenUsed/>
    <w:rsid w:val="007F00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0AD"/>
  </w:style>
  <w:style w:type="character" w:customStyle="1" w:styleId="Heading3Char">
    <w:name w:val="Heading 3 Char"/>
    <w:basedOn w:val="DefaultParagraphFont"/>
    <w:link w:val="Heading3"/>
    <w:uiPriority w:val="9"/>
    <w:rsid w:val="00DA353D"/>
    <w:rPr>
      <w:rFonts w:asciiTheme="majorHAnsi" w:eastAsiaTheme="majorEastAsia" w:hAnsiTheme="majorHAnsi" w:cstheme="majorBidi"/>
      <w:color w:val="1F3763" w:themeColor="accent1" w:themeShade="7F"/>
      <w:sz w:val="24"/>
      <w:szCs w:val="24"/>
    </w:rPr>
  </w:style>
  <w:style w:type="character" w:customStyle="1" w:styleId="nowrap">
    <w:name w:val="nowrap"/>
    <w:basedOn w:val="DefaultParagraphFont"/>
    <w:rsid w:val="00E570FA"/>
  </w:style>
  <w:style w:type="paragraph" w:styleId="TOCHeading">
    <w:name w:val="TOC Heading"/>
    <w:basedOn w:val="Heading1"/>
    <w:next w:val="Normal"/>
    <w:uiPriority w:val="39"/>
    <w:unhideWhenUsed/>
    <w:qFormat/>
    <w:rsid w:val="00CE7738"/>
    <w:pPr>
      <w:keepNext/>
      <w:keepLines/>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CE7738"/>
    <w:pPr>
      <w:spacing w:after="100"/>
    </w:pPr>
  </w:style>
  <w:style w:type="paragraph" w:styleId="TOC2">
    <w:name w:val="toc 2"/>
    <w:basedOn w:val="Normal"/>
    <w:next w:val="Normal"/>
    <w:autoRedefine/>
    <w:uiPriority w:val="39"/>
    <w:unhideWhenUsed/>
    <w:rsid w:val="00CE7738"/>
    <w:pPr>
      <w:spacing w:after="100"/>
      <w:ind w:left="220"/>
    </w:pPr>
  </w:style>
  <w:style w:type="character" w:styleId="LineNumber">
    <w:name w:val="line number"/>
    <w:basedOn w:val="DefaultParagraphFont"/>
    <w:uiPriority w:val="99"/>
    <w:semiHidden/>
    <w:unhideWhenUsed/>
    <w:rsid w:val="005F2573"/>
  </w:style>
  <w:style w:type="paragraph" w:styleId="BodyText">
    <w:name w:val="Body Text"/>
    <w:basedOn w:val="Normal"/>
    <w:link w:val="BodyTextChar"/>
    <w:uiPriority w:val="1"/>
    <w:qFormat/>
    <w:rsid w:val="00064A50"/>
    <w:pPr>
      <w:widowControl w:val="0"/>
      <w:autoSpaceDE w:val="0"/>
      <w:autoSpaceDN w:val="0"/>
      <w:spacing w:before="44" w:after="0" w:line="240" w:lineRule="auto"/>
      <w:ind w:left="1440" w:hanging="726"/>
    </w:pPr>
    <w:rPr>
      <w:rFonts w:ascii="Calibri" w:eastAsia="Calibri" w:hAnsi="Calibri" w:cs="Calibri"/>
      <w:lang w:bidi="en-US"/>
    </w:rPr>
  </w:style>
  <w:style w:type="character" w:customStyle="1" w:styleId="BodyTextChar">
    <w:name w:val="Body Text Char"/>
    <w:basedOn w:val="DefaultParagraphFont"/>
    <w:link w:val="BodyText"/>
    <w:uiPriority w:val="1"/>
    <w:rsid w:val="00064A50"/>
    <w:rPr>
      <w:rFonts w:ascii="Calibri" w:eastAsia="Calibri" w:hAnsi="Calibri" w:cs="Calibri"/>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14019">
      <w:bodyDiv w:val="1"/>
      <w:marLeft w:val="0"/>
      <w:marRight w:val="0"/>
      <w:marTop w:val="0"/>
      <w:marBottom w:val="0"/>
      <w:divBdr>
        <w:top w:val="none" w:sz="0" w:space="0" w:color="auto"/>
        <w:left w:val="none" w:sz="0" w:space="0" w:color="auto"/>
        <w:bottom w:val="none" w:sz="0" w:space="0" w:color="auto"/>
        <w:right w:val="none" w:sz="0" w:space="0" w:color="auto"/>
      </w:divBdr>
      <w:divsChild>
        <w:div w:id="990599902">
          <w:marLeft w:val="0"/>
          <w:marRight w:val="0"/>
          <w:marTop w:val="0"/>
          <w:marBottom w:val="0"/>
          <w:divBdr>
            <w:top w:val="none" w:sz="0" w:space="0" w:color="auto"/>
            <w:left w:val="none" w:sz="0" w:space="0" w:color="auto"/>
            <w:bottom w:val="none" w:sz="0" w:space="0" w:color="auto"/>
            <w:right w:val="none" w:sz="0" w:space="0" w:color="auto"/>
          </w:divBdr>
          <w:divsChild>
            <w:div w:id="1733040541">
              <w:marLeft w:val="0"/>
              <w:marRight w:val="0"/>
              <w:marTop w:val="0"/>
              <w:marBottom w:val="0"/>
              <w:divBdr>
                <w:top w:val="none" w:sz="0" w:space="0" w:color="auto"/>
                <w:left w:val="none" w:sz="0" w:space="0" w:color="auto"/>
                <w:bottom w:val="none" w:sz="0" w:space="0" w:color="auto"/>
                <w:right w:val="none" w:sz="0" w:space="0" w:color="auto"/>
              </w:divBdr>
              <w:divsChild>
                <w:div w:id="533739783">
                  <w:marLeft w:val="0"/>
                  <w:marRight w:val="0"/>
                  <w:marTop w:val="0"/>
                  <w:marBottom w:val="0"/>
                  <w:divBdr>
                    <w:top w:val="none" w:sz="0" w:space="0" w:color="auto"/>
                    <w:left w:val="none" w:sz="0" w:space="0" w:color="auto"/>
                    <w:bottom w:val="none" w:sz="0" w:space="0" w:color="auto"/>
                    <w:right w:val="none" w:sz="0" w:space="0" w:color="auto"/>
                  </w:divBdr>
                  <w:divsChild>
                    <w:div w:id="1204251192">
                      <w:marLeft w:val="0"/>
                      <w:marRight w:val="0"/>
                      <w:marTop w:val="0"/>
                      <w:marBottom w:val="0"/>
                      <w:divBdr>
                        <w:top w:val="none" w:sz="0" w:space="0" w:color="auto"/>
                        <w:left w:val="none" w:sz="0" w:space="0" w:color="auto"/>
                        <w:bottom w:val="none" w:sz="0" w:space="0" w:color="auto"/>
                        <w:right w:val="none" w:sz="0" w:space="0" w:color="auto"/>
                      </w:divBdr>
                      <w:divsChild>
                        <w:div w:id="1282111768">
                          <w:marLeft w:val="0"/>
                          <w:marRight w:val="0"/>
                          <w:marTop w:val="0"/>
                          <w:marBottom w:val="0"/>
                          <w:divBdr>
                            <w:top w:val="none" w:sz="0" w:space="0" w:color="auto"/>
                            <w:left w:val="none" w:sz="0" w:space="0" w:color="auto"/>
                            <w:bottom w:val="none" w:sz="0" w:space="0" w:color="auto"/>
                            <w:right w:val="none" w:sz="0" w:space="0" w:color="auto"/>
                          </w:divBdr>
                          <w:divsChild>
                            <w:div w:id="984241830">
                              <w:marLeft w:val="0"/>
                              <w:marRight w:val="0"/>
                              <w:marTop w:val="0"/>
                              <w:marBottom w:val="0"/>
                              <w:divBdr>
                                <w:top w:val="none" w:sz="0" w:space="0" w:color="auto"/>
                                <w:left w:val="none" w:sz="0" w:space="0" w:color="auto"/>
                                <w:bottom w:val="none" w:sz="0" w:space="0" w:color="auto"/>
                                <w:right w:val="none" w:sz="0" w:space="0" w:color="auto"/>
                              </w:divBdr>
                              <w:divsChild>
                                <w:div w:id="1193835857">
                                  <w:marLeft w:val="0"/>
                                  <w:marRight w:val="0"/>
                                  <w:marTop w:val="0"/>
                                  <w:marBottom w:val="0"/>
                                  <w:divBdr>
                                    <w:top w:val="none" w:sz="0" w:space="0" w:color="auto"/>
                                    <w:left w:val="none" w:sz="0" w:space="0" w:color="auto"/>
                                    <w:bottom w:val="none" w:sz="0" w:space="0" w:color="auto"/>
                                    <w:right w:val="none" w:sz="0" w:space="0" w:color="auto"/>
                                  </w:divBdr>
                                  <w:divsChild>
                                    <w:div w:id="476536744">
                                      <w:marLeft w:val="0"/>
                                      <w:marRight w:val="0"/>
                                      <w:marTop w:val="0"/>
                                      <w:marBottom w:val="0"/>
                                      <w:divBdr>
                                        <w:top w:val="none" w:sz="0" w:space="0" w:color="auto"/>
                                        <w:left w:val="none" w:sz="0" w:space="0" w:color="auto"/>
                                        <w:bottom w:val="none" w:sz="0" w:space="0" w:color="auto"/>
                                        <w:right w:val="none" w:sz="0" w:space="0" w:color="auto"/>
                                      </w:divBdr>
                                      <w:divsChild>
                                        <w:div w:id="721751528">
                                          <w:marLeft w:val="0"/>
                                          <w:marRight w:val="0"/>
                                          <w:marTop w:val="0"/>
                                          <w:marBottom w:val="0"/>
                                          <w:divBdr>
                                            <w:top w:val="none" w:sz="0" w:space="0" w:color="auto"/>
                                            <w:left w:val="none" w:sz="0" w:space="0" w:color="auto"/>
                                            <w:bottom w:val="none" w:sz="0" w:space="0" w:color="auto"/>
                                            <w:right w:val="none" w:sz="0" w:space="0" w:color="auto"/>
                                          </w:divBdr>
                                          <w:divsChild>
                                            <w:div w:id="1091853937">
                                              <w:marLeft w:val="0"/>
                                              <w:marRight w:val="0"/>
                                              <w:marTop w:val="0"/>
                                              <w:marBottom w:val="0"/>
                                              <w:divBdr>
                                                <w:top w:val="none" w:sz="0" w:space="0" w:color="auto"/>
                                                <w:left w:val="none" w:sz="0" w:space="0" w:color="auto"/>
                                                <w:bottom w:val="none" w:sz="0" w:space="0" w:color="auto"/>
                                                <w:right w:val="none" w:sz="0" w:space="0" w:color="auto"/>
                                              </w:divBdr>
                                              <w:divsChild>
                                                <w:div w:id="599263057">
                                                  <w:marLeft w:val="0"/>
                                                  <w:marRight w:val="0"/>
                                                  <w:marTop w:val="0"/>
                                                  <w:marBottom w:val="0"/>
                                                  <w:divBdr>
                                                    <w:top w:val="none" w:sz="0" w:space="0" w:color="auto"/>
                                                    <w:left w:val="none" w:sz="0" w:space="0" w:color="auto"/>
                                                    <w:bottom w:val="none" w:sz="0" w:space="0" w:color="auto"/>
                                                    <w:right w:val="none" w:sz="0" w:space="0" w:color="auto"/>
                                                  </w:divBdr>
                                                  <w:divsChild>
                                                    <w:div w:id="1233616277">
                                                      <w:marLeft w:val="0"/>
                                                      <w:marRight w:val="0"/>
                                                      <w:marTop w:val="0"/>
                                                      <w:marBottom w:val="0"/>
                                                      <w:divBdr>
                                                        <w:top w:val="none" w:sz="0" w:space="0" w:color="auto"/>
                                                        <w:left w:val="none" w:sz="0" w:space="0" w:color="auto"/>
                                                        <w:bottom w:val="none" w:sz="0" w:space="0" w:color="auto"/>
                                                        <w:right w:val="none" w:sz="0" w:space="0" w:color="auto"/>
                                                      </w:divBdr>
                                                      <w:divsChild>
                                                        <w:div w:id="1242913566">
                                                          <w:marLeft w:val="0"/>
                                                          <w:marRight w:val="0"/>
                                                          <w:marTop w:val="0"/>
                                                          <w:marBottom w:val="0"/>
                                                          <w:divBdr>
                                                            <w:top w:val="none" w:sz="0" w:space="0" w:color="auto"/>
                                                            <w:left w:val="none" w:sz="0" w:space="0" w:color="auto"/>
                                                            <w:bottom w:val="none" w:sz="0" w:space="0" w:color="auto"/>
                                                            <w:right w:val="none" w:sz="0" w:space="0" w:color="auto"/>
                                                          </w:divBdr>
                                                          <w:divsChild>
                                                            <w:div w:id="536700086">
                                                              <w:marLeft w:val="0"/>
                                                              <w:marRight w:val="0"/>
                                                              <w:marTop w:val="0"/>
                                                              <w:marBottom w:val="0"/>
                                                              <w:divBdr>
                                                                <w:top w:val="none" w:sz="0" w:space="0" w:color="auto"/>
                                                                <w:left w:val="none" w:sz="0" w:space="0" w:color="auto"/>
                                                                <w:bottom w:val="none" w:sz="0" w:space="0" w:color="auto"/>
                                                                <w:right w:val="none" w:sz="0" w:space="0" w:color="auto"/>
                                                              </w:divBdr>
                                                              <w:divsChild>
                                                                <w:div w:id="727722486">
                                                                  <w:marLeft w:val="0"/>
                                                                  <w:marRight w:val="0"/>
                                                                  <w:marTop w:val="0"/>
                                                                  <w:marBottom w:val="0"/>
                                                                  <w:divBdr>
                                                                    <w:top w:val="none" w:sz="0" w:space="0" w:color="auto"/>
                                                                    <w:left w:val="none" w:sz="0" w:space="0" w:color="auto"/>
                                                                    <w:bottom w:val="none" w:sz="0" w:space="0" w:color="auto"/>
                                                                    <w:right w:val="none" w:sz="0" w:space="0" w:color="auto"/>
                                                                  </w:divBdr>
                                                                </w:div>
                                                                <w:div w:id="122553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739605">
                                                          <w:marLeft w:val="0"/>
                                                          <w:marRight w:val="0"/>
                                                          <w:marTop w:val="0"/>
                                                          <w:marBottom w:val="0"/>
                                                          <w:divBdr>
                                                            <w:top w:val="none" w:sz="0" w:space="0" w:color="auto"/>
                                                            <w:left w:val="none" w:sz="0" w:space="0" w:color="auto"/>
                                                            <w:bottom w:val="none" w:sz="0" w:space="0" w:color="auto"/>
                                                            <w:right w:val="none" w:sz="0" w:space="0" w:color="auto"/>
                                                          </w:divBdr>
                                                          <w:divsChild>
                                                            <w:div w:id="1201942732">
                                                              <w:marLeft w:val="0"/>
                                                              <w:marRight w:val="0"/>
                                                              <w:marTop w:val="0"/>
                                                              <w:marBottom w:val="0"/>
                                                              <w:divBdr>
                                                                <w:top w:val="none" w:sz="0" w:space="0" w:color="auto"/>
                                                                <w:left w:val="none" w:sz="0" w:space="0" w:color="auto"/>
                                                                <w:bottom w:val="none" w:sz="0" w:space="0" w:color="auto"/>
                                                                <w:right w:val="none" w:sz="0" w:space="0" w:color="auto"/>
                                                              </w:divBdr>
                                                              <w:divsChild>
                                                                <w:div w:id="908880991">
                                                                  <w:marLeft w:val="0"/>
                                                                  <w:marRight w:val="0"/>
                                                                  <w:marTop w:val="0"/>
                                                                  <w:marBottom w:val="0"/>
                                                                  <w:divBdr>
                                                                    <w:top w:val="none" w:sz="0" w:space="0" w:color="auto"/>
                                                                    <w:left w:val="none" w:sz="0" w:space="0" w:color="auto"/>
                                                                    <w:bottom w:val="none" w:sz="0" w:space="0" w:color="auto"/>
                                                                    <w:right w:val="none" w:sz="0" w:space="0" w:color="auto"/>
                                                                  </w:divBdr>
                                                                </w:div>
                                                                <w:div w:id="25664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616197">
                                                      <w:marLeft w:val="0"/>
                                                      <w:marRight w:val="0"/>
                                                      <w:marTop w:val="0"/>
                                                      <w:marBottom w:val="0"/>
                                                      <w:divBdr>
                                                        <w:top w:val="none" w:sz="0" w:space="0" w:color="auto"/>
                                                        <w:left w:val="none" w:sz="0" w:space="0" w:color="auto"/>
                                                        <w:bottom w:val="none" w:sz="0" w:space="0" w:color="auto"/>
                                                        <w:right w:val="none" w:sz="0" w:space="0" w:color="auto"/>
                                                      </w:divBdr>
                                                      <w:divsChild>
                                                        <w:div w:id="169974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38446667">
      <w:bodyDiv w:val="1"/>
      <w:marLeft w:val="0"/>
      <w:marRight w:val="0"/>
      <w:marTop w:val="0"/>
      <w:marBottom w:val="0"/>
      <w:divBdr>
        <w:top w:val="none" w:sz="0" w:space="0" w:color="auto"/>
        <w:left w:val="none" w:sz="0" w:space="0" w:color="auto"/>
        <w:bottom w:val="none" w:sz="0" w:space="0" w:color="auto"/>
        <w:right w:val="none" w:sz="0" w:space="0" w:color="auto"/>
      </w:divBdr>
      <w:divsChild>
        <w:div w:id="1716930091">
          <w:marLeft w:val="0"/>
          <w:marRight w:val="0"/>
          <w:marTop w:val="0"/>
          <w:marBottom w:val="0"/>
          <w:divBdr>
            <w:top w:val="none" w:sz="0" w:space="0" w:color="auto"/>
            <w:left w:val="none" w:sz="0" w:space="0" w:color="auto"/>
            <w:bottom w:val="none" w:sz="0" w:space="0" w:color="auto"/>
            <w:right w:val="none" w:sz="0" w:space="0" w:color="auto"/>
          </w:divBdr>
          <w:divsChild>
            <w:div w:id="11343139">
              <w:marLeft w:val="0"/>
              <w:marRight w:val="0"/>
              <w:marTop w:val="0"/>
              <w:marBottom w:val="0"/>
              <w:divBdr>
                <w:top w:val="none" w:sz="0" w:space="0" w:color="auto"/>
                <w:left w:val="none" w:sz="0" w:space="0" w:color="auto"/>
                <w:bottom w:val="none" w:sz="0" w:space="0" w:color="auto"/>
                <w:right w:val="none" w:sz="0" w:space="0" w:color="auto"/>
              </w:divBdr>
              <w:divsChild>
                <w:div w:id="1036854298">
                  <w:marLeft w:val="0"/>
                  <w:marRight w:val="0"/>
                  <w:marTop w:val="0"/>
                  <w:marBottom w:val="0"/>
                  <w:divBdr>
                    <w:top w:val="none" w:sz="0" w:space="0" w:color="auto"/>
                    <w:left w:val="none" w:sz="0" w:space="0" w:color="auto"/>
                    <w:bottom w:val="none" w:sz="0" w:space="0" w:color="auto"/>
                    <w:right w:val="none" w:sz="0" w:space="0" w:color="auto"/>
                  </w:divBdr>
                  <w:divsChild>
                    <w:div w:id="650056800">
                      <w:marLeft w:val="0"/>
                      <w:marRight w:val="0"/>
                      <w:marTop w:val="0"/>
                      <w:marBottom w:val="0"/>
                      <w:divBdr>
                        <w:top w:val="none" w:sz="0" w:space="0" w:color="auto"/>
                        <w:left w:val="none" w:sz="0" w:space="0" w:color="auto"/>
                        <w:bottom w:val="none" w:sz="0" w:space="0" w:color="auto"/>
                        <w:right w:val="none" w:sz="0" w:space="0" w:color="auto"/>
                      </w:divBdr>
                      <w:divsChild>
                        <w:div w:id="1684091461">
                          <w:marLeft w:val="0"/>
                          <w:marRight w:val="0"/>
                          <w:marTop w:val="0"/>
                          <w:marBottom w:val="0"/>
                          <w:divBdr>
                            <w:top w:val="none" w:sz="0" w:space="0" w:color="auto"/>
                            <w:left w:val="none" w:sz="0" w:space="0" w:color="auto"/>
                            <w:bottom w:val="none" w:sz="0" w:space="0" w:color="auto"/>
                            <w:right w:val="none" w:sz="0" w:space="0" w:color="auto"/>
                          </w:divBdr>
                          <w:divsChild>
                            <w:div w:id="539319562">
                              <w:marLeft w:val="0"/>
                              <w:marRight w:val="0"/>
                              <w:marTop w:val="0"/>
                              <w:marBottom w:val="0"/>
                              <w:divBdr>
                                <w:top w:val="none" w:sz="0" w:space="0" w:color="auto"/>
                                <w:left w:val="none" w:sz="0" w:space="0" w:color="auto"/>
                                <w:bottom w:val="none" w:sz="0" w:space="0" w:color="auto"/>
                                <w:right w:val="none" w:sz="0" w:space="0" w:color="auto"/>
                              </w:divBdr>
                              <w:divsChild>
                                <w:div w:id="438719408">
                                  <w:marLeft w:val="0"/>
                                  <w:marRight w:val="0"/>
                                  <w:marTop w:val="0"/>
                                  <w:marBottom w:val="0"/>
                                  <w:divBdr>
                                    <w:top w:val="none" w:sz="0" w:space="0" w:color="auto"/>
                                    <w:left w:val="none" w:sz="0" w:space="0" w:color="auto"/>
                                    <w:bottom w:val="none" w:sz="0" w:space="0" w:color="auto"/>
                                    <w:right w:val="none" w:sz="0" w:space="0" w:color="auto"/>
                                  </w:divBdr>
                                  <w:divsChild>
                                    <w:div w:id="1387029736">
                                      <w:marLeft w:val="0"/>
                                      <w:marRight w:val="0"/>
                                      <w:marTop w:val="0"/>
                                      <w:marBottom w:val="0"/>
                                      <w:divBdr>
                                        <w:top w:val="none" w:sz="0" w:space="0" w:color="auto"/>
                                        <w:left w:val="none" w:sz="0" w:space="0" w:color="auto"/>
                                        <w:bottom w:val="none" w:sz="0" w:space="0" w:color="auto"/>
                                        <w:right w:val="none" w:sz="0" w:space="0" w:color="auto"/>
                                      </w:divBdr>
                                    </w:div>
                                    <w:div w:id="107971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0720614">
      <w:bodyDiv w:val="1"/>
      <w:marLeft w:val="0"/>
      <w:marRight w:val="0"/>
      <w:marTop w:val="0"/>
      <w:marBottom w:val="0"/>
      <w:divBdr>
        <w:top w:val="none" w:sz="0" w:space="0" w:color="auto"/>
        <w:left w:val="none" w:sz="0" w:space="0" w:color="auto"/>
        <w:bottom w:val="none" w:sz="0" w:space="0" w:color="auto"/>
        <w:right w:val="none" w:sz="0" w:space="0" w:color="auto"/>
      </w:divBdr>
      <w:divsChild>
        <w:div w:id="1541163400">
          <w:marLeft w:val="0"/>
          <w:marRight w:val="0"/>
          <w:marTop w:val="0"/>
          <w:marBottom w:val="0"/>
          <w:divBdr>
            <w:top w:val="none" w:sz="0" w:space="0" w:color="auto"/>
            <w:left w:val="none" w:sz="0" w:space="0" w:color="auto"/>
            <w:bottom w:val="none" w:sz="0" w:space="0" w:color="auto"/>
            <w:right w:val="none" w:sz="0" w:space="0" w:color="auto"/>
          </w:divBdr>
          <w:divsChild>
            <w:div w:id="2097091721">
              <w:marLeft w:val="0"/>
              <w:marRight w:val="0"/>
              <w:marTop w:val="0"/>
              <w:marBottom w:val="0"/>
              <w:divBdr>
                <w:top w:val="none" w:sz="0" w:space="0" w:color="auto"/>
                <w:left w:val="none" w:sz="0" w:space="0" w:color="auto"/>
                <w:bottom w:val="none" w:sz="0" w:space="0" w:color="auto"/>
                <w:right w:val="none" w:sz="0" w:space="0" w:color="auto"/>
              </w:divBdr>
              <w:divsChild>
                <w:div w:id="2029601626">
                  <w:marLeft w:val="0"/>
                  <w:marRight w:val="0"/>
                  <w:marTop w:val="0"/>
                  <w:marBottom w:val="0"/>
                  <w:divBdr>
                    <w:top w:val="none" w:sz="0" w:space="0" w:color="auto"/>
                    <w:left w:val="none" w:sz="0" w:space="0" w:color="auto"/>
                    <w:bottom w:val="none" w:sz="0" w:space="0" w:color="auto"/>
                    <w:right w:val="none" w:sz="0" w:space="0" w:color="auto"/>
                  </w:divBdr>
                  <w:divsChild>
                    <w:div w:id="664287476">
                      <w:marLeft w:val="0"/>
                      <w:marRight w:val="0"/>
                      <w:marTop w:val="0"/>
                      <w:marBottom w:val="0"/>
                      <w:divBdr>
                        <w:top w:val="none" w:sz="0" w:space="0" w:color="auto"/>
                        <w:left w:val="none" w:sz="0" w:space="0" w:color="auto"/>
                        <w:bottom w:val="none" w:sz="0" w:space="0" w:color="auto"/>
                        <w:right w:val="none" w:sz="0" w:space="0" w:color="auto"/>
                      </w:divBdr>
                      <w:divsChild>
                        <w:div w:id="636034902">
                          <w:marLeft w:val="0"/>
                          <w:marRight w:val="0"/>
                          <w:marTop w:val="0"/>
                          <w:marBottom w:val="0"/>
                          <w:divBdr>
                            <w:top w:val="none" w:sz="0" w:space="0" w:color="auto"/>
                            <w:left w:val="none" w:sz="0" w:space="0" w:color="auto"/>
                            <w:bottom w:val="none" w:sz="0" w:space="0" w:color="auto"/>
                            <w:right w:val="none" w:sz="0" w:space="0" w:color="auto"/>
                          </w:divBdr>
                          <w:divsChild>
                            <w:div w:id="1310134678">
                              <w:marLeft w:val="0"/>
                              <w:marRight w:val="0"/>
                              <w:marTop w:val="0"/>
                              <w:marBottom w:val="0"/>
                              <w:divBdr>
                                <w:top w:val="none" w:sz="0" w:space="0" w:color="auto"/>
                                <w:left w:val="none" w:sz="0" w:space="0" w:color="auto"/>
                                <w:bottom w:val="none" w:sz="0" w:space="0" w:color="auto"/>
                                <w:right w:val="none" w:sz="0" w:space="0" w:color="auto"/>
                              </w:divBdr>
                              <w:divsChild>
                                <w:div w:id="122358029">
                                  <w:marLeft w:val="0"/>
                                  <w:marRight w:val="0"/>
                                  <w:marTop w:val="0"/>
                                  <w:marBottom w:val="0"/>
                                  <w:divBdr>
                                    <w:top w:val="none" w:sz="0" w:space="0" w:color="auto"/>
                                    <w:left w:val="none" w:sz="0" w:space="0" w:color="auto"/>
                                    <w:bottom w:val="none" w:sz="0" w:space="0" w:color="auto"/>
                                    <w:right w:val="none" w:sz="0" w:space="0" w:color="auto"/>
                                  </w:divBdr>
                                  <w:divsChild>
                                    <w:div w:id="2000575838">
                                      <w:marLeft w:val="0"/>
                                      <w:marRight w:val="0"/>
                                      <w:marTop w:val="0"/>
                                      <w:marBottom w:val="0"/>
                                      <w:divBdr>
                                        <w:top w:val="none" w:sz="0" w:space="0" w:color="auto"/>
                                        <w:left w:val="none" w:sz="0" w:space="0" w:color="auto"/>
                                        <w:bottom w:val="none" w:sz="0" w:space="0" w:color="auto"/>
                                        <w:right w:val="none" w:sz="0" w:space="0" w:color="auto"/>
                                      </w:divBdr>
                                      <w:divsChild>
                                        <w:div w:id="127748077">
                                          <w:marLeft w:val="0"/>
                                          <w:marRight w:val="0"/>
                                          <w:marTop w:val="0"/>
                                          <w:marBottom w:val="0"/>
                                          <w:divBdr>
                                            <w:top w:val="none" w:sz="0" w:space="0" w:color="auto"/>
                                            <w:left w:val="none" w:sz="0" w:space="0" w:color="auto"/>
                                            <w:bottom w:val="none" w:sz="0" w:space="0" w:color="auto"/>
                                            <w:right w:val="none" w:sz="0" w:space="0" w:color="auto"/>
                                          </w:divBdr>
                                          <w:divsChild>
                                            <w:div w:id="1018964038">
                                              <w:marLeft w:val="0"/>
                                              <w:marRight w:val="0"/>
                                              <w:marTop w:val="0"/>
                                              <w:marBottom w:val="0"/>
                                              <w:divBdr>
                                                <w:top w:val="none" w:sz="0" w:space="0" w:color="auto"/>
                                                <w:left w:val="none" w:sz="0" w:space="0" w:color="auto"/>
                                                <w:bottom w:val="none" w:sz="0" w:space="0" w:color="auto"/>
                                                <w:right w:val="none" w:sz="0" w:space="0" w:color="auto"/>
                                              </w:divBdr>
                                              <w:divsChild>
                                                <w:div w:id="1933007796">
                                                  <w:marLeft w:val="0"/>
                                                  <w:marRight w:val="0"/>
                                                  <w:marTop w:val="0"/>
                                                  <w:marBottom w:val="0"/>
                                                  <w:divBdr>
                                                    <w:top w:val="none" w:sz="0" w:space="0" w:color="auto"/>
                                                    <w:left w:val="none" w:sz="0" w:space="0" w:color="auto"/>
                                                    <w:bottom w:val="none" w:sz="0" w:space="0" w:color="auto"/>
                                                    <w:right w:val="none" w:sz="0" w:space="0" w:color="auto"/>
                                                  </w:divBdr>
                                                  <w:divsChild>
                                                    <w:div w:id="421803614">
                                                      <w:marLeft w:val="0"/>
                                                      <w:marRight w:val="0"/>
                                                      <w:marTop w:val="0"/>
                                                      <w:marBottom w:val="0"/>
                                                      <w:divBdr>
                                                        <w:top w:val="none" w:sz="0" w:space="0" w:color="auto"/>
                                                        <w:left w:val="none" w:sz="0" w:space="0" w:color="auto"/>
                                                        <w:bottom w:val="none" w:sz="0" w:space="0" w:color="auto"/>
                                                        <w:right w:val="none" w:sz="0" w:space="0" w:color="auto"/>
                                                      </w:divBdr>
                                                      <w:divsChild>
                                                        <w:div w:id="2143500601">
                                                          <w:marLeft w:val="0"/>
                                                          <w:marRight w:val="0"/>
                                                          <w:marTop w:val="0"/>
                                                          <w:marBottom w:val="0"/>
                                                          <w:divBdr>
                                                            <w:top w:val="none" w:sz="0" w:space="0" w:color="auto"/>
                                                            <w:left w:val="none" w:sz="0" w:space="0" w:color="auto"/>
                                                            <w:bottom w:val="none" w:sz="0" w:space="0" w:color="auto"/>
                                                            <w:right w:val="none" w:sz="0" w:space="0" w:color="auto"/>
                                                          </w:divBdr>
                                                          <w:divsChild>
                                                            <w:div w:id="613441309">
                                                              <w:marLeft w:val="0"/>
                                                              <w:marRight w:val="0"/>
                                                              <w:marTop w:val="0"/>
                                                              <w:marBottom w:val="0"/>
                                                              <w:divBdr>
                                                                <w:top w:val="none" w:sz="0" w:space="0" w:color="auto"/>
                                                                <w:left w:val="none" w:sz="0" w:space="0" w:color="auto"/>
                                                                <w:bottom w:val="none" w:sz="0" w:space="0" w:color="auto"/>
                                                                <w:right w:val="none" w:sz="0" w:space="0" w:color="auto"/>
                                                              </w:divBdr>
                                                              <w:divsChild>
                                                                <w:div w:id="511838868">
                                                                  <w:marLeft w:val="0"/>
                                                                  <w:marRight w:val="0"/>
                                                                  <w:marTop w:val="0"/>
                                                                  <w:marBottom w:val="0"/>
                                                                  <w:divBdr>
                                                                    <w:top w:val="none" w:sz="0" w:space="0" w:color="auto"/>
                                                                    <w:left w:val="none" w:sz="0" w:space="0" w:color="auto"/>
                                                                    <w:bottom w:val="none" w:sz="0" w:space="0" w:color="auto"/>
                                                                    <w:right w:val="none" w:sz="0" w:space="0" w:color="auto"/>
                                                                  </w:divBdr>
                                                                </w:div>
                                                                <w:div w:id="141990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056417">
                                                          <w:marLeft w:val="0"/>
                                                          <w:marRight w:val="0"/>
                                                          <w:marTop w:val="0"/>
                                                          <w:marBottom w:val="0"/>
                                                          <w:divBdr>
                                                            <w:top w:val="none" w:sz="0" w:space="0" w:color="auto"/>
                                                            <w:left w:val="none" w:sz="0" w:space="0" w:color="auto"/>
                                                            <w:bottom w:val="none" w:sz="0" w:space="0" w:color="auto"/>
                                                            <w:right w:val="none" w:sz="0" w:space="0" w:color="auto"/>
                                                          </w:divBdr>
                                                          <w:divsChild>
                                                            <w:div w:id="2094618941">
                                                              <w:marLeft w:val="0"/>
                                                              <w:marRight w:val="0"/>
                                                              <w:marTop w:val="0"/>
                                                              <w:marBottom w:val="0"/>
                                                              <w:divBdr>
                                                                <w:top w:val="none" w:sz="0" w:space="0" w:color="auto"/>
                                                                <w:left w:val="none" w:sz="0" w:space="0" w:color="auto"/>
                                                                <w:bottom w:val="none" w:sz="0" w:space="0" w:color="auto"/>
                                                                <w:right w:val="none" w:sz="0" w:space="0" w:color="auto"/>
                                                              </w:divBdr>
                                                              <w:divsChild>
                                                                <w:div w:id="1452169043">
                                                                  <w:marLeft w:val="0"/>
                                                                  <w:marRight w:val="0"/>
                                                                  <w:marTop w:val="0"/>
                                                                  <w:marBottom w:val="0"/>
                                                                  <w:divBdr>
                                                                    <w:top w:val="none" w:sz="0" w:space="0" w:color="auto"/>
                                                                    <w:left w:val="none" w:sz="0" w:space="0" w:color="auto"/>
                                                                    <w:bottom w:val="none" w:sz="0" w:space="0" w:color="auto"/>
                                                                    <w:right w:val="none" w:sz="0" w:space="0" w:color="auto"/>
                                                                  </w:divBdr>
                                                                </w:div>
                                                                <w:div w:id="100994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164364">
                                                      <w:marLeft w:val="0"/>
                                                      <w:marRight w:val="0"/>
                                                      <w:marTop w:val="0"/>
                                                      <w:marBottom w:val="0"/>
                                                      <w:divBdr>
                                                        <w:top w:val="none" w:sz="0" w:space="0" w:color="auto"/>
                                                        <w:left w:val="none" w:sz="0" w:space="0" w:color="auto"/>
                                                        <w:bottom w:val="none" w:sz="0" w:space="0" w:color="auto"/>
                                                        <w:right w:val="none" w:sz="0" w:space="0" w:color="auto"/>
                                                      </w:divBdr>
                                                      <w:divsChild>
                                                        <w:div w:id="15361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12392434">
      <w:bodyDiv w:val="1"/>
      <w:marLeft w:val="0"/>
      <w:marRight w:val="0"/>
      <w:marTop w:val="0"/>
      <w:marBottom w:val="0"/>
      <w:divBdr>
        <w:top w:val="none" w:sz="0" w:space="0" w:color="auto"/>
        <w:left w:val="none" w:sz="0" w:space="0" w:color="auto"/>
        <w:bottom w:val="none" w:sz="0" w:space="0" w:color="auto"/>
        <w:right w:val="none" w:sz="0" w:space="0" w:color="auto"/>
      </w:divBdr>
      <w:divsChild>
        <w:div w:id="751119574">
          <w:marLeft w:val="0"/>
          <w:marRight w:val="0"/>
          <w:marTop w:val="0"/>
          <w:marBottom w:val="0"/>
          <w:divBdr>
            <w:top w:val="none" w:sz="0" w:space="0" w:color="auto"/>
            <w:left w:val="none" w:sz="0" w:space="0" w:color="auto"/>
            <w:bottom w:val="none" w:sz="0" w:space="0" w:color="auto"/>
            <w:right w:val="none" w:sz="0" w:space="0" w:color="auto"/>
          </w:divBdr>
          <w:divsChild>
            <w:div w:id="1500391715">
              <w:marLeft w:val="0"/>
              <w:marRight w:val="0"/>
              <w:marTop w:val="0"/>
              <w:marBottom w:val="0"/>
              <w:divBdr>
                <w:top w:val="none" w:sz="0" w:space="0" w:color="auto"/>
                <w:left w:val="none" w:sz="0" w:space="0" w:color="auto"/>
                <w:bottom w:val="none" w:sz="0" w:space="0" w:color="auto"/>
                <w:right w:val="none" w:sz="0" w:space="0" w:color="auto"/>
              </w:divBdr>
              <w:divsChild>
                <w:div w:id="1855148800">
                  <w:marLeft w:val="0"/>
                  <w:marRight w:val="0"/>
                  <w:marTop w:val="0"/>
                  <w:marBottom w:val="0"/>
                  <w:divBdr>
                    <w:top w:val="none" w:sz="0" w:space="0" w:color="auto"/>
                    <w:left w:val="none" w:sz="0" w:space="0" w:color="auto"/>
                    <w:bottom w:val="none" w:sz="0" w:space="0" w:color="auto"/>
                    <w:right w:val="none" w:sz="0" w:space="0" w:color="auto"/>
                  </w:divBdr>
                  <w:divsChild>
                    <w:div w:id="940723155">
                      <w:marLeft w:val="0"/>
                      <w:marRight w:val="0"/>
                      <w:marTop w:val="0"/>
                      <w:marBottom w:val="0"/>
                      <w:divBdr>
                        <w:top w:val="none" w:sz="0" w:space="0" w:color="auto"/>
                        <w:left w:val="none" w:sz="0" w:space="0" w:color="auto"/>
                        <w:bottom w:val="none" w:sz="0" w:space="0" w:color="auto"/>
                        <w:right w:val="none" w:sz="0" w:space="0" w:color="auto"/>
                      </w:divBdr>
                      <w:divsChild>
                        <w:div w:id="429399987">
                          <w:marLeft w:val="0"/>
                          <w:marRight w:val="0"/>
                          <w:marTop w:val="0"/>
                          <w:marBottom w:val="0"/>
                          <w:divBdr>
                            <w:top w:val="none" w:sz="0" w:space="0" w:color="auto"/>
                            <w:left w:val="none" w:sz="0" w:space="0" w:color="auto"/>
                            <w:bottom w:val="none" w:sz="0" w:space="0" w:color="auto"/>
                            <w:right w:val="none" w:sz="0" w:space="0" w:color="auto"/>
                          </w:divBdr>
                          <w:divsChild>
                            <w:div w:id="1226993499">
                              <w:marLeft w:val="0"/>
                              <w:marRight w:val="0"/>
                              <w:marTop w:val="0"/>
                              <w:marBottom w:val="0"/>
                              <w:divBdr>
                                <w:top w:val="none" w:sz="0" w:space="0" w:color="auto"/>
                                <w:left w:val="none" w:sz="0" w:space="0" w:color="auto"/>
                                <w:bottom w:val="none" w:sz="0" w:space="0" w:color="auto"/>
                                <w:right w:val="none" w:sz="0" w:space="0" w:color="auto"/>
                              </w:divBdr>
                              <w:divsChild>
                                <w:div w:id="1653100758">
                                  <w:marLeft w:val="0"/>
                                  <w:marRight w:val="0"/>
                                  <w:marTop w:val="0"/>
                                  <w:marBottom w:val="0"/>
                                  <w:divBdr>
                                    <w:top w:val="none" w:sz="0" w:space="0" w:color="auto"/>
                                    <w:left w:val="none" w:sz="0" w:space="0" w:color="auto"/>
                                    <w:bottom w:val="none" w:sz="0" w:space="0" w:color="auto"/>
                                    <w:right w:val="none" w:sz="0" w:space="0" w:color="auto"/>
                                  </w:divBdr>
                                  <w:divsChild>
                                    <w:div w:id="1628853490">
                                      <w:marLeft w:val="0"/>
                                      <w:marRight w:val="0"/>
                                      <w:marTop w:val="0"/>
                                      <w:marBottom w:val="0"/>
                                      <w:divBdr>
                                        <w:top w:val="none" w:sz="0" w:space="0" w:color="auto"/>
                                        <w:left w:val="none" w:sz="0" w:space="0" w:color="auto"/>
                                        <w:bottom w:val="none" w:sz="0" w:space="0" w:color="auto"/>
                                        <w:right w:val="none" w:sz="0" w:space="0" w:color="auto"/>
                                      </w:divBdr>
                                      <w:divsChild>
                                        <w:div w:id="1130517936">
                                          <w:marLeft w:val="0"/>
                                          <w:marRight w:val="0"/>
                                          <w:marTop w:val="0"/>
                                          <w:marBottom w:val="0"/>
                                          <w:divBdr>
                                            <w:top w:val="none" w:sz="0" w:space="0" w:color="auto"/>
                                            <w:left w:val="none" w:sz="0" w:space="0" w:color="auto"/>
                                            <w:bottom w:val="none" w:sz="0" w:space="0" w:color="auto"/>
                                            <w:right w:val="none" w:sz="0" w:space="0" w:color="auto"/>
                                          </w:divBdr>
                                          <w:divsChild>
                                            <w:div w:id="951789322">
                                              <w:marLeft w:val="0"/>
                                              <w:marRight w:val="0"/>
                                              <w:marTop w:val="0"/>
                                              <w:marBottom w:val="0"/>
                                              <w:divBdr>
                                                <w:top w:val="none" w:sz="0" w:space="0" w:color="auto"/>
                                                <w:left w:val="none" w:sz="0" w:space="0" w:color="auto"/>
                                                <w:bottom w:val="none" w:sz="0" w:space="0" w:color="auto"/>
                                                <w:right w:val="none" w:sz="0" w:space="0" w:color="auto"/>
                                              </w:divBdr>
                                              <w:divsChild>
                                                <w:div w:id="711079477">
                                                  <w:marLeft w:val="0"/>
                                                  <w:marRight w:val="0"/>
                                                  <w:marTop w:val="0"/>
                                                  <w:marBottom w:val="0"/>
                                                  <w:divBdr>
                                                    <w:top w:val="none" w:sz="0" w:space="0" w:color="auto"/>
                                                    <w:left w:val="none" w:sz="0" w:space="0" w:color="auto"/>
                                                    <w:bottom w:val="none" w:sz="0" w:space="0" w:color="auto"/>
                                                    <w:right w:val="none" w:sz="0" w:space="0" w:color="auto"/>
                                                  </w:divBdr>
                                                  <w:divsChild>
                                                    <w:div w:id="678773219">
                                                      <w:marLeft w:val="0"/>
                                                      <w:marRight w:val="0"/>
                                                      <w:marTop w:val="0"/>
                                                      <w:marBottom w:val="0"/>
                                                      <w:divBdr>
                                                        <w:top w:val="none" w:sz="0" w:space="0" w:color="auto"/>
                                                        <w:left w:val="none" w:sz="0" w:space="0" w:color="auto"/>
                                                        <w:bottom w:val="none" w:sz="0" w:space="0" w:color="auto"/>
                                                        <w:right w:val="none" w:sz="0" w:space="0" w:color="auto"/>
                                                      </w:divBdr>
                                                      <w:divsChild>
                                                        <w:div w:id="279143170">
                                                          <w:marLeft w:val="0"/>
                                                          <w:marRight w:val="0"/>
                                                          <w:marTop w:val="0"/>
                                                          <w:marBottom w:val="0"/>
                                                          <w:divBdr>
                                                            <w:top w:val="none" w:sz="0" w:space="0" w:color="auto"/>
                                                            <w:left w:val="none" w:sz="0" w:space="0" w:color="auto"/>
                                                            <w:bottom w:val="none" w:sz="0" w:space="0" w:color="auto"/>
                                                            <w:right w:val="none" w:sz="0" w:space="0" w:color="auto"/>
                                                          </w:divBdr>
                                                          <w:divsChild>
                                                            <w:div w:id="31926188">
                                                              <w:marLeft w:val="0"/>
                                                              <w:marRight w:val="0"/>
                                                              <w:marTop w:val="0"/>
                                                              <w:marBottom w:val="0"/>
                                                              <w:divBdr>
                                                                <w:top w:val="none" w:sz="0" w:space="0" w:color="auto"/>
                                                                <w:left w:val="none" w:sz="0" w:space="0" w:color="auto"/>
                                                                <w:bottom w:val="none" w:sz="0" w:space="0" w:color="auto"/>
                                                                <w:right w:val="none" w:sz="0" w:space="0" w:color="auto"/>
                                                              </w:divBdr>
                                                              <w:divsChild>
                                                                <w:div w:id="1300066562">
                                                                  <w:marLeft w:val="0"/>
                                                                  <w:marRight w:val="0"/>
                                                                  <w:marTop w:val="0"/>
                                                                  <w:marBottom w:val="0"/>
                                                                  <w:divBdr>
                                                                    <w:top w:val="none" w:sz="0" w:space="0" w:color="auto"/>
                                                                    <w:left w:val="none" w:sz="0" w:space="0" w:color="auto"/>
                                                                    <w:bottom w:val="none" w:sz="0" w:space="0" w:color="auto"/>
                                                                    <w:right w:val="none" w:sz="0" w:space="0" w:color="auto"/>
                                                                  </w:divBdr>
                                                                </w:div>
                                                                <w:div w:id="25104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091002">
                                                          <w:marLeft w:val="0"/>
                                                          <w:marRight w:val="0"/>
                                                          <w:marTop w:val="0"/>
                                                          <w:marBottom w:val="0"/>
                                                          <w:divBdr>
                                                            <w:top w:val="none" w:sz="0" w:space="0" w:color="auto"/>
                                                            <w:left w:val="none" w:sz="0" w:space="0" w:color="auto"/>
                                                            <w:bottom w:val="none" w:sz="0" w:space="0" w:color="auto"/>
                                                            <w:right w:val="none" w:sz="0" w:space="0" w:color="auto"/>
                                                          </w:divBdr>
                                                          <w:divsChild>
                                                            <w:div w:id="2123189443">
                                                              <w:marLeft w:val="0"/>
                                                              <w:marRight w:val="0"/>
                                                              <w:marTop w:val="0"/>
                                                              <w:marBottom w:val="0"/>
                                                              <w:divBdr>
                                                                <w:top w:val="none" w:sz="0" w:space="0" w:color="auto"/>
                                                                <w:left w:val="none" w:sz="0" w:space="0" w:color="auto"/>
                                                                <w:bottom w:val="none" w:sz="0" w:space="0" w:color="auto"/>
                                                                <w:right w:val="none" w:sz="0" w:space="0" w:color="auto"/>
                                                              </w:divBdr>
                                                              <w:divsChild>
                                                                <w:div w:id="1822889195">
                                                                  <w:marLeft w:val="0"/>
                                                                  <w:marRight w:val="0"/>
                                                                  <w:marTop w:val="0"/>
                                                                  <w:marBottom w:val="0"/>
                                                                  <w:divBdr>
                                                                    <w:top w:val="none" w:sz="0" w:space="0" w:color="auto"/>
                                                                    <w:left w:val="none" w:sz="0" w:space="0" w:color="auto"/>
                                                                    <w:bottom w:val="none" w:sz="0" w:space="0" w:color="auto"/>
                                                                    <w:right w:val="none" w:sz="0" w:space="0" w:color="auto"/>
                                                                  </w:divBdr>
                                                                </w:div>
                                                                <w:div w:id="201310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72286377">
      <w:bodyDiv w:val="1"/>
      <w:marLeft w:val="0"/>
      <w:marRight w:val="0"/>
      <w:marTop w:val="0"/>
      <w:marBottom w:val="0"/>
      <w:divBdr>
        <w:top w:val="none" w:sz="0" w:space="0" w:color="auto"/>
        <w:left w:val="none" w:sz="0" w:space="0" w:color="auto"/>
        <w:bottom w:val="none" w:sz="0" w:space="0" w:color="auto"/>
        <w:right w:val="none" w:sz="0" w:space="0" w:color="auto"/>
      </w:divBdr>
    </w:div>
    <w:div w:id="873923345">
      <w:bodyDiv w:val="1"/>
      <w:marLeft w:val="0"/>
      <w:marRight w:val="0"/>
      <w:marTop w:val="0"/>
      <w:marBottom w:val="0"/>
      <w:divBdr>
        <w:top w:val="none" w:sz="0" w:space="0" w:color="auto"/>
        <w:left w:val="none" w:sz="0" w:space="0" w:color="auto"/>
        <w:bottom w:val="none" w:sz="0" w:space="0" w:color="auto"/>
        <w:right w:val="none" w:sz="0" w:space="0" w:color="auto"/>
      </w:divBdr>
      <w:divsChild>
        <w:div w:id="426389592">
          <w:marLeft w:val="0"/>
          <w:marRight w:val="0"/>
          <w:marTop w:val="0"/>
          <w:marBottom w:val="0"/>
          <w:divBdr>
            <w:top w:val="none" w:sz="0" w:space="0" w:color="auto"/>
            <w:left w:val="none" w:sz="0" w:space="0" w:color="auto"/>
            <w:bottom w:val="none" w:sz="0" w:space="0" w:color="auto"/>
            <w:right w:val="none" w:sz="0" w:space="0" w:color="auto"/>
          </w:divBdr>
          <w:divsChild>
            <w:div w:id="1715618084">
              <w:marLeft w:val="0"/>
              <w:marRight w:val="0"/>
              <w:marTop w:val="0"/>
              <w:marBottom w:val="0"/>
              <w:divBdr>
                <w:top w:val="none" w:sz="0" w:space="0" w:color="auto"/>
                <w:left w:val="none" w:sz="0" w:space="0" w:color="auto"/>
                <w:bottom w:val="none" w:sz="0" w:space="0" w:color="auto"/>
                <w:right w:val="none" w:sz="0" w:space="0" w:color="auto"/>
              </w:divBdr>
              <w:divsChild>
                <w:div w:id="1068920742">
                  <w:marLeft w:val="0"/>
                  <w:marRight w:val="0"/>
                  <w:marTop w:val="0"/>
                  <w:marBottom w:val="0"/>
                  <w:divBdr>
                    <w:top w:val="none" w:sz="0" w:space="0" w:color="auto"/>
                    <w:left w:val="none" w:sz="0" w:space="0" w:color="auto"/>
                    <w:bottom w:val="none" w:sz="0" w:space="0" w:color="auto"/>
                    <w:right w:val="none" w:sz="0" w:space="0" w:color="auto"/>
                  </w:divBdr>
                  <w:divsChild>
                    <w:div w:id="568656934">
                      <w:marLeft w:val="0"/>
                      <w:marRight w:val="0"/>
                      <w:marTop w:val="0"/>
                      <w:marBottom w:val="0"/>
                      <w:divBdr>
                        <w:top w:val="none" w:sz="0" w:space="0" w:color="auto"/>
                        <w:left w:val="none" w:sz="0" w:space="0" w:color="auto"/>
                        <w:bottom w:val="none" w:sz="0" w:space="0" w:color="auto"/>
                        <w:right w:val="none" w:sz="0" w:space="0" w:color="auto"/>
                      </w:divBdr>
                      <w:divsChild>
                        <w:div w:id="644898089">
                          <w:marLeft w:val="0"/>
                          <w:marRight w:val="0"/>
                          <w:marTop w:val="0"/>
                          <w:marBottom w:val="0"/>
                          <w:divBdr>
                            <w:top w:val="none" w:sz="0" w:space="0" w:color="auto"/>
                            <w:left w:val="none" w:sz="0" w:space="0" w:color="auto"/>
                            <w:bottom w:val="none" w:sz="0" w:space="0" w:color="auto"/>
                            <w:right w:val="none" w:sz="0" w:space="0" w:color="auto"/>
                          </w:divBdr>
                          <w:divsChild>
                            <w:div w:id="308751651">
                              <w:marLeft w:val="0"/>
                              <w:marRight w:val="0"/>
                              <w:marTop w:val="0"/>
                              <w:marBottom w:val="0"/>
                              <w:divBdr>
                                <w:top w:val="none" w:sz="0" w:space="0" w:color="auto"/>
                                <w:left w:val="none" w:sz="0" w:space="0" w:color="auto"/>
                                <w:bottom w:val="none" w:sz="0" w:space="0" w:color="auto"/>
                                <w:right w:val="none" w:sz="0" w:space="0" w:color="auto"/>
                              </w:divBdr>
                              <w:divsChild>
                                <w:div w:id="1792287577">
                                  <w:marLeft w:val="0"/>
                                  <w:marRight w:val="0"/>
                                  <w:marTop w:val="0"/>
                                  <w:marBottom w:val="0"/>
                                  <w:divBdr>
                                    <w:top w:val="none" w:sz="0" w:space="0" w:color="auto"/>
                                    <w:left w:val="none" w:sz="0" w:space="0" w:color="auto"/>
                                    <w:bottom w:val="none" w:sz="0" w:space="0" w:color="auto"/>
                                    <w:right w:val="none" w:sz="0" w:space="0" w:color="auto"/>
                                  </w:divBdr>
                                  <w:divsChild>
                                    <w:div w:id="671375089">
                                      <w:marLeft w:val="0"/>
                                      <w:marRight w:val="0"/>
                                      <w:marTop w:val="0"/>
                                      <w:marBottom w:val="0"/>
                                      <w:divBdr>
                                        <w:top w:val="none" w:sz="0" w:space="0" w:color="auto"/>
                                        <w:left w:val="none" w:sz="0" w:space="0" w:color="auto"/>
                                        <w:bottom w:val="none" w:sz="0" w:space="0" w:color="auto"/>
                                        <w:right w:val="none" w:sz="0" w:space="0" w:color="auto"/>
                                      </w:divBdr>
                                    </w:div>
                                    <w:div w:id="182782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099281">
      <w:bodyDiv w:val="1"/>
      <w:marLeft w:val="0"/>
      <w:marRight w:val="0"/>
      <w:marTop w:val="0"/>
      <w:marBottom w:val="0"/>
      <w:divBdr>
        <w:top w:val="none" w:sz="0" w:space="0" w:color="auto"/>
        <w:left w:val="none" w:sz="0" w:space="0" w:color="auto"/>
        <w:bottom w:val="none" w:sz="0" w:space="0" w:color="auto"/>
        <w:right w:val="none" w:sz="0" w:space="0" w:color="auto"/>
      </w:divBdr>
      <w:divsChild>
        <w:div w:id="1205407129">
          <w:marLeft w:val="0"/>
          <w:marRight w:val="1"/>
          <w:marTop w:val="0"/>
          <w:marBottom w:val="0"/>
          <w:divBdr>
            <w:top w:val="none" w:sz="0" w:space="0" w:color="auto"/>
            <w:left w:val="none" w:sz="0" w:space="0" w:color="auto"/>
            <w:bottom w:val="none" w:sz="0" w:space="0" w:color="auto"/>
            <w:right w:val="none" w:sz="0" w:space="0" w:color="auto"/>
          </w:divBdr>
          <w:divsChild>
            <w:div w:id="2110738786">
              <w:marLeft w:val="0"/>
              <w:marRight w:val="0"/>
              <w:marTop w:val="0"/>
              <w:marBottom w:val="0"/>
              <w:divBdr>
                <w:top w:val="none" w:sz="0" w:space="0" w:color="auto"/>
                <w:left w:val="none" w:sz="0" w:space="0" w:color="auto"/>
                <w:bottom w:val="none" w:sz="0" w:space="0" w:color="auto"/>
                <w:right w:val="none" w:sz="0" w:space="0" w:color="auto"/>
              </w:divBdr>
              <w:divsChild>
                <w:div w:id="1316300732">
                  <w:marLeft w:val="0"/>
                  <w:marRight w:val="1"/>
                  <w:marTop w:val="0"/>
                  <w:marBottom w:val="0"/>
                  <w:divBdr>
                    <w:top w:val="none" w:sz="0" w:space="0" w:color="auto"/>
                    <w:left w:val="none" w:sz="0" w:space="0" w:color="auto"/>
                    <w:bottom w:val="none" w:sz="0" w:space="0" w:color="auto"/>
                    <w:right w:val="none" w:sz="0" w:space="0" w:color="auto"/>
                  </w:divBdr>
                  <w:divsChild>
                    <w:div w:id="275254031">
                      <w:marLeft w:val="0"/>
                      <w:marRight w:val="0"/>
                      <w:marTop w:val="0"/>
                      <w:marBottom w:val="0"/>
                      <w:divBdr>
                        <w:top w:val="none" w:sz="0" w:space="0" w:color="auto"/>
                        <w:left w:val="none" w:sz="0" w:space="0" w:color="auto"/>
                        <w:bottom w:val="none" w:sz="0" w:space="0" w:color="auto"/>
                        <w:right w:val="none" w:sz="0" w:space="0" w:color="auto"/>
                      </w:divBdr>
                      <w:divsChild>
                        <w:div w:id="304169305">
                          <w:marLeft w:val="0"/>
                          <w:marRight w:val="0"/>
                          <w:marTop w:val="0"/>
                          <w:marBottom w:val="0"/>
                          <w:divBdr>
                            <w:top w:val="none" w:sz="0" w:space="0" w:color="auto"/>
                            <w:left w:val="none" w:sz="0" w:space="0" w:color="auto"/>
                            <w:bottom w:val="none" w:sz="0" w:space="0" w:color="auto"/>
                            <w:right w:val="none" w:sz="0" w:space="0" w:color="auto"/>
                          </w:divBdr>
                          <w:divsChild>
                            <w:div w:id="1905096943">
                              <w:marLeft w:val="0"/>
                              <w:marRight w:val="0"/>
                              <w:marTop w:val="120"/>
                              <w:marBottom w:val="360"/>
                              <w:divBdr>
                                <w:top w:val="none" w:sz="0" w:space="0" w:color="auto"/>
                                <w:left w:val="none" w:sz="0" w:space="0" w:color="auto"/>
                                <w:bottom w:val="none" w:sz="0" w:space="0" w:color="auto"/>
                                <w:right w:val="none" w:sz="0" w:space="0" w:color="auto"/>
                              </w:divBdr>
                              <w:divsChild>
                                <w:div w:id="1893956613">
                                  <w:marLeft w:val="420"/>
                                  <w:marRight w:val="0"/>
                                  <w:marTop w:val="0"/>
                                  <w:marBottom w:val="0"/>
                                  <w:divBdr>
                                    <w:top w:val="none" w:sz="0" w:space="0" w:color="auto"/>
                                    <w:left w:val="none" w:sz="0" w:space="0" w:color="auto"/>
                                    <w:bottom w:val="none" w:sz="0" w:space="0" w:color="auto"/>
                                    <w:right w:val="none" w:sz="0" w:space="0" w:color="auto"/>
                                  </w:divBdr>
                                  <w:divsChild>
                                    <w:div w:id="540094079">
                                      <w:marLeft w:val="0"/>
                                      <w:marRight w:val="0"/>
                                      <w:marTop w:val="0"/>
                                      <w:marBottom w:val="0"/>
                                      <w:divBdr>
                                        <w:top w:val="none" w:sz="0" w:space="0" w:color="auto"/>
                                        <w:left w:val="none" w:sz="0" w:space="0" w:color="auto"/>
                                        <w:bottom w:val="none" w:sz="0" w:space="0" w:color="auto"/>
                                        <w:right w:val="none" w:sz="0" w:space="0" w:color="auto"/>
                                      </w:divBdr>
                                    </w:div>
                                    <w:div w:id="965887738">
                                      <w:marLeft w:val="0"/>
                                      <w:marRight w:val="0"/>
                                      <w:marTop w:val="34"/>
                                      <w:marBottom w:val="34"/>
                                      <w:divBdr>
                                        <w:top w:val="none" w:sz="0" w:space="0" w:color="auto"/>
                                        <w:left w:val="none" w:sz="0" w:space="0" w:color="auto"/>
                                        <w:bottom w:val="none" w:sz="0" w:space="0" w:color="auto"/>
                                        <w:right w:val="none" w:sz="0" w:space="0" w:color="auto"/>
                                      </w:divBdr>
                                      <w:divsChild>
                                        <w:div w:id="1684436489">
                                          <w:marLeft w:val="0"/>
                                          <w:marRight w:val="0"/>
                                          <w:marTop w:val="0"/>
                                          <w:marBottom w:val="0"/>
                                          <w:divBdr>
                                            <w:top w:val="none" w:sz="0" w:space="0" w:color="auto"/>
                                            <w:left w:val="none" w:sz="0" w:space="0" w:color="auto"/>
                                            <w:bottom w:val="none" w:sz="0" w:space="0" w:color="auto"/>
                                            <w:right w:val="none" w:sz="0" w:space="0" w:color="auto"/>
                                          </w:divBdr>
                                        </w:div>
                                        <w:div w:id="800538973">
                                          <w:marLeft w:val="0"/>
                                          <w:marRight w:val="0"/>
                                          <w:marTop w:val="0"/>
                                          <w:marBottom w:val="0"/>
                                          <w:divBdr>
                                            <w:top w:val="none" w:sz="0" w:space="0" w:color="auto"/>
                                            <w:left w:val="none" w:sz="0" w:space="0" w:color="auto"/>
                                            <w:bottom w:val="none" w:sz="0" w:space="0" w:color="auto"/>
                                            <w:right w:val="none" w:sz="0" w:space="0" w:color="auto"/>
                                          </w:divBdr>
                                          <w:divsChild>
                                            <w:div w:id="184439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37849133">
      <w:bodyDiv w:val="1"/>
      <w:marLeft w:val="0"/>
      <w:marRight w:val="0"/>
      <w:marTop w:val="0"/>
      <w:marBottom w:val="0"/>
      <w:divBdr>
        <w:top w:val="none" w:sz="0" w:space="0" w:color="auto"/>
        <w:left w:val="none" w:sz="0" w:space="0" w:color="auto"/>
        <w:bottom w:val="none" w:sz="0" w:space="0" w:color="auto"/>
        <w:right w:val="none" w:sz="0" w:space="0" w:color="auto"/>
      </w:divBdr>
      <w:divsChild>
        <w:div w:id="268854257">
          <w:marLeft w:val="0"/>
          <w:marRight w:val="0"/>
          <w:marTop w:val="0"/>
          <w:marBottom w:val="0"/>
          <w:divBdr>
            <w:top w:val="none" w:sz="0" w:space="0" w:color="auto"/>
            <w:left w:val="none" w:sz="0" w:space="0" w:color="auto"/>
            <w:bottom w:val="none" w:sz="0" w:space="0" w:color="auto"/>
            <w:right w:val="none" w:sz="0" w:space="0" w:color="auto"/>
          </w:divBdr>
          <w:divsChild>
            <w:div w:id="1998654422">
              <w:marLeft w:val="0"/>
              <w:marRight w:val="0"/>
              <w:marTop w:val="0"/>
              <w:marBottom w:val="0"/>
              <w:divBdr>
                <w:top w:val="none" w:sz="0" w:space="0" w:color="auto"/>
                <w:left w:val="none" w:sz="0" w:space="0" w:color="auto"/>
                <w:bottom w:val="none" w:sz="0" w:space="0" w:color="auto"/>
                <w:right w:val="none" w:sz="0" w:space="0" w:color="auto"/>
              </w:divBdr>
              <w:divsChild>
                <w:div w:id="1460297374">
                  <w:marLeft w:val="0"/>
                  <w:marRight w:val="0"/>
                  <w:marTop w:val="0"/>
                  <w:marBottom w:val="0"/>
                  <w:divBdr>
                    <w:top w:val="none" w:sz="0" w:space="0" w:color="auto"/>
                    <w:left w:val="none" w:sz="0" w:space="0" w:color="auto"/>
                    <w:bottom w:val="none" w:sz="0" w:space="0" w:color="auto"/>
                    <w:right w:val="none" w:sz="0" w:space="0" w:color="auto"/>
                  </w:divBdr>
                  <w:divsChild>
                    <w:div w:id="1632249627">
                      <w:marLeft w:val="0"/>
                      <w:marRight w:val="0"/>
                      <w:marTop w:val="0"/>
                      <w:marBottom w:val="0"/>
                      <w:divBdr>
                        <w:top w:val="none" w:sz="0" w:space="0" w:color="auto"/>
                        <w:left w:val="none" w:sz="0" w:space="0" w:color="auto"/>
                        <w:bottom w:val="none" w:sz="0" w:space="0" w:color="auto"/>
                        <w:right w:val="none" w:sz="0" w:space="0" w:color="auto"/>
                      </w:divBdr>
                      <w:divsChild>
                        <w:div w:id="1639871719">
                          <w:marLeft w:val="0"/>
                          <w:marRight w:val="0"/>
                          <w:marTop w:val="0"/>
                          <w:marBottom w:val="0"/>
                          <w:divBdr>
                            <w:top w:val="none" w:sz="0" w:space="0" w:color="auto"/>
                            <w:left w:val="none" w:sz="0" w:space="0" w:color="auto"/>
                            <w:bottom w:val="none" w:sz="0" w:space="0" w:color="auto"/>
                            <w:right w:val="none" w:sz="0" w:space="0" w:color="auto"/>
                          </w:divBdr>
                          <w:divsChild>
                            <w:div w:id="1059129550">
                              <w:marLeft w:val="0"/>
                              <w:marRight w:val="0"/>
                              <w:marTop w:val="0"/>
                              <w:marBottom w:val="0"/>
                              <w:divBdr>
                                <w:top w:val="none" w:sz="0" w:space="0" w:color="auto"/>
                                <w:left w:val="none" w:sz="0" w:space="0" w:color="auto"/>
                                <w:bottom w:val="none" w:sz="0" w:space="0" w:color="auto"/>
                                <w:right w:val="none" w:sz="0" w:space="0" w:color="auto"/>
                              </w:divBdr>
                              <w:divsChild>
                                <w:div w:id="1285622496">
                                  <w:marLeft w:val="0"/>
                                  <w:marRight w:val="0"/>
                                  <w:marTop w:val="0"/>
                                  <w:marBottom w:val="0"/>
                                  <w:divBdr>
                                    <w:top w:val="none" w:sz="0" w:space="0" w:color="auto"/>
                                    <w:left w:val="none" w:sz="0" w:space="0" w:color="auto"/>
                                    <w:bottom w:val="none" w:sz="0" w:space="0" w:color="auto"/>
                                    <w:right w:val="none" w:sz="0" w:space="0" w:color="auto"/>
                                  </w:divBdr>
                                  <w:divsChild>
                                    <w:div w:id="182793912">
                                      <w:marLeft w:val="0"/>
                                      <w:marRight w:val="0"/>
                                      <w:marTop w:val="0"/>
                                      <w:marBottom w:val="0"/>
                                      <w:divBdr>
                                        <w:top w:val="none" w:sz="0" w:space="0" w:color="auto"/>
                                        <w:left w:val="none" w:sz="0" w:space="0" w:color="auto"/>
                                        <w:bottom w:val="none" w:sz="0" w:space="0" w:color="auto"/>
                                        <w:right w:val="none" w:sz="0" w:space="0" w:color="auto"/>
                                      </w:divBdr>
                                    </w:div>
                                    <w:div w:id="118863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0977811">
      <w:bodyDiv w:val="1"/>
      <w:marLeft w:val="0"/>
      <w:marRight w:val="0"/>
      <w:marTop w:val="0"/>
      <w:marBottom w:val="0"/>
      <w:divBdr>
        <w:top w:val="none" w:sz="0" w:space="0" w:color="auto"/>
        <w:left w:val="none" w:sz="0" w:space="0" w:color="auto"/>
        <w:bottom w:val="none" w:sz="0" w:space="0" w:color="auto"/>
        <w:right w:val="none" w:sz="0" w:space="0" w:color="auto"/>
      </w:divBdr>
      <w:divsChild>
        <w:div w:id="1987122269">
          <w:marLeft w:val="0"/>
          <w:marRight w:val="1"/>
          <w:marTop w:val="0"/>
          <w:marBottom w:val="0"/>
          <w:divBdr>
            <w:top w:val="none" w:sz="0" w:space="0" w:color="auto"/>
            <w:left w:val="none" w:sz="0" w:space="0" w:color="auto"/>
            <w:bottom w:val="none" w:sz="0" w:space="0" w:color="auto"/>
            <w:right w:val="none" w:sz="0" w:space="0" w:color="auto"/>
          </w:divBdr>
          <w:divsChild>
            <w:div w:id="2077626329">
              <w:marLeft w:val="0"/>
              <w:marRight w:val="0"/>
              <w:marTop w:val="0"/>
              <w:marBottom w:val="0"/>
              <w:divBdr>
                <w:top w:val="none" w:sz="0" w:space="0" w:color="auto"/>
                <w:left w:val="none" w:sz="0" w:space="0" w:color="auto"/>
                <w:bottom w:val="none" w:sz="0" w:space="0" w:color="auto"/>
                <w:right w:val="none" w:sz="0" w:space="0" w:color="auto"/>
              </w:divBdr>
              <w:divsChild>
                <w:div w:id="30039076">
                  <w:marLeft w:val="0"/>
                  <w:marRight w:val="1"/>
                  <w:marTop w:val="0"/>
                  <w:marBottom w:val="0"/>
                  <w:divBdr>
                    <w:top w:val="none" w:sz="0" w:space="0" w:color="auto"/>
                    <w:left w:val="none" w:sz="0" w:space="0" w:color="auto"/>
                    <w:bottom w:val="none" w:sz="0" w:space="0" w:color="auto"/>
                    <w:right w:val="none" w:sz="0" w:space="0" w:color="auto"/>
                  </w:divBdr>
                  <w:divsChild>
                    <w:div w:id="1100445734">
                      <w:marLeft w:val="0"/>
                      <w:marRight w:val="0"/>
                      <w:marTop w:val="0"/>
                      <w:marBottom w:val="0"/>
                      <w:divBdr>
                        <w:top w:val="none" w:sz="0" w:space="0" w:color="auto"/>
                        <w:left w:val="none" w:sz="0" w:space="0" w:color="auto"/>
                        <w:bottom w:val="none" w:sz="0" w:space="0" w:color="auto"/>
                        <w:right w:val="none" w:sz="0" w:space="0" w:color="auto"/>
                      </w:divBdr>
                      <w:divsChild>
                        <w:div w:id="793869896">
                          <w:marLeft w:val="0"/>
                          <w:marRight w:val="0"/>
                          <w:marTop w:val="0"/>
                          <w:marBottom w:val="0"/>
                          <w:divBdr>
                            <w:top w:val="none" w:sz="0" w:space="0" w:color="auto"/>
                            <w:left w:val="none" w:sz="0" w:space="0" w:color="auto"/>
                            <w:bottom w:val="none" w:sz="0" w:space="0" w:color="auto"/>
                            <w:right w:val="none" w:sz="0" w:space="0" w:color="auto"/>
                          </w:divBdr>
                          <w:divsChild>
                            <w:div w:id="1990863799">
                              <w:marLeft w:val="0"/>
                              <w:marRight w:val="0"/>
                              <w:marTop w:val="120"/>
                              <w:marBottom w:val="360"/>
                              <w:divBdr>
                                <w:top w:val="none" w:sz="0" w:space="0" w:color="auto"/>
                                <w:left w:val="none" w:sz="0" w:space="0" w:color="auto"/>
                                <w:bottom w:val="none" w:sz="0" w:space="0" w:color="auto"/>
                                <w:right w:val="none" w:sz="0" w:space="0" w:color="auto"/>
                              </w:divBdr>
                              <w:divsChild>
                                <w:div w:id="1310091431">
                                  <w:marLeft w:val="420"/>
                                  <w:marRight w:val="0"/>
                                  <w:marTop w:val="0"/>
                                  <w:marBottom w:val="0"/>
                                  <w:divBdr>
                                    <w:top w:val="none" w:sz="0" w:space="0" w:color="auto"/>
                                    <w:left w:val="none" w:sz="0" w:space="0" w:color="auto"/>
                                    <w:bottom w:val="none" w:sz="0" w:space="0" w:color="auto"/>
                                    <w:right w:val="none" w:sz="0" w:space="0" w:color="auto"/>
                                  </w:divBdr>
                                  <w:divsChild>
                                    <w:div w:id="14572589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145983">
      <w:bodyDiv w:val="1"/>
      <w:marLeft w:val="0"/>
      <w:marRight w:val="0"/>
      <w:marTop w:val="0"/>
      <w:marBottom w:val="0"/>
      <w:divBdr>
        <w:top w:val="none" w:sz="0" w:space="0" w:color="auto"/>
        <w:left w:val="none" w:sz="0" w:space="0" w:color="auto"/>
        <w:bottom w:val="none" w:sz="0" w:space="0" w:color="auto"/>
        <w:right w:val="none" w:sz="0" w:space="0" w:color="auto"/>
      </w:divBdr>
      <w:divsChild>
        <w:div w:id="1135832110">
          <w:marLeft w:val="0"/>
          <w:marRight w:val="0"/>
          <w:marTop w:val="0"/>
          <w:marBottom w:val="0"/>
          <w:divBdr>
            <w:top w:val="none" w:sz="0" w:space="0" w:color="auto"/>
            <w:left w:val="none" w:sz="0" w:space="0" w:color="auto"/>
            <w:bottom w:val="none" w:sz="0" w:space="0" w:color="auto"/>
            <w:right w:val="none" w:sz="0" w:space="0" w:color="auto"/>
          </w:divBdr>
          <w:divsChild>
            <w:div w:id="1398822116">
              <w:marLeft w:val="0"/>
              <w:marRight w:val="0"/>
              <w:marTop w:val="100"/>
              <w:marBottom w:val="100"/>
              <w:divBdr>
                <w:top w:val="none" w:sz="0" w:space="0" w:color="auto"/>
                <w:left w:val="none" w:sz="0" w:space="0" w:color="auto"/>
                <w:bottom w:val="none" w:sz="0" w:space="0" w:color="auto"/>
                <w:right w:val="none" w:sz="0" w:space="0" w:color="auto"/>
              </w:divBdr>
              <w:divsChild>
                <w:div w:id="2096124035">
                  <w:marLeft w:val="0"/>
                  <w:marRight w:val="0"/>
                  <w:marTop w:val="0"/>
                  <w:marBottom w:val="0"/>
                  <w:divBdr>
                    <w:top w:val="none" w:sz="0" w:space="0" w:color="auto"/>
                    <w:left w:val="none" w:sz="0" w:space="0" w:color="auto"/>
                    <w:bottom w:val="none" w:sz="0" w:space="0" w:color="auto"/>
                    <w:right w:val="none" w:sz="0" w:space="0" w:color="auto"/>
                  </w:divBdr>
                  <w:divsChild>
                    <w:div w:id="1705712468">
                      <w:marLeft w:val="0"/>
                      <w:marRight w:val="0"/>
                      <w:marTop w:val="0"/>
                      <w:marBottom w:val="0"/>
                      <w:divBdr>
                        <w:top w:val="none" w:sz="0" w:space="0" w:color="auto"/>
                        <w:left w:val="none" w:sz="0" w:space="0" w:color="auto"/>
                        <w:bottom w:val="none" w:sz="0" w:space="0" w:color="auto"/>
                        <w:right w:val="none" w:sz="0" w:space="0" w:color="auto"/>
                      </w:divBdr>
                      <w:divsChild>
                        <w:div w:id="1439643434">
                          <w:marLeft w:val="0"/>
                          <w:marRight w:val="0"/>
                          <w:marTop w:val="0"/>
                          <w:marBottom w:val="0"/>
                          <w:divBdr>
                            <w:top w:val="none" w:sz="0" w:space="0" w:color="auto"/>
                            <w:left w:val="none" w:sz="0" w:space="0" w:color="auto"/>
                            <w:bottom w:val="none" w:sz="0" w:space="0" w:color="auto"/>
                            <w:right w:val="none" w:sz="0" w:space="0" w:color="auto"/>
                          </w:divBdr>
                          <w:divsChild>
                            <w:div w:id="1129083244">
                              <w:marLeft w:val="0"/>
                              <w:marRight w:val="0"/>
                              <w:marTop w:val="0"/>
                              <w:marBottom w:val="0"/>
                              <w:divBdr>
                                <w:top w:val="none" w:sz="0" w:space="0" w:color="auto"/>
                                <w:left w:val="none" w:sz="0" w:space="0" w:color="auto"/>
                                <w:bottom w:val="none" w:sz="0" w:space="0" w:color="auto"/>
                                <w:right w:val="none" w:sz="0" w:space="0" w:color="auto"/>
                              </w:divBdr>
                              <w:divsChild>
                                <w:div w:id="1148280390">
                                  <w:marLeft w:val="0"/>
                                  <w:marRight w:val="0"/>
                                  <w:marTop w:val="0"/>
                                  <w:marBottom w:val="0"/>
                                  <w:divBdr>
                                    <w:top w:val="none" w:sz="0" w:space="0" w:color="auto"/>
                                    <w:left w:val="none" w:sz="0" w:space="0" w:color="auto"/>
                                    <w:bottom w:val="none" w:sz="0" w:space="0" w:color="auto"/>
                                    <w:right w:val="none" w:sz="0" w:space="0" w:color="auto"/>
                                  </w:divBdr>
                                  <w:divsChild>
                                    <w:div w:id="1916429264">
                                      <w:marLeft w:val="0"/>
                                      <w:marRight w:val="0"/>
                                      <w:marTop w:val="0"/>
                                      <w:marBottom w:val="0"/>
                                      <w:divBdr>
                                        <w:top w:val="none" w:sz="0" w:space="0" w:color="auto"/>
                                        <w:left w:val="none" w:sz="0" w:space="0" w:color="auto"/>
                                        <w:bottom w:val="none" w:sz="0" w:space="0" w:color="auto"/>
                                        <w:right w:val="none" w:sz="0" w:space="0" w:color="auto"/>
                                      </w:divBdr>
                                      <w:divsChild>
                                        <w:div w:id="465666036">
                                          <w:marLeft w:val="0"/>
                                          <w:marRight w:val="0"/>
                                          <w:marTop w:val="0"/>
                                          <w:marBottom w:val="0"/>
                                          <w:divBdr>
                                            <w:top w:val="none" w:sz="0" w:space="0" w:color="auto"/>
                                            <w:left w:val="none" w:sz="0" w:space="0" w:color="auto"/>
                                            <w:bottom w:val="none" w:sz="0" w:space="0" w:color="auto"/>
                                            <w:right w:val="none" w:sz="0" w:space="0" w:color="auto"/>
                                          </w:divBdr>
                                          <w:divsChild>
                                            <w:div w:id="1919553388">
                                              <w:marLeft w:val="165"/>
                                              <w:marRight w:val="165"/>
                                              <w:marTop w:val="0"/>
                                              <w:marBottom w:val="0"/>
                                              <w:divBdr>
                                                <w:top w:val="none" w:sz="0" w:space="0" w:color="auto"/>
                                                <w:left w:val="none" w:sz="0" w:space="0" w:color="auto"/>
                                                <w:bottom w:val="none" w:sz="0" w:space="0" w:color="auto"/>
                                                <w:right w:val="none" w:sz="0" w:space="0" w:color="auto"/>
                                              </w:divBdr>
                                              <w:divsChild>
                                                <w:div w:id="20714022">
                                                  <w:marLeft w:val="0"/>
                                                  <w:marRight w:val="0"/>
                                                  <w:marTop w:val="0"/>
                                                  <w:marBottom w:val="0"/>
                                                  <w:divBdr>
                                                    <w:top w:val="none" w:sz="0" w:space="0" w:color="auto"/>
                                                    <w:left w:val="none" w:sz="0" w:space="0" w:color="auto"/>
                                                    <w:bottom w:val="none" w:sz="0" w:space="0" w:color="auto"/>
                                                    <w:right w:val="none" w:sz="0" w:space="0" w:color="auto"/>
                                                  </w:divBdr>
                                                </w:div>
                                                <w:div w:id="104648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83275956">
      <w:bodyDiv w:val="1"/>
      <w:marLeft w:val="0"/>
      <w:marRight w:val="0"/>
      <w:marTop w:val="0"/>
      <w:marBottom w:val="0"/>
      <w:divBdr>
        <w:top w:val="none" w:sz="0" w:space="0" w:color="auto"/>
        <w:left w:val="none" w:sz="0" w:space="0" w:color="auto"/>
        <w:bottom w:val="none" w:sz="0" w:space="0" w:color="auto"/>
        <w:right w:val="none" w:sz="0" w:space="0" w:color="auto"/>
      </w:divBdr>
    </w:div>
    <w:div w:id="1221555645">
      <w:bodyDiv w:val="1"/>
      <w:marLeft w:val="0"/>
      <w:marRight w:val="0"/>
      <w:marTop w:val="0"/>
      <w:marBottom w:val="0"/>
      <w:divBdr>
        <w:top w:val="none" w:sz="0" w:space="0" w:color="auto"/>
        <w:left w:val="none" w:sz="0" w:space="0" w:color="auto"/>
        <w:bottom w:val="none" w:sz="0" w:space="0" w:color="auto"/>
        <w:right w:val="none" w:sz="0" w:space="0" w:color="auto"/>
      </w:divBdr>
      <w:divsChild>
        <w:div w:id="72555590">
          <w:marLeft w:val="0"/>
          <w:marRight w:val="1"/>
          <w:marTop w:val="0"/>
          <w:marBottom w:val="0"/>
          <w:divBdr>
            <w:top w:val="none" w:sz="0" w:space="0" w:color="auto"/>
            <w:left w:val="none" w:sz="0" w:space="0" w:color="auto"/>
            <w:bottom w:val="none" w:sz="0" w:space="0" w:color="auto"/>
            <w:right w:val="none" w:sz="0" w:space="0" w:color="auto"/>
          </w:divBdr>
          <w:divsChild>
            <w:div w:id="1939019798">
              <w:marLeft w:val="0"/>
              <w:marRight w:val="0"/>
              <w:marTop w:val="0"/>
              <w:marBottom w:val="0"/>
              <w:divBdr>
                <w:top w:val="none" w:sz="0" w:space="0" w:color="auto"/>
                <w:left w:val="none" w:sz="0" w:space="0" w:color="auto"/>
                <w:bottom w:val="none" w:sz="0" w:space="0" w:color="auto"/>
                <w:right w:val="none" w:sz="0" w:space="0" w:color="auto"/>
              </w:divBdr>
              <w:divsChild>
                <w:div w:id="1529947058">
                  <w:marLeft w:val="0"/>
                  <w:marRight w:val="1"/>
                  <w:marTop w:val="0"/>
                  <w:marBottom w:val="0"/>
                  <w:divBdr>
                    <w:top w:val="none" w:sz="0" w:space="0" w:color="auto"/>
                    <w:left w:val="none" w:sz="0" w:space="0" w:color="auto"/>
                    <w:bottom w:val="none" w:sz="0" w:space="0" w:color="auto"/>
                    <w:right w:val="none" w:sz="0" w:space="0" w:color="auto"/>
                  </w:divBdr>
                  <w:divsChild>
                    <w:div w:id="1589580286">
                      <w:marLeft w:val="0"/>
                      <w:marRight w:val="0"/>
                      <w:marTop w:val="0"/>
                      <w:marBottom w:val="0"/>
                      <w:divBdr>
                        <w:top w:val="none" w:sz="0" w:space="0" w:color="auto"/>
                        <w:left w:val="none" w:sz="0" w:space="0" w:color="auto"/>
                        <w:bottom w:val="none" w:sz="0" w:space="0" w:color="auto"/>
                        <w:right w:val="none" w:sz="0" w:space="0" w:color="auto"/>
                      </w:divBdr>
                      <w:divsChild>
                        <w:div w:id="1360357859">
                          <w:marLeft w:val="0"/>
                          <w:marRight w:val="0"/>
                          <w:marTop w:val="0"/>
                          <w:marBottom w:val="0"/>
                          <w:divBdr>
                            <w:top w:val="none" w:sz="0" w:space="0" w:color="auto"/>
                            <w:left w:val="none" w:sz="0" w:space="0" w:color="auto"/>
                            <w:bottom w:val="none" w:sz="0" w:space="0" w:color="auto"/>
                            <w:right w:val="none" w:sz="0" w:space="0" w:color="auto"/>
                          </w:divBdr>
                          <w:divsChild>
                            <w:div w:id="1932204750">
                              <w:marLeft w:val="0"/>
                              <w:marRight w:val="0"/>
                              <w:marTop w:val="120"/>
                              <w:marBottom w:val="360"/>
                              <w:divBdr>
                                <w:top w:val="none" w:sz="0" w:space="0" w:color="auto"/>
                                <w:left w:val="none" w:sz="0" w:space="0" w:color="auto"/>
                                <w:bottom w:val="none" w:sz="0" w:space="0" w:color="auto"/>
                                <w:right w:val="none" w:sz="0" w:space="0" w:color="auto"/>
                              </w:divBdr>
                              <w:divsChild>
                                <w:div w:id="37897961">
                                  <w:marLeft w:val="0"/>
                                  <w:marRight w:val="0"/>
                                  <w:marTop w:val="0"/>
                                  <w:marBottom w:val="0"/>
                                  <w:divBdr>
                                    <w:top w:val="none" w:sz="0" w:space="0" w:color="auto"/>
                                    <w:left w:val="none" w:sz="0" w:space="0" w:color="auto"/>
                                    <w:bottom w:val="none" w:sz="0" w:space="0" w:color="auto"/>
                                    <w:right w:val="none" w:sz="0" w:space="0" w:color="auto"/>
                                  </w:divBdr>
                                </w:div>
                                <w:div w:id="194754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9581320">
      <w:bodyDiv w:val="1"/>
      <w:marLeft w:val="0"/>
      <w:marRight w:val="0"/>
      <w:marTop w:val="0"/>
      <w:marBottom w:val="0"/>
      <w:divBdr>
        <w:top w:val="none" w:sz="0" w:space="0" w:color="auto"/>
        <w:left w:val="none" w:sz="0" w:space="0" w:color="auto"/>
        <w:bottom w:val="none" w:sz="0" w:space="0" w:color="auto"/>
        <w:right w:val="none" w:sz="0" w:space="0" w:color="auto"/>
      </w:divBdr>
    </w:div>
    <w:div w:id="1703940609">
      <w:bodyDiv w:val="1"/>
      <w:marLeft w:val="0"/>
      <w:marRight w:val="0"/>
      <w:marTop w:val="0"/>
      <w:marBottom w:val="0"/>
      <w:divBdr>
        <w:top w:val="none" w:sz="0" w:space="0" w:color="auto"/>
        <w:left w:val="none" w:sz="0" w:space="0" w:color="auto"/>
        <w:bottom w:val="none" w:sz="0" w:space="0" w:color="auto"/>
        <w:right w:val="none" w:sz="0" w:space="0" w:color="auto"/>
      </w:divBdr>
      <w:divsChild>
        <w:div w:id="1792672724">
          <w:marLeft w:val="0"/>
          <w:marRight w:val="1"/>
          <w:marTop w:val="0"/>
          <w:marBottom w:val="0"/>
          <w:divBdr>
            <w:top w:val="none" w:sz="0" w:space="0" w:color="auto"/>
            <w:left w:val="none" w:sz="0" w:space="0" w:color="auto"/>
            <w:bottom w:val="none" w:sz="0" w:space="0" w:color="auto"/>
            <w:right w:val="none" w:sz="0" w:space="0" w:color="auto"/>
          </w:divBdr>
          <w:divsChild>
            <w:div w:id="181819938">
              <w:marLeft w:val="0"/>
              <w:marRight w:val="0"/>
              <w:marTop w:val="0"/>
              <w:marBottom w:val="0"/>
              <w:divBdr>
                <w:top w:val="none" w:sz="0" w:space="0" w:color="auto"/>
                <w:left w:val="none" w:sz="0" w:space="0" w:color="auto"/>
                <w:bottom w:val="none" w:sz="0" w:space="0" w:color="auto"/>
                <w:right w:val="none" w:sz="0" w:space="0" w:color="auto"/>
              </w:divBdr>
              <w:divsChild>
                <w:div w:id="551385347">
                  <w:marLeft w:val="0"/>
                  <w:marRight w:val="1"/>
                  <w:marTop w:val="0"/>
                  <w:marBottom w:val="0"/>
                  <w:divBdr>
                    <w:top w:val="none" w:sz="0" w:space="0" w:color="auto"/>
                    <w:left w:val="none" w:sz="0" w:space="0" w:color="auto"/>
                    <w:bottom w:val="none" w:sz="0" w:space="0" w:color="auto"/>
                    <w:right w:val="none" w:sz="0" w:space="0" w:color="auto"/>
                  </w:divBdr>
                  <w:divsChild>
                    <w:div w:id="923152598">
                      <w:marLeft w:val="0"/>
                      <w:marRight w:val="0"/>
                      <w:marTop w:val="0"/>
                      <w:marBottom w:val="0"/>
                      <w:divBdr>
                        <w:top w:val="none" w:sz="0" w:space="0" w:color="auto"/>
                        <w:left w:val="none" w:sz="0" w:space="0" w:color="auto"/>
                        <w:bottom w:val="none" w:sz="0" w:space="0" w:color="auto"/>
                        <w:right w:val="none" w:sz="0" w:space="0" w:color="auto"/>
                      </w:divBdr>
                      <w:divsChild>
                        <w:div w:id="1254823822">
                          <w:marLeft w:val="0"/>
                          <w:marRight w:val="0"/>
                          <w:marTop w:val="0"/>
                          <w:marBottom w:val="0"/>
                          <w:divBdr>
                            <w:top w:val="none" w:sz="0" w:space="0" w:color="auto"/>
                            <w:left w:val="none" w:sz="0" w:space="0" w:color="auto"/>
                            <w:bottom w:val="none" w:sz="0" w:space="0" w:color="auto"/>
                            <w:right w:val="none" w:sz="0" w:space="0" w:color="auto"/>
                          </w:divBdr>
                          <w:divsChild>
                            <w:div w:id="830146482">
                              <w:marLeft w:val="0"/>
                              <w:marRight w:val="0"/>
                              <w:marTop w:val="120"/>
                              <w:marBottom w:val="360"/>
                              <w:divBdr>
                                <w:top w:val="none" w:sz="0" w:space="0" w:color="auto"/>
                                <w:left w:val="none" w:sz="0" w:space="0" w:color="auto"/>
                                <w:bottom w:val="none" w:sz="0" w:space="0" w:color="auto"/>
                                <w:right w:val="none" w:sz="0" w:space="0" w:color="auto"/>
                              </w:divBdr>
                              <w:divsChild>
                                <w:div w:id="136537280">
                                  <w:marLeft w:val="0"/>
                                  <w:marRight w:val="0"/>
                                  <w:marTop w:val="0"/>
                                  <w:marBottom w:val="0"/>
                                  <w:divBdr>
                                    <w:top w:val="none" w:sz="0" w:space="0" w:color="auto"/>
                                    <w:left w:val="none" w:sz="0" w:space="0" w:color="auto"/>
                                    <w:bottom w:val="none" w:sz="0" w:space="0" w:color="auto"/>
                                    <w:right w:val="none" w:sz="0" w:space="0" w:color="auto"/>
                                  </w:divBdr>
                                </w:div>
                                <w:div w:id="116289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4017464">
      <w:bodyDiv w:val="1"/>
      <w:marLeft w:val="0"/>
      <w:marRight w:val="0"/>
      <w:marTop w:val="0"/>
      <w:marBottom w:val="0"/>
      <w:divBdr>
        <w:top w:val="none" w:sz="0" w:space="0" w:color="auto"/>
        <w:left w:val="none" w:sz="0" w:space="0" w:color="auto"/>
        <w:bottom w:val="none" w:sz="0" w:space="0" w:color="auto"/>
        <w:right w:val="none" w:sz="0" w:space="0" w:color="auto"/>
      </w:divBdr>
      <w:divsChild>
        <w:div w:id="1476795093">
          <w:marLeft w:val="0"/>
          <w:marRight w:val="0"/>
          <w:marTop w:val="0"/>
          <w:marBottom w:val="0"/>
          <w:divBdr>
            <w:top w:val="none" w:sz="0" w:space="0" w:color="auto"/>
            <w:left w:val="none" w:sz="0" w:space="0" w:color="auto"/>
            <w:bottom w:val="none" w:sz="0" w:space="0" w:color="auto"/>
            <w:right w:val="none" w:sz="0" w:space="0" w:color="auto"/>
          </w:divBdr>
          <w:divsChild>
            <w:div w:id="1716537688">
              <w:marLeft w:val="0"/>
              <w:marRight w:val="0"/>
              <w:marTop w:val="0"/>
              <w:marBottom w:val="0"/>
              <w:divBdr>
                <w:top w:val="none" w:sz="0" w:space="0" w:color="auto"/>
                <w:left w:val="none" w:sz="0" w:space="0" w:color="auto"/>
                <w:bottom w:val="none" w:sz="0" w:space="0" w:color="auto"/>
                <w:right w:val="none" w:sz="0" w:space="0" w:color="auto"/>
              </w:divBdr>
              <w:divsChild>
                <w:div w:id="1308170858">
                  <w:marLeft w:val="0"/>
                  <w:marRight w:val="0"/>
                  <w:marTop w:val="0"/>
                  <w:marBottom w:val="0"/>
                  <w:divBdr>
                    <w:top w:val="none" w:sz="0" w:space="0" w:color="auto"/>
                    <w:left w:val="none" w:sz="0" w:space="0" w:color="auto"/>
                    <w:bottom w:val="none" w:sz="0" w:space="0" w:color="auto"/>
                    <w:right w:val="none" w:sz="0" w:space="0" w:color="auto"/>
                  </w:divBdr>
                  <w:divsChild>
                    <w:div w:id="1862551999">
                      <w:marLeft w:val="0"/>
                      <w:marRight w:val="0"/>
                      <w:marTop w:val="0"/>
                      <w:marBottom w:val="0"/>
                      <w:divBdr>
                        <w:top w:val="none" w:sz="0" w:space="0" w:color="auto"/>
                        <w:left w:val="none" w:sz="0" w:space="0" w:color="auto"/>
                        <w:bottom w:val="none" w:sz="0" w:space="0" w:color="auto"/>
                        <w:right w:val="none" w:sz="0" w:space="0" w:color="auto"/>
                      </w:divBdr>
                      <w:divsChild>
                        <w:div w:id="94904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262646">
      <w:bodyDiv w:val="1"/>
      <w:marLeft w:val="0"/>
      <w:marRight w:val="0"/>
      <w:marTop w:val="0"/>
      <w:marBottom w:val="0"/>
      <w:divBdr>
        <w:top w:val="none" w:sz="0" w:space="0" w:color="auto"/>
        <w:left w:val="none" w:sz="0" w:space="0" w:color="auto"/>
        <w:bottom w:val="none" w:sz="0" w:space="0" w:color="auto"/>
        <w:right w:val="none" w:sz="0" w:space="0" w:color="auto"/>
      </w:divBdr>
      <w:divsChild>
        <w:div w:id="115998786">
          <w:marLeft w:val="0"/>
          <w:marRight w:val="1"/>
          <w:marTop w:val="0"/>
          <w:marBottom w:val="0"/>
          <w:divBdr>
            <w:top w:val="none" w:sz="0" w:space="0" w:color="auto"/>
            <w:left w:val="none" w:sz="0" w:space="0" w:color="auto"/>
            <w:bottom w:val="none" w:sz="0" w:space="0" w:color="auto"/>
            <w:right w:val="none" w:sz="0" w:space="0" w:color="auto"/>
          </w:divBdr>
          <w:divsChild>
            <w:div w:id="243956081">
              <w:marLeft w:val="0"/>
              <w:marRight w:val="0"/>
              <w:marTop w:val="0"/>
              <w:marBottom w:val="0"/>
              <w:divBdr>
                <w:top w:val="none" w:sz="0" w:space="0" w:color="auto"/>
                <w:left w:val="none" w:sz="0" w:space="0" w:color="auto"/>
                <w:bottom w:val="none" w:sz="0" w:space="0" w:color="auto"/>
                <w:right w:val="none" w:sz="0" w:space="0" w:color="auto"/>
              </w:divBdr>
              <w:divsChild>
                <w:div w:id="950669867">
                  <w:marLeft w:val="0"/>
                  <w:marRight w:val="1"/>
                  <w:marTop w:val="0"/>
                  <w:marBottom w:val="0"/>
                  <w:divBdr>
                    <w:top w:val="none" w:sz="0" w:space="0" w:color="auto"/>
                    <w:left w:val="none" w:sz="0" w:space="0" w:color="auto"/>
                    <w:bottom w:val="none" w:sz="0" w:space="0" w:color="auto"/>
                    <w:right w:val="none" w:sz="0" w:space="0" w:color="auto"/>
                  </w:divBdr>
                  <w:divsChild>
                    <w:div w:id="2032607009">
                      <w:marLeft w:val="0"/>
                      <w:marRight w:val="0"/>
                      <w:marTop w:val="0"/>
                      <w:marBottom w:val="0"/>
                      <w:divBdr>
                        <w:top w:val="none" w:sz="0" w:space="0" w:color="auto"/>
                        <w:left w:val="none" w:sz="0" w:space="0" w:color="auto"/>
                        <w:bottom w:val="none" w:sz="0" w:space="0" w:color="auto"/>
                        <w:right w:val="none" w:sz="0" w:space="0" w:color="auto"/>
                      </w:divBdr>
                      <w:divsChild>
                        <w:div w:id="1786383491">
                          <w:marLeft w:val="0"/>
                          <w:marRight w:val="0"/>
                          <w:marTop w:val="0"/>
                          <w:marBottom w:val="0"/>
                          <w:divBdr>
                            <w:top w:val="none" w:sz="0" w:space="0" w:color="auto"/>
                            <w:left w:val="none" w:sz="0" w:space="0" w:color="auto"/>
                            <w:bottom w:val="none" w:sz="0" w:space="0" w:color="auto"/>
                            <w:right w:val="none" w:sz="0" w:space="0" w:color="auto"/>
                          </w:divBdr>
                          <w:divsChild>
                            <w:div w:id="890464947">
                              <w:marLeft w:val="0"/>
                              <w:marRight w:val="0"/>
                              <w:marTop w:val="120"/>
                              <w:marBottom w:val="360"/>
                              <w:divBdr>
                                <w:top w:val="none" w:sz="0" w:space="0" w:color="auto"/>
                                <w:left w:val="none" w:sz="0" w:space="0" w:color="auto"/>
                                <w:bottom w:val="none" w:sz="0" w:space="0" w:color="auto"/>
                                <w:right w:val="none" w:sz="0" w:space="0" w:color="auto"/>
                              </w:divBdr>
                              <w:divsChild>
                                <w:div w:id="1893807553">
                                  <w:marLeft w:val="0"/>
                                  <w:marRight w:val="0"/>
                                  <w:marTop w:val="0"/>
                                  <w:marBottom w:val="0"/>
                                  <w:divBdr>
                                    <w:top w:val="none" w:sz="0" w:space="0" w:color="auto"/>
                                    <w:left w:val="none" w:sz="0" w:space="0" w:color="auto"/>
                                    <w:bottom w:val="none" w:sz="0" w:space="0" w:color="auto"/>
                                    <w:right w:val="none" w:sz="0" w:space="0" w:color="auto"/>
                                  </w:divBdr>
                                </w:div>
                                <w:div w:id="91227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7E1CC-A3F7-486B-B3CE-EA909A73E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5915</Words>
  <Characters>147721</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ndergast, Clodagh</dc:creator>
  <cp:keywords/>
  <dc:description/>
  <cp:lastModifiedBy>Clodagh Rose</cp:lastModifiedBy>
  <cp:revision>2</cp:revision>
  <cp:lastPrinted>2020-06-10T10:56:00Z</cp:lastPrinted>
  <dcterms:created xsi:type="dcterms:W3CDTF">2021-01-13T09:17:00Z</dcterms:created>
  <dcterms:modified xsi:type="dcterms:W3CDTF">2021-01-13T09:17:00Z</dcterms:modified>
</cp:coreProperties>
</file>